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00BD" w:rsidRPr="00CB1774" w:rsidRDefault="008700BD" w:rsidP="00757F49">
      <w:pPr>
        <w:jc w:val="center"/>
        <w:rPr>
          <w:rFonts w:ascii="Times New Roman" w:hAnsi="Times New Roman" w:cs="Times New Roman"/>
          <w:b/>
          <w:sz w:val="28"/>
          <w:szCs w:val="28"/>
          <w:u w:val="single"/>
          <w:lang w:val="en-US"/>
        </w:rPr>
      </w:pPr>
      <w:r w:rsidRPr="00CB1774">
        <w:rPr>
          <w:rFonts w:ascii="Times New Roman" w:hAnsi="Times New Roman" w:cs="Times New Roman"/>
          <w:b/>
          <w:sz w:val="28"/>
          <w:szCs w:val="28"/>
          <w:u w:val="single"/>
          <w:lang w:val="en-US"/>
        </w:rPr>
        <w:t>Discrepancies between the Cockcroft-Gault and CKD-EPI equations: implications for refining drug dosage adjustment strategies</w:t>
      </w:r>
    </w:p>
    <w:p w:rsidR="00016642" w:rsidRPr="00CB1774" w:rsidRDefault="00016642" w:rsidP="00016642">
      <w:pPr>
        <w:jc w:val="center"/>
        <w:rPr>
          <w:rFonts w:ascii="Times New Roman" w:hAnsi="Times New Roman" w:cs="Times New Roman"/>
          <w:b/>
          <w:i/>
          <w:sz w:val="24"/>
          <w:szCs w:val="24"/>
          <w:u w:val="single"/>
          <w:lang w:val="en-US"/>
        </w:rPr>
      </w:pPr>
    </w:p>
    <w:p w:rsidR="00C61893" w:rsidRPr="00CB1774" w:rsidRDefault="00016642" w:rsidP="00C61893">
      <w:pPr>
        <w:spacing w:line="480" w:lineRule="auto"/>
        <w:rPr>
          <w:rFonts w:ascii="Times New Roman" w:hAnsi="Times New Roman" w:cs="Times New Roman"/>
          <w:b/>
          <w:sz w:val="24"/>
          <w:szCs w:val="24"/>
        </w:rPr>
      </w:pPr>
      <w:r w:rsidRPr="00CB1774">
        <w:rPr>
          <w:rFonts w:ascii="Times New Roman" w:hAnsi="Times New Roman" w:cs="Times New Roman"/>
          <w:b/>
          <w:sz w:val="24"/>
          <w:szCs w:val="24"/>
        </w:rPr>
        <w:t>Pierre Delanaye</w:t>
      </w:r>
      <w:r w:rsidR="00B07DB0" w:rsidRPr="00CB1774">
        <w:rPr>
          <w:rFonts w:ascii="Times New Roman" w:hAnsi="Times New Roman" w:cs="Times New Roman"/>
          <w:b/>
          <w:sz w:val="24"/>
          <w:szCs w:val="24"/>
        </w:rPr>
        <w:t>, MD, PhD</w:t>
      </w:r>
      <w:r w:rsidR="00C61893" w:rsidRPr="00CB1774">
        <w:rPr>
          <w:rFonts w:ascii="Times New Roman" w:hAnsi="Times New Roman" w:cs="Times New Roman"/>
          <w:b/>
          <w:sz w:val="24"/>
          <w:szCs w:val="24"/>
          <w:vertAlign w:val="superscript"/>
        </w:rPr>
        <w:t>1</w:t>
      </w:r>
      <w:r w:rsidR="00C61893" w:rsidRPr="00CB1774">
        <w:rPr>
          <w:rFonts w:ascii="Times New Roman" w:hAnsi="Times New Roman" w:cs="Times New Roman"/>
          <w:b/>
          <w:sz w:val="24"/>
          <w:szCs w:val="24"/>
        </w:rPr>
        <w:t>, Fabrice Guerber</w:t>
      </w:r>
      <w:r w:rsidR="00B07DB0" w:rsidRPr="00CB1774">
        <w:rPr>
          <w:rFonts w:ascii="Times New Roman" w:hAnsi="Times New Roman" w:cs="Times New Roman"/>
          <w:b/>
          <w:sz w:val="24"/>
          <w:szCs w:val="24"/>
        </w:rPr>
        <w:t>, EuSpLM</w:t>
      </w:r>
      <w:r w:rsidR="00B07DB0" w:rsidRPr="00CB1774">
        <w:rPr>
          <w:rFonts w:ascii="Times New Roman" w:hAnsi="Times New Roman" w:cs="Times New Roman"/>
          <w:b/>
          <w:sz w:val="24"/>
          <w:szCs w:val="24"/>
          <w:vertAlign w:val="superscript"/>
        </w:rPr>
        <w:t xml:space="preserve"> </w:t>
      </w:r>
      <w:r w:rsidR="00C61893" w:rsidRPr="00CB1774">
        <w:rPr>
          <w:rFonts w:ascii="Times New Roman" w:hAnsi="Times New Roman" w:cs="Times New Roman"/>
          <w:b/>
          <w:sz w:val="24"/>
          <w:szCs w:val="24"/>
          <w:vertAlign w:val="superscript"/>
        </w:rPr>
        <w:t>2</w:t>
      </w:r>
      <w:r w:rsidR="00C61893" w:rsidRPr="00CB1774">
        <w:rPr>
          <w:rFonts w:ascii="Times New Roman" w:hAnsi="Times New Roman" w:cs="Times New Roman"/>
          <w:b/>
          <w:sz w:val="24"/>
          <w:szCs w:val="24"/>
        </w:rPr>
        <w:t>, André Scheen</w:t>
      </w:r>
      <w:r w:rsidR="00B07DB0" w:rsidRPr="00CB1774">
        <w:rPr>
          <w:rFonts w:ascii="Times New Roman" w:hAnsi="Times New Roman" w:cs="Times New Roman"/>
          <w:b/>
          <w:sz w:val="24"/>
          <w:szCs w:val="24"/>
        </w:rPr>
        <w:t>, MD, PhD</w:t>
      </w:r>
      <w:r w:rsidR="00C61893" w:rsidRPr="00CB1774">
        <w:rPr>
          <w:rFonts w:ascii="Times New Roman" w:hAnsi="Times New Roman" w:cs="Times New Roman"/>
          <w:b/>
          <w:sz w:val="24"/>
          <w:szCs w:val="24"/>
          <w:vertAlign w:val="superscript"/>
        </w:rPr>
        <w:t>3</w:t>
      </w:r>
      <w:r w:rsidR="00C61893" w:rsidRPr="00CB1774">
        <w:rPr>
          <w:rFonts w:ascii="Times New Roman" w:hAnsi="Times New Roman" w:cs="Times New Roman"/>
          <w:b/>
          <w:sz w:val="24"/>
          <w:szCs w:val="24"/>
        </w:rPr>
        <w:t>,</w:t>
      </w:r>
      <w:r w:rsidR="00FD01CF" w:rsidRPr="00CB1774">
        <w:rPr>
          <w:rFonts w:ascii="Times New Roman" w:hAnsi="Times New Roman" w:cs="Times New Roman"/>
          <w:b/>
          <w:sz w:val="24"/>
          <w:szCs w:val="24"/>
        </w:rPr>
        <w:t xml:space="preserve"> Timothy Ellam</w:t>
      </w:r>
      <w:r w:rsidR="00390900" w:rsidRPr="00CB1774">
        <w:rPr>
          <w:rFonts w:ascii="Times New Roman" w:hAnsi="Times New Roman" w:cs="Times New Roman"/>
          <w:b/>
          <w:sz w:val="24"/>
          <w:szCs w:val="24"/>
        </w:rPr>
        <w:t>, MD, PhD</w:t>
      </w:r>
      <w:r w:rsidR="00FD01CF" w:rsidRPr="00CB1774">
        <w:rPr>
          <w:rFonts w:ascii="Times New Roman" w:hAnsi="Times New Roman" w:cs="Times New Roman"/>
          <w:b/>
          <w:sz w:val="24"/>
          <w:szCs w:val="24"/>
          <w:vertAlign w:val="superscript"/>
        </w:rPr>
        <w:t>4</w:t>
      </w:r>
      <w:r w:rsidR="00FD01CF" w:rsidRPr="00CB1774">
        <w:rPr>
          <w:rFonts w:ascii="Times New Roman" w:hAnsi="Times New Roman" w:cs="Times New Roman"/>
          <w:b/>
          <w:sz w:val="24"/>
          <w:szCs w:val="24"/>
        </w:rPr>
        <w:t>,</w:t>
      </w:r>
      <w:r w:rsidR="00C61893" w:rsidRPr="00CB1774">
        <w:rPr>
          <w:rFonts w:ascii="Times New Roman" w:hAnsi="Times New Roman" w:cs="Times New Roman"/>
          <w:b/>
          <w:sz w:val="24"/>
          <w:szCs w:val="24"/>
        </w:rPr>
        <w:t xml:space="preserve"> Antoine Bouquegneau</w:t>
      </w:r>
      <w:r w:rsidR="00B07DB0" w:rsidRPr="00CB1774">
        <w:rPr>
          <w:rFonts w:ascii="Times New Roman" w:hAnsi="Times New Roman" w:cs="Times New Roman"/>
          <w:b/>
          <w:sz w:val="24"/>
          <w:szCs w:val="24"/>
        </w:rPr>
        <w:t>, MD</w:t>
      </w:r>
      <w:r w:rsidR="00C61893" w:rsidRPr="00CB1774">
        <w:rPr>
          <w:rFonts w:ascii="Times New Roman" w:hAnsi="Times New Roman" w:cs="Times New Roman"/>
          <w:b/>
          <w:sz w:val="24"/>
          <w:szCs w:val="24"/>
          <w:vertAlign w:val="superscript"/>
        </w:rPr>
        <w:t>1</w:t>
      </w:r>
      <w:r w:rsidR="00C61893" w:rsidRPr="00CB1774">
        <w:rPr>
          <w:rFonts w:ascii="Times New Roman" w:hAnsi="Times New Roman" w:cs="Times New Roman"/>
          <w:b/>
          <w:sz w:val="24"/>
          <w:szCs w:val="24"/>
        </w:rPr>
        <w:t>, Dorra Guergour</w:t>
      </w:r>
      <w:r w:rsidR="00B07DB0" w:rsidRPr="00CB1774">
        <w:rPr>
          <w:rFonts w:ascii="Times New Roman" w:hAnsi="Times New Roman" w:cs="Times New Roman"/>
          <w:b/>
          <w:sz w:val="24"/>
          <w:szCs w:val="24"/>
        </w:rPr>
        <w:t xml:space="preserve">, EuSpLM </w:t>
      </w:r>
      <w:r w:rsidR="00FD01CF" w:rsidRPr="00CB1774">
        <w:rPr>
          <w:rFonts w:ascii="Times New Roman" w:hAnsi="Times New Roman" w:cs="Times New Roman"/>
          <w:sz w:val="24"/>
          <w:szCs w:val="24"/>
          <w:vertAlign w:val="superscript"/>
        </w:rPr>
        <w:t>5</w:t>
      </w:r>
      <w:r w:rsidR="00C61893" w:rsidRPr="00CB1774">
        <w:rPr>
          <w:rFonts w:ascii="Times New Roman" w:hAnsi="Times New Roman" w:cs="Times New Roman"/>
          <w:b/>
          <w:sz w:val="24"/>
          <w:szCs w:val="24"/>
        </w:rPr>
        <w:t>, Christophe Mariat</w:t>
      </w:r>
      <w:r w:rsidR="00B07DB0" w:rsidRPr="00CB1774">
        <w:rPr>
          <w:rFonts w:ascii="Times New Roman" w:hAnsi="Times New Roman" w:cs="Times New Roman"/>
          <w:b/>
          <w:sz w:val="24"/>
          <w:szCs w:val="24"/>
        </w:rPr>
        <w:t>, MD, PhD</w:t>
      </w:r>
      <w:r w:rsidR="00FD01CF" w:rsidRPr="00CB1774">
        <w:rPr>
          <w:rFonts w:ascii="Times New Roman" w:hAnsi="Times New Roman" w:cs="Times New Roman"/>
          <w:sz w:val="24"/>
          <w:szCs w:val="24"/>
          <w:vertAlign w:val="superscript"/>
        </w:rPr>
        <w:t>6</w:t>
      </w:r>
      <w:r w:rsidR="00562400" w:rsidRPr="00CB1774">
        <w:rPr>
          <w:rFonts w:ascii="Times New Roman" w:hAnsi="Times New Roman" w:cs="Times New Roman"/>
          <w:b/>
          <w:sz w:val="24"/>
          <w:szCs w:val="24"/>
          <w:vertAlign w:val="superscript"/>
        </w:rPr>
        <w:t>*</w:t>
      </w:r>
      <w:r w:rsidR="00C61893" w:rsidRPr="00CB1774">
        <w:rPr>
          <w:rFonts w:ascii="Times New Roman" w:hAnsi="Times New Roman" w:cs="Times New Roman"/>
          <w:b/>
          <w:sz w:val="24"/>
          <w:szCs w:val="24"/>
        </w:rPr>
        <w:t>, Hans Pottel</w:t>
      </w:r>
      <w:r w:rsidR="00B07DB0" w:rsidRPr="00CB1774">
        <w:rPr>
          <w:rFonts w:ascii="Times New Roman" w:hAnsi="Times New Roman" w:cs="Times New Roman"/>
          <w:b/>
          <w:sz w:val="24"/>
          <w:szCs w:val="24"/>
        </w:rPr>
        <w:t>, PhD</w:t>
      </w:r>
      <w:r w:rsidR="00FD01CF" w:rsidRPr="00CB1774">
        <w:rPr>
          <w:rFonts w:ascii="Times New Roman" w:hAnsi="Times New Roman" w:cs="Times New Roman"/>
          <w:sz w:val="24"/>
          <w:szCs w:val="24"/>
          <w:vertAlign w:val="superscript"/>
        </w:rPr>
        <w:t xml:space="preserve"> 7</w:t>
      </w:r>
      <w:r w:rsidR="00FD01CF" w:rsidRPr="00CB1774">
        <w:rPr>
          <w:rFonts w:ascii="Times New Roman" w:hAnsi="Times New Roman" w:cs="Times New Roman"/>
          <w:sz w:val="24"/>
          <w:szCs w:val="24"/>
        </w:rPr>
        <w:t xml:space="preserve"> </w:t>
      </w:r>
      <w:r w:rsidR="00C61893" w:rsidRPr="00CB1774">
        <w:rPr>
          <w:rFonts w:ascii="Times New Roman" w:hAnsi="Times New Roman" w:cs="Times New Roman"/>
          <w:b/>
          <w:sz w:val="24"/>
          <w:szCs w:val="24"/>
          <w:vertAlign w:val="superscript"/>
        </w:rPr>
        <w:t>*</w:t>
      </w:r>
    </w:p>
    <w:p w:rsidR="00B07DB0" w:rsidRPr="00CB1774" w:rsidRDefault="00B07DB0" w:rsidP="00B07DB0">
      <w:pPr>
        <w:spacing w:line="480" w:lineRule="auto"/>
        <w:rPr>
          <w:rFonts w:ascii="Times New Roman" w:hAnsi="Times New Roman" w:cs="Times New Roman"/>
          <w:b/>
          <w:i/>
          <w:sz w:val="24"/>
          <w:szCs w:val="24"/>
          <w:lang w:val="en-US"/>
        </w:rPr>
      </w:pPr>
      <w:r w:rsidRPr="00CB1774">
        <w:rPr>
          <w:rFonts w:ascii="Times New Roman" w:hAnsi="Times New Roman" w:cs="Times New Roman"/>
          <w:b/>
          <w:i/>
          <w:sz w:val="24"/>
          <w:szCs w:val="24"/>
          <w:lang w:val="en-US"/>
        </w:rPr>
        <w:t>*Hans Pottel and Christophe Mariat equally contributed as last senior author</w:t>
      </w:r>
    </w:p>
    <w:p w:rsidR="00C61893" w:rsidRPr="00CB1774" w:rsidRDefault="00C61893" w:rsidP="00E53D79">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vertAlign w:val="superscript"/>
          <w:lang w:val="en-US"/>
        </w:rPr>
        <w:t xml:space="preserve">1 </w:t>
      </w:r>
      <w:r w:rsidRPr="00CB1774">
        <w:rPr>
          <w:rFonts w:ascii="Times New Roman" w:hAnsi="Times New Roman" w:cs="Times New Roman"/>
          <w:sz w:val="24"/>
          <w:szCs w:val="24"/>
          <w:lang w:val="en-US"/>
        </w:rPr>
        <w:t>D</w:t>
      </w:r>
      <w:r w:rsidR="00E53D79" w:rsidRPr="00CB1774">
        <w:rPr>
          <w:rFonts w:ascii="Times New Roman" w:hAnsi="Times New Roman" w:cs="Times New Roman"/>
          <w:sz w:val="24"/>
          <w:szCs w:val="24"/>
          <w:lang w:val="en-US"/>
        </w:rPr>
        <w:t xml:space="preserve">ivision </w:t>
      </w:r>
      <w:r w:rsidRPr="00CB1774">
        <w:rPr>
          <w:rFonts w:ascii="Times New Roman" w:hAnsi="Times New Roman" w:cs="Times New Roman"/>
          <w:sz w:val="24"/>
          <w:szCs w:val="24"/>
          <w:lang w:val="en-US"/>
        </w:rPr>
        <w:t xml:space="preserve">of Nephrology, Dialysis, Transplantation, University of Liège (ULg-CHU), </w:t>
      </w:r>
      <w:r w:rsidR="00E53D79" w:rsidRPr="00CB1774">
        <w:rPr>
          <w:rFonts w:ascii="Times New Roman" w:hAnsi="Times New Roman" w:cs="Times New Roman"/>
          <w:sz w:val="24"/>
          <w:szCs w:val="24"/>
          <w:lang w:val="en-US"/>
        </w:rPr>
        <w:t xml:space="preserve">Liège, </w:t>
      </w:r>
      <w:r w:rsidRPr="00CB1774">
        <w:rPr>
          <w:rFonts w:ascii="Times New Roman" w:hAnsi="Times New Roman" w:cs="Times New Roman"/>
          <w:sz w:val="24"/>
          <w:szCs w:val="24"/>
          <w:lang w:val="en-US"/>
        </w:rPr>
        <w:t>Belgium</w:t>
      </w:r>
    </w:p>
    <w:p w:rsidR="00E53D79" w:rsidRPr="00CB1774" w:rsidRDefault="00C61893" w:rsidP="00FD01CF">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vertAlign w:val="superscript"/>
          <w:lang w:val="en-US"/>
        </w:rPr>
        <w:t xml:space="preserve">2 </w:t>
      </w:r>
      <w:r w:rsidR="00E53D79" w:rsidRPr="00CB1774">
        <w:rPr>
          <w:rFonts w:ascii="Times New Roman" w:hAnsi="Times New Roman" w:cs="Times New Roman"/>
          <w:sz w:val="24"/>
          <w:szCs w:val="24"/>
          <w:lang w:val="en-US"/>
        </w:rPr>
        <w:t>Oriade Laboratory, Vizille, France</w:t>
      </w:r>
    </w:p>
    <w:p w:rsidR="00E53D79" w:rsidRPr="00CB1774" w:rsidRDefault="00E53D79" w:rsidP="00FD01CF">
      <w:pPr>
        <w:spacing w:after="0" w:line="480" w:lineRule="auto"/>
        <w:rPr>
          <w:rFonts w:ascii="Times New Roman" w:hAnsi="Times New Roman" w:cs="Times New Roman"/>
          <w:sz w:val="24"/>
          <w:szCs w:val="24"/>
          <w:shd w:val="clear" w:color="auto" w:fill="FFFFFF"/>
          <w:lang w:val="en-US"/>
        </w:rPr>
      </w:pPr>
      <w:r w:rsidRPr="00CB1774">
        <w:rPr>
          <w:rFonts w:ascii="Times New Roman" w:hAnsi="Times New Roman" w:cs="Times New Roman"/>
          <w:sz w:val="24"/>
          <w:szCs w:val="24"/>
          <w:vertAlign w:val="superscript"/>
          <w:lang w:val="en-US"/>
        </w:rPr>
        <w:t xml:space="preserve">3 </w:t>
      </w:r>
      <w:r w:rsidRPr="00CB1774">
        <w:rPr>
          <w:rFonts w:ascii="Times New Roman" w:hAnsi="Times New Roman" w:cs="Times New Roman"/>
          <w:sz w:val="24"/>
          <w:szCs w:val="24"/>
          <w:shd w:val="clear" w:color="auto" w:fill="FFFFFF"/>
          <w:lang w:val="en-US"/>
        </w:rPr>
        <w:t xml:space="preserve">Division of Clinical </w:t>
      </w:r>
      <w:r w:rsidR="006853E0" w:rsidRPr="00CB1774">
        <w:rPr>
          <w:rFonts w:ascii="Times New Roman" w:hAnsi="Times New Roman" w:cs="Times New Roman"/>
          <w:sz w:val="24"/>
          <w:szCs w:val="24"/>
          <w:shd w:val="clear" w:color="auto" w:fill="FFFFFF"/>
          <w:lang w:val="en-US"/>
        </w:rPr>
        <w:t>Pharmacology,</w:t>
      </w:r>
      <w:r w:rsidRPr="00CB1774">
        <w:rPr>
          <w:rFonts w:ascii="Times New Roman" w:hAnsi="Times New Roman" w:cs="Times New Roman"/>
          <w:sz w:val="24"/>
          <w:szCs w:val="24"/>
          <w:shd w:val="clear" w:color="auto" w:fill="FFFFFF"/>
          <w:lang w:val="en-US"/>
        </w:rPr>
        <w:t xml:space="preserve"> Center for Interdisciplinary Research on Medicines (CIRM), University of Liège</w:t>
      </w:r>
      <w:r w:rsidR="006853E0" w:rsidRPr="00CB1774">
        <w:rPr>
          <w:rFonts w:ascii="Times New Roman" w:hAnsi="Times New Roman" w:cs="Times New Roman"/>
          <w:sz w:val="24"/>
          <w:szCs w:val="24"/>
          <w:shd w:val="clear" w:color="auto" w:fill="FFFFFF"/>
          <w:lang w:val="en-US"/>
        </w:rPr>
        <w:t xml:space="preserve"> (UL</w:t>
      </w:r>
      <w:r w:rsidRPr="00CB1774">
        <w:rPr>
          <w:rFonts w:ascii="Times New Roman" w:hAnsi="Times New Roman" w:cs="Times New Roman"/>
          <w:sz w:val="24"/>
          <w:szCs w:val="24"/>
          <w:shd w:val="clear" w:color="auto" w:fill="FFFFFF"/>
          <w:lang w:val="en-US"/>
        </w:rPr>
        <w:t>g-CHU), Liège, Belgium</w:t>
      </w:r>
    </w:p>
    <w:p w:rsidR="00FD01CF" w:rsidRPr="00CB1774" w:rsidRDefault="00FD01CF" w:rsidP="00FD01CF">
      <w:pPr>
        <w:shd w:val="clear" w:color="auto" w:fill="FFFFFF"/>
        <w:spacing w:after="0" w:line="480" w:lineRule="auto"/>
        <w:rPr>
          <w:rFonts w:ascii="Times New Roman" w:eastAsia="Times New Roman" w:hAnsi="Times New Roman" w:cs="Times New Roman"/>
          <w:sz w:val="24"/>
          <w:szCs w:val="24"/>
          <w:lang w:val="en-US"/>
        </w:rPr>
      </w:pPr>
      <w:r w:rsidRPr="00CB1774">
        <w:rPr>
          <w:rFonts w:ascii="Times New Roman" w:hAnsi="Times New Roman" w:cs="Times New Roman"/>
          <w:sz w:val="24"/>
          <w:szCs w:val="24"/>
          <w:shd w:val="clear" w:color="auto" w:fill="FFFFFF"/>
          <w:vertAlign w:val="superscript"/>
          <w:lang w:val="en-US"/>
        </w:rPr>
        <w:t xml:space="preserve">4 </w:t>
      </w:r>
      <w:r w:rsidRPr="00CB1774">
        <w:rPr>
          <w:rFonts w:ascii="Times New Roman" w:eastAsia="Times New Roman" w:hAnsi="Times New Roman" w:cs="Times New Roman"/>
          <w:sz w:val="24"/>
          <w:szCs w:val="24"/>
          <w:lang w:val="en-US"/>
        </w:rPr>
        <w:t>Sheffield Kidney Institute, Northern General Hospital, Sheffield, UK and Department of Infection, Immunity and Cardiovascular Science, University of Sheffield, UK.</w:t>
      </w:r>
    </w:p>
    <w:p w:rsidR="00E53D79" w:rsidRPr="00CB1774" w:rsidRDefault="00FD01CF" w:rsidP="00FD01CF">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vertAlign w:val="superscript"/>
          <w:lang w:val="en-US"/>
        </w:rPr>
        <w:t>5</w:t>
      </w:r>
      <w:r w:rsidR="00E53D79" w:rsidRPr="00CB1774">
        <w:rPr>
          <w:rFonts w:ascii="Times New Roman" w:hAnsi="Times New Roman" w:cs="Times New Roman"/>
          <w:sz w:val="24"/>
          <w:szCs w:val="24"/>
          <w:lang w:val="en-US"/>
        </w:rPr>
        <w:t xml:space="preserve"> </w:t>
      </w:r>
      <w:r w:rsidR="0044090A" w:rsidRPr="00CB1774">
        <w:rPr>
          <w:rFonts w:ascii="Times New Roman" w:hAnsi="Times New Roman" w:cs="Times New Roman"/>
          <w:sz w:val="24"/>
          <w:szCs w:val="24"/>
          <w:shd w:val="clear" w:color="auto" w:fill="FFFFFF"/>
          <w:lang w:val="en-US"/>
        </w:rPr>
        <w:t>Biochemistry Laboratory, Grenoble University Hospital, Grenoble, France</w:t>
      </w:r>
    </w:p>
    <w:p w:rsidR="009525EC" w:rsidRPr="00CB1774" w:rsidRDefault="00FD01CF" w:rsidP="009525EC">
      <w:pPr>
        <w:spacing w:after="0" w:line="480" w:lineRule="auto"/>
        <w:rPr>
          <w:rFonts w:ascii="Times New Roman" w:hAnsi="Times New Roman" w:cs="Times New Roman"/>
          <w:sz w:val="24"/>
          <w:szCs w:val="24"/>
        </w:rPr>
      </w:pPr>
      <w:r w:rsidRPr="00CB1774">
        <w:rPr>
          <w:rFonts w:ascii="Times New Roman" w:hAnsi="Times New Roman" w:cs="Times New Roman"/>
          <w:sz w:val="24"/>
          <w:szCs w:val="24"/>
          <w:vertAlign w:val="superscript"/>
        </w:rPr>
        <w:t>6</w:t>
      </w:r>
      <w:r w:rsidR="00E53D79" w:rsidRPr="00CB1774">
        <w:rPr>
          <w:rFonts w:ascii="Times New Roman" w:hAnsi="Times New Roman" w:cs="Times New Roman"/>
          <w:sz w:val="24"/>
          <w:szCs w:val="24"/>
          <w:shd w:val="clear" w:color="auto" w:fill="FFFFFF"/>
          <w:vertAlign w:val="superscript"/>
        </w:rPr>
        <w:t xml:space="preserve"> </w:t>
      </w:r>
      <w:r w:rsidR="009525EC" w:rsidRPr="00CB1774">
        <w:rPr>
          <w:rFonts w:ascii="Times New Roman" w:hAnsi="Times New Roman" w:cs="Times New Roman"/>
          <w:sz w:val="24"/>
          <w:szCs w:val="24"/>
          <w:lang w:val="sv-SE"/>
        </w:rPr>
        <w:t>Division of Nephrology, Dialysis, Transplantation and Hypertension, CHU Hôpital Nord, University Jean Monnet, PRES Université de LYON, Saint-Etienne, France</w:t>
      </w:r>
    </w:p>
    <w:p w:rsidR="00E53D79" w:rsidRPr="00CB1774" w:rsidRDefault="00FD01CF" w:rsidP="00EF6636">
      <w:pPr>
        <w:spacing w:after="0" w:line="480" w:lineRule="auto"/>
        <w:rPr>
          <w:rFonts w:ascii="Times New Roman" w:hAnsi="Times New Roman" w:cs="Times New Roman"/>
          <w:sz w:val="24"/>
          <w:szCs w:val="24"/>
          <w:lang w:val="en-US"/>
        </w:rPr>
      </w:pPr>
      <w:bookmarkStart w:id="0" w:name="_GoBack"/>
      <w:bookmarkEnd w:id="0"/>
      <w:r w:rsidRPr="00CB1774">
        <w:rPr>
          <w:rFonts w:ascii="Times New Roman" w:hAnsi="Times New Roman" w:cs="Times New Roman"/>
          <w:sz w:val="24"/>
          <w:szCs w:val="24"/>
          <w:vertAlign w:val="superscript"/>
          <w:lang w:val="en-US"/>
        </w:rPr>
        <w:t>7</w:t>
      </w:r>
      <w:r w:rsidR="006853E0" w:rsidRPr="00CB1774">
        <w:rPr>
          <w:rFonts w:ascii="Times New Roman" w:hAnsi="Times New Roman" w:cs="Times New Roman"/>
          <w:sz w:val="24"/>
          <w:szCs w:val="24"/>
          <w:lang w:val="en-US"/>
        </w:rPr>
        <w:t xml:space="preserve"> Department of Public Health and Primary Care, KU, Leuven Kulak, </w:t>
      </w:r>
      <w:r w:rsidR="006853E0" w:rsidRPr="00CB1774">
        <w:rPr>
          <w:rFonts w:ascii="Times New Roman" w:hAnsi="Times New Roman" w:cs="Times New Roman"/>
          <w:sz w:val="24"/>
          <w:szCs w:val="24"/>
          <w:lang w:val="nl-NL"/>
        </w:rPr>
        <w:t>Kortrijk, Belgium</w:t>
      </w:r>
    </w:p>
    <w:p w:rsidR="00E53D79" w:rsidRPr="00CB1774" w:rsidRDefault="00E53D79" w:rsidP="00EF6636">
      <w:pPr>
        <w:spacing w:after="0" w:line="480" w:lineRule="auto"/>
        <w:rPr>
          <w:rFonts w:ascii="Times New Roman" w:hAnsi="Times New Roman" w:cs="Times New Roman"/>
          <w:sz w:val="24"/>
          <w:szCs w:val="24"/>
          <w:lang w:val="en-US"/>
        </w:rPr>
      </w:pPr>
    </w:p>
    <w:p w:rsidR="00B07DB0" w:rsidRPr="00CB1774" w:rsidRDefault="00B07DB0" w:rsidP="00EF6636">
      <w:pPr>
        <w:spacing w:after="0" w:line="480" w:lineRule="auto"/>
        <w:rPr>
          <w:rFonts w:ascii="Times New Roman" w:hAnsi="Times New Roman" w:cs="Times New Roman"/>
          <w:b/>
          <w:sz w:val="24"/>
          <w:szCs w:val="24"/>
          <w:lang w:val="en-GB"/>
        </w:rPr>
      </w:pPr>
      <w:r w:rsidRPr="00CB1774">
        <w:rPr>
          <w:rFonts w:ascii="Times New Roman" w:hAnsi="Times New Roman" w:cs="Times New Roman"/>
          <w:b/>
          <w:sz w:val="24"/>
          <w:szCs w:val="24"/>
          <w:lang w:val="en-GB"/>
        </w:rPr>
        <w:t>Address correspondence to Pierre Delanaye, MD, PhD, Service de Dialyse, CHU Sart Tilman, 4000 Liège, Belgium. Fax: ++3243668411, Tel: ++3243668023, E-mail : pierre_delanaye@yahoo.fr</w:t>
      </w:r>
    </w:p>
    <w:p w:rsidR="00501BA6" w:rsidRPr="00CB1774" w:rsidRDefault="00501BA6" w:rsidP="00355C98">
      <w:pPr>
        <w:spacing w:after="0" w:line="480" w:lineRule="auto"/>
        <w:rPr>
          <w:rFonts w:ascii="Times New Roman" w:hAnsi="Times New Roman" w:cs="Times New Roman"/>
          <w:b/>
          <w:sz w:val="24"/>
          <w:szCs w:val="24"/>
          <w:lang w:val="en-US"/>
        </w:rPr>
      </w:pPr>
    </w:p>
    <w:p w:rsidR="00AC756B" w:rsidRPr="00CB1774" w:rsidRDefault="00AC756B" w:rsidP="00355C98">
      <w:pPr>
        <w:spacing w:after="0" w:line="480" w:lineRule="auto"/>
        <w:rPr>
          <w:rFonts w:ascii="Times New Roman" w:hAnsi="Times New Roman" w:cs="Times New Roman"/>
          <w:b/>
          <w:sz w:val="24"/>
          <w:szCs w:val="24"/>
          <w:u w:val="single"/>
          <w:lang w:val="en-US"/>
        </w:rPr>
      </w:pPr>
    </w:p>
    <w:p w:rsidR="00501BA6" w:rsidRPr="00CB1774" w:rsidRDefault="00501BA6" w:rsidP="00355C98">
      <w:pPr>
        <w:spacing w:after="0" w:line="480" w:lineRule="auto"/>
        <w:rPr>
          <w:rFonts w:ascii="Times New Roman" w:hAnsi="Times New Roman" w:cs="Times New Roman"/>
          <w:b/>
          <w:sz w:val="24"/>
          <w:szCs w:val="24"/>
          <w:u w:val="single"/>
          <w:lang w:val="en-US"/>
        </w:rPr>
      </w:pPr>
    </w:p>
    <w:p w:rsidR="00501BA6" w:rsidRPr="00CB1774" w:rsidRDefault="00501BA6" w:rsidP="00355C98">
      <w:pPr>
        <w:spacing w:after="0" w:line="480" w:lineRule="auto"/>
        <w:rPr>
          <w:rFonts w:ascii="Times New Roman" w:hAnsi="Times New Roman" w:cs="Times New Roman"/>
          <w:b/>
          <w:sz w:val="24"/>
          <w:szCs w:val="24"/>
          <w:u w:val="single"/>
          <w:lang w:val="en-US"/>
        </w:rPr>
      </w:pPr>
    </w:p>
    <w:p w:rsidR="009C6F2E" w:rsidRPr="00CB1774" w:rsidRDefault="009C6F2E" w:rsidP="00355C98">
      <w:pPr>
        <w:spacing w:after="0" w:line="480" w:lineRule="auto"/>
        <w:rPr>
          <w:rFonts w:ascii="Times New Roman" w:hAnsi="Times New Roman" w:cs="Times New Roman"/>
          <w:b/>
          <w:sz w:val="24"/>
          <w:szCs w:val="24"/>
          <w:u w:val="single"/>
          <w:lang w:val="en-US"/>
        </w:rPr>
      </w:pPr>
      <w:r w:rsidRPr="00CB1774">
        <w:rPr>
          <w:rFonts w:ascii="Times New Roman" w:hAnsi="Times New Roman" w:cs="Times New Roman"/>
          <w:b/>
          <w:sz w:val="24"/>
          <w:szCs w:val="24"/>
          <w:u w:val="single"/>
          <w:lang w:val="en-US"/>
        </w:rPr>
        <w:t>Abstract</w:t>
      </w:r>
    </w:p>
    <w:p w:rsidR="00D9381B" w:rsidRPr="00CB1774" w:rsidRDefault="00D9381B" w:rsidP="0017677F">
      <w:pPr>
        <w:spacing w:after="0" w:line="480" w:lineRule="auto"/>
        <w:rPr>
          <w:rFonts w:ascii="Times New Roman" w:hAnsi="Times New Roman" w:cs="Times New Roman"/>
          <w:b/>
          <w:sz w:val="24"/>
          <w:szCs w:val="24"/>
          <w:lang w:val="en-US"/>
        </w:rPr>
      </w:pPr>
      <w:r w:rsidRPr="00CB1774">
        <w:rPr>
          <w:rFonts w:ascii="Times New Roman" w:hAnsi="Times New Roman" w:cs="Times New Roman"/>
          <w:b/>
          <w:sz w:val="24"/>
          <w:szCs w:val="24"/>
          <w:lang w:val="en-US"/>
        </w:rPr>
        <w:t>Introduction:</w:t>
      </w:r>
    </w:p>
    <w:p w:rsidR="00EF6636" w:rsidRPr="00CB1774" w:rsidRDefault="00B07DB0" w:rsidP="0017677F">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T</w:t>
      </w:r>
      <w:r w:rsidR="0017677F" w:rsidRPr="00CB1774">
        <w:rPr>
          <w:rFonts w:ascii="Times New Roman" w:hAnsi="Times New Roman" w:cs="Times New Roman"/>
          <w:sz w:val="24"/>
          <w:szCs w:val="24"/>
          <w:lang w:val="en-US"/>
        </w:rPr>
        <w:t>he dosage</w:t>
      </w:r>
      <w:r w:rsidR="00DB299F" w:rsidRPr="00CB1774">
        <w:rPr>
          <w:rFonts w:ascii="Times New Roman" w:hAnsi="Times New Roman" w:cs="Times New Roman"/>
          <w:sz w:val="24"/>
          <w:szCs w:val="24"/>
          <w:lang w:val="en-US"/>
        </w:rPr>
        <w:t>s</w:t>
      </w:r>
      <w:r w:rsidR="0017677F" w:rsidRPr="00CB1774">
        <w:rPr>
          <w:rFonts w:ascii="Times New Roman" w:hAnsi="Times New Roman" w:cs="Times New Roman"/>
          <w:sz w:val="24"/>
          <w:szCs w:val="24"/>
          <w:lang w:val="en-US"/>
        </w:rPr>
        <w:t xml:space="preserve"> of many medications</w:t>
      </w:r>
      <w:r w:rsidR="00DB299F" w:rsidRPr="00CB1774">
        <w:rPr>
          <w:rFonts w:ascii="Times New Roman" w:hAnsi="Times New Roman" w:cs="Times New Roman"/>
          <w:sz w:val="24"/>
          <w:szCs w:val="24"/>
          <w:lang w:val="en-US"/>
        </w:rPr>
        <w:t xml:space="preserve"> require adjustment for</w:t>
      </w:r>
      <w:r w:rsidR="006A77EB"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renal function</w:t>
      </w:r>
      <w:r w:rsidR="0017677F"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T</w:t>
      </w:r>
      <w:r w:rsidR="006A77EB" w:rsidRPr="00CB1774">
        <w:rPr>
          <w:rFonts w:ascii="Times New Roman" w:hAnsi="Times New Roman" w:cs="Times New Roman"/>
          <w:sz w:val="24"/>
          <w:szCs w:val="24"/>
          <w:lang w:val="en-US"/>
        </w:rPr>
        <w:t xml:space="preserve">here is debate </w:t>
      </w:r>
      <w:r w:rsidR="00DB299F" w:rsidRPr="00CB1774">
        <w:rPr>
          <w:rFonts w:ascii="Times New Roman" w:hAnsi="Times New Roman" w:cs="Times New Roman"/>
          <w:sz w:val="24"/>
          <w:szCs w:val="24"/>
          <w:lang w:val="en-US"/>
        </w:rPr>
        <w:t xml:space="preserve">regarding which </w:t>
      </w:r>
      <w:r w:rsidR="004E17CF" w:rsidRPr="00CB1774">
        <w:rPr>
          <w:rFonts w:ascii="Times New Roman" w:hAnsi="Times New Roman" w:cs="Times New Roman"/>
          <w:sz w:val="24"/>
          <w:szCs w:val="24"/>
          <w:lang w:val="en-US"/>
        </w:rPr>
        <w:t xml:space="preserve">equation, Chronic Kidney Disease Epidemiology (CKD-EPI) equation versus Cockcroft-Gault (CG), </w:t>
      </w:r>
      <w:r w:rsidR="00DB299F" w:rsidRPr="00CB1774">
        <w:rPr>
          <w:rFonts w:ascii="Times New Roman" w:hAnsi="Times New Roman" w:cs="Times New Roman"/>
          <w:sz w:val="24"/>
          <w:szCs w:val="24"/>
          <w:lang w:val="en-US"/>
        </w:rPr>
        <w:t xml:space="preserve">should </w:t>
      </w:r>
      <w:r w:rsidR="0017677F" w:rsidRPr="00CB1774">
        <w:rPr>
          <w:rFonts w:ascii="Times New Roman" w:hAnsi="Times New Roman" w:cs="Times New Roman"/>
          <w:sz w:val="24"/>
          <w:szCs w:val="24"/>
          <w:lang w:val="en-US"/>
        </w:rPr>
        <w:t xml:space="preserve">be recommended to estimate glomerular filtration rate (GFR). </w:t>
      </w:r>
    </w:p>
    <w:p w:rsidR="00390900" w:rsidRPr="00CB1774" w:rsidRDefault="00D9381B" w:rsidP="00390900">
      <w:pPr>
        <w:pStyle w:val="Commentaire"/>
        <w:spacing w:after="0" w:line="480" w:lineRule="auto"/>
        <w:rPr>
          <w:lang w:val="en-US"/>
        </w:rPr>
      </w:pPr>
      <w:r w:rsidRPr="00CB1774">
        <w:rPr>
          <w:rFonts w:ascii="Times New Roman" w:hAnsi="Times New Roman" w:cs="Times New Roman"/>
          <w:b/>
          <w:sz w:val="24"/>
          <w:szCs w:val="24"/>
          <w:lang w:val="en-US"/>
        </w:rPr>
        <w:t>Methods</w:t>
      </w:r>
    </w:p>
    <w:p w:rsidR="00F91A82" w:rsidRPr="00CB1774" w:rsidRDefault="00D124EB" w:rsidP="00390900">
      <w:pPr>
        <w:pStyle w:val="Commentaire"/>
        <w:spacing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W</w:t>
      </w:r>
      <w:r w:rsidR="0017677F" w:rsidRPr="00CB1774">
        <w:rPr>
          <w:rFonts w:ascii="Times New Roman" w:hAnsi="Times New Roman" w:cs="Times New Roman"/>
          <w:sz w:val="24"/>
          <w:szCs w:val="24"/>
          <w:lang w:val="en-US"/>
        </w:rPr>
        <w:t>e</w:t>
      </w:r>
      <w:r w:rsidRPr="00CB1774">
        <w:rPr>
          <w:rFonts w:ascii="Times New Roman" w:hAnsi="Times New Roman" w:cs="Times New Roman"/>
          <w:sz w:val="24"/>
          <w:szCs w:val="24"/>
          <w:lang w:val="en-US"/>
        </w:rPr>
        <w:t xml:space="preserve"> use</w:t>
      </w:r>
      <w:r w:rsidR="0017677F" w:rsidRPr="00CB1774">
        <w:rPr>
          <w:rFonts w:ascii="Times New Roman" w:hAnsi="Times New Roman" w:cs="Times New Roman"/>
          <w:sz w:val="24"/>
          <w:szCs w:val="24"/>
          <w:lang w:val="en-US"/>
        </w:rPr>
        <w:t>d a mathematical simulation</w:t>
      </w:r>
      <w:r w:rsidR="006A77EB" w:rsidRPr="00CB1774">
        <w:rPr>
          <w:rFonts w:ascii="Times New Roman" w:hAnsi="Times New Roman" w:cs="Times New Roman"/>
          <w:sz w:val="24"/>
          <w:szCs w:val="24"/>
          <w:lang w:val="en-US"/>
        </w:rPr>
        <w:t xml:space="preserve"> to</w:t>
      </w:r>
      <w:r w:rsidR="00DB299F" w:rsidRPr="00CB1774">
        <w:rPr>
          <w:rFonts w:ascii="Times New Roman" w:hAnsi="Times New Roman" w:cs="Times New Roman"/>
          <w:sz w:val="24"/>
          <w:szCs w:val="24"/>
          <w:lang w:val="en-US"/>
        </w:rPr>
        <w:t xml:space="preserve"> determine</w:t>
      </w:r>
      <w:r w:rsidR="006A77EB" w:rsidRPr="00CB1774">
        <w:rPr>
          <w:rFonts w:ascii="Times New Roman" w:hAnsi="Times New Roman" w:cs="Times New Roman"/>
          <w:sz w:val="24"/>
          <w:szCs w:val="24"/>
          <w:lang w:val="en-US"/>
        </w:rPr>
        <w:t xml:space="preserve"> </w:t>
      </w:r>
      <w:r w:rsidR="0017677F" w:rsidRPr="00CB1774">
        <w:rPr>
          <w:rFonts w:ascii="Times New Roman" w:hAnsi="Times New Roman" w:cs="Times New Roman"/>
          <w:sz w:val="24"/>
          <w:szCs w:val="24"/>
          <w:lang w:val="en-US"/>
        </w:rPr>
        <w:t xml:space="preserve">how patient </w:t>
      </w:r>
      <w:r w:rsidR="00DB299F" w:rsidRPr="00CB1774">
        <w:rPr>
          <w:rFonts w:ascii="Times New Roman" w:hAnsi="Times New Roman" w:cs="Times New Roman"/>
          <w:sz w:val="24"/>
          <w:szCs w:val="24"/>
          <w:lang w:val="en-US"/>
        </w:rPr>
        <w:t>characteristics</w:t>
      </w:r>
      <w:r w:rsidR="0017677F" w:rsidRPr="00CB1774">
        <w:rPr>
          <w:rFonts w:ascii="Times New Roman" w:hAnsi="Times New Roman" w:cs="Times New Roman"/>
          <w:sz w:val="24"/>
          <w:szCs w:val="24"/>
          <w:lang w:val="en-US"/>
        </w:rPr>
        <w:t xml:space="preserve"> </w:t>
      </w:r>
      <w:r w:rsidR="006A77EB" w:rsidRPr="00CB1774">
        <w:rPr>
          <w:rFonts w:ascii="Times New Roman" w:hAnsi="Times New Roman" w:cs="Times New Roman"/>
          <w:sz w:val="24"/>
          <w:szCs w:val="24"/>
          <w:lang w:val="en-US"/>
        </w:rPr>
        <w:t xml:space="preserve">influence </w:t>
      </w:r>
      <w:r w:rsidR="0017677F" w:rsidRPr="00CB1774">
        <w:rPr>
          <w:rFonts w:ascii="Times New Roman" w:hAnsi="Times New Roman" w:cs="Times New Roman"/>
          <w:sz w:val="24"/>
          <w:szCs w:val="24"/>
          <w:lang w:val="en-US"/>
        </w:rPr>
        <w:t xml:space="preserve">discrepancies between equations </w:t>
      </w:r>
      <w:r w:rsidR="00DB299F" w:rsidRPr="00CB1774">
        <w:rPr>
          <w:rFonts w:ascii="Times New Roman" w:hAnsi="Times New Roman" w:cs="Times New Roman"/>
          <w:sz w:val="24"/>
          <w:szCs w:val="24"/>
          <w:lang w:val="en-US"/>
        </w:rPr>
        <w:t xml:space="preserve">and analyzed </w:t>
      </w:r>
      <w:r w:rsidR="0087590A" w:rsidRPr="00CB1774">
        <w:rPr>
          <w:rFonts w:ascii="Times New Roman" w:hAnsi="Times New Roman" w:cs="Times New Roman"/>
          <w:sz w:val="24"/>
          <w:szCs w:val="24"/>
          <w:lang w:val="en-US"/>
        </w:rPr>
        <w:t xml:space="preserve">clinical </w:t>
      </w:r>
      <w:r w:rsidR="0017677F" w:rsidRPr="00CB1774">
        <w:rPr>
          <w:rFonts w:ascii="Times New Roman" w:hAnsi="Times New Roman" w:cs="Times New Roman"/>
          <w:sz w:val="24"/>
          <w:szCs w:val="24"/>
          <w:lang w:val="en-US"/>
        </w:rPr>
        <w:t>data</w:t>
      </w:r>
      <w:r w:rsidR="006A77EB" w:rsidRPr="00CB1774">
        <w:rPr>
          <w:rFonts w:ascii="Times New Roman" w:hAnsi="Times New Roman" w:cs="Times New Roman"/>
          <w:sz w:val="24"/>
          <w:szCs w:val="24"/>
          <w:lang w:val="en-US"/>
        </w:rPr>
        <w:t xml:space="preserve"> to demonstrate</w:t>
      </w:r>
      <w:r w:rsidR="0017677F" w:rsidRPr="00CB1774">
        <w:rPr>
          <w:rFonts w:ascii="Times New Roman" w:hAnsi="Times New Roman" w:cs="Times New Roman"/>
          <w:sz w:val="24"/>
          <w:szCs w:val="24"/>
          <w:lang w:val="en-US"/>
        </w:rPr>
        <w:t xml:space="preserve"> the frequency of such discrepancies in clinical practice.</w:t>
      </w:r>
      <w:r w:rsidR="00EF6636" w:rsidRPr="00CB1774">
        <w:rPr>
          <w:rFonts w:ascii="Times New Roman" w:hAnsi="Times New Roman" w:cs="Times New Roman"/>
          <w:sz w:val="24"/>
          <w:szCs w:val="24"/>
          <w:lang w:val="en-US"/>
        </w:rPr>
        <w:t xml:space="preserve"> </w:t>
      </w:r>
      <w:r w:rsidR="0017677F" w:rsidRPr="00CB1774">
        <w:rPr>
          <w:rFonts w:ascii="Times New Roman" w:hAnsi="Times New Roman" w:cs="Times New Roman"/>
          <w:sz w:val="24"/>
          <w:szCs w:val="24"/>
          <w:lang w:val="en-US"/>
        </w:rPr>
        <w:t xml:space="preserve">In the simulation, the modifiable variables were gender, age, </w:t>
      </w:r>
      <w:r w:rsidR="00F91A82" w:rsidRPr="00CB1774">
        <w:rPr>
          <w:rFonts w:ascii="Times New Roman" w:hAnsi="Times New Roman" w:cs="Times New Roman"/>
          <w:sz w:val="24"/>
          <w:szCs w:val="24"/>
          <w:lang w:val="en-US"/>
        </w:rPr>
        <w:t>serum creatinine (</w:t>
      </w:r>
      <w:r w:rsidR="0017677F" w:rsidRPr="00CB1774">
        <w:rPr>
          <w:rFonts w:ascii="Times New Roman" w:hAnsi="Times New Roman" w:cs="Times New Roman"/>
          <w:sz w:val="24"/>
          <w:szCs w:val="24"/>
          <w:lang w:val="en-US"/>
        </w:rPr>
        <w:t>SCr</w:t>
      </w:r>
      <w:r w:rsidR="00F91A82" w:rsidRPr="00CB1774">
        <w:rPr>
          <w:rFonts w:ascii="Times New Roman" w:hAnsi="Times New Roman" w:cs="Times New Roman"/>
          <w:sz w:val="24"/>
          <w:szCs w:val="24"/>
          <w:lang w:val="en-US"/>
        </w:rPr>
        <w:t>)</w:t>
      </w:r>
      <w:r w:rsidRPr="00CB1774">
        <w:rPr>
          <w:rFonts w:ascii="Times New Roman" w:hAnsi="Times New Roman" w:cs="Times New Roman"/>
          <w:sz w:val="24"/>
          <w:szCs w:val="24"/>
          <w:lang w:val="en-US"/>
        </w:rPr>
        <w:t>, and weight</w:t>
      </w:r>
      <w:r w:rsidR="0017677F" w:rsidRPr="00CB1774">
        <w:rPr>
          <w:rFonts w:ascii="Times New Roman" w:hAnsi="Times New Roman" w:cs="Times New Roman"/>
          <w:sz w:val="24"/>
          <w:szCs w:val="24"/>
          <w:lang w:val="en-US"/>
        </w:rPr>
        <w:t>. We consi</w:t>
      </w:r>
      <w:r w:rsidR="006A77EB" w:rsidRPr="00CB1774">
        <w:rPr>
          <w:rFonts w:ascii="Times New Roman" w:hAnsi="Times New Roman" w:cs="Times New Roman"/>
          <w:sz w:val="24"/>
          <w:szCs w:val="24"/>
          <w:lang w:val="en-US"/>
        </w:rPr>
        <w:t xml:space="preserve">dered </w:t>
      </w:r>
      <w:r w:rsidR="00DB299F" w:rsidRPr="00CB1774">
        <w:rPr>
          <w:rFonts w:ascii="Times New Roman" w:hAnsi="Times New Roman" w:cs="Times New Roman"/>
          <w:sz w:val="24"/>
          <w:szCs w:val="24"/>
          <w:lang w:val="en-US"/>
        </w:rPr>
        <w:t>e</w:t>
      </w:r>
      <w:r w:rsidR="0017677F" w:rsidRPr="00CB1774">
        <w:rPr>
          <w:rFonts w:ascii="Times New Roman" w:hAnsi="Times New Roman" w:cs="Times New Roman"/>
          <w:sz w:val="24"/>
          <w:szCs w:val="24"/>
          <w:lang w:val="en-US"/>
        </w:rPr>
        <w:t>GFR results in mL/min</w:t>
      </w:r>
      <w:r w:rsidR="00DB299F" w:rsidRPr="00CB1774">
        <w:rPr>
          <w:rFonts w:ascii="Times New Roman" w:hAnsi="Times New Roman" w:cs="Times New Roman"/>
          <w:sz w:val="24"/>
          <w:szCs w:val="24"/>
          <w:lang w:val="en-US"/>
        </w:rPr>
        <w:t>, deindexed for body surface area (BSA), since absolute excretory function (rather than per 1.73m² BSA) determines the rate of filtration of a drug at a given plasma concentration</w:t>
      </w:r>
      <w:r w:rsidR="004E17CF" w:rsidRPr="00CB1774">
        <w:rPr>
          <w:rFonts w:ascii="Times New Roman" w:hAnsi="Times New Roman" w:cs="Times New Roman"/>
          <w:sz w:val="24"/>
          <w:szCs w:val="24"/>
          <w:lang w:val="en-US"/>
        </w:rPr>
        <w:t>.</w:t>
      </w:r>
      <w:r w:rsidR="0017677F" w:rsidRPr="00CB1774">
        <w:rPr>
          <w:rFonts w:ascii="Times New Roman" w:hAnsi="Times New Roman" w:cs="Times New Roman"/>
          <w:sz w:val="24"/>
          <w:szCs w:val="24"/>
          <w:lang w:val="en-US"/>
        </w:rPr>
        <w:t xml:space="preserve"> </w:t>
      </w:r>
      <w:r w:rsidR="00F91A82" w:rsidRPr="00CB1774">
        <w:rPr>
          <w:rFonts w:ascii="Times New Roman" w:hAnsi="Times New Roman" w:cs="Times New Roman"/>
          <w:sz w:val="24"/>
          <w:szCs w:val="24"/>
          <w:lang w:val="en-US"/>
        </w:rPr>
        <w:t>A</w:t>
      </w:r>
      <w:r w:rsidR="0017677F" w:rsidRPr="00CB1774">
        <w:rPr>
          <w:rFonts w:ascii="Times New Roman" w:hAnsi="Times New Roman" w:cs="Times New Roman"/>
          <w:sz w:val="24"/>
          <w:szCs w:val="24"/>
          <w:lang w:val="en-US"/>
        </w:rPr>
        <w:t>n absolut</w:t>
      </w:r>
      <w:r w:rsidR="00E7481B" w:rsidRPr="00CB1774">
        <w:rPr>
          <w:rFonts w:ascii="Times New Roman" w:hAnsi="Times New Roman" w:cs="Times New Roman"/>
          <w:sz w:val="24"/>
          <w:szCs w:val="24"/>
          <w:lang w:val="en-US"/>
        </w:rPr>
        <w:t xml:space="preserve">e and relative difference </w:t>
      </w:r>
      <w:r w:rsidR="0017677F" w:rsidRPr="00CB1774">
        <w:rPr>
          <w:rFonts w:ascii="Times New Roman" w:hAnsi="Times New Roman" w:cs="Times New Roman"/>
          <w:sz w:val="24"/>
          <w:szCs w:val="24"/>
          <w:lang w:val="en-US"/>
        </w:rPr>
        <w:t>of maximum (±) 10 mL/min and</w:t>
      </w:r>
      <w:r w:rsidR="00E7481B" w:rsidRPr="00CB1774">
        <w:rPr>
          <w:rFonts w:ascii="Times New Roman" w:hAnsi="Times New Roman" w:cs="Times New Roman"/>
          <w:sz w:val="24"/>
          <w:szCs w:val="24"/>
          <w:lang w:val="en-US"/>
        </w:rPr>
        <w:t xml:space="preserve"> </w:t>
      </w:r>
      <w:r w:rsidR="0017677F" w:rsidRPr="00CB1774">
        <w:rPr>
          <w:rFonts w:ascii="Times New Roman" w:hAnsi="Times New Roman" w:cs="Times New Roman"/>
          <w:sz w:val="24"/>
          <w:szCs w:val="24"/>
          <w:lang w:val="en-US"/>
        </w:rPr>
        <w:t xml:space="preserve">10% </w:t>
      </w:r>
      <w:r w:rsidR="00DB299F" w:rsidRPr="00CB1774">
        <w:rPr>
          <w:rFonts w:ascii="Times New Roman" w:hAnsi="Times New Roman" w:cs="Times New Roman"/>
          <w:sz w:val="24"/>
          <w:szCs w:val="24"/>
          <w:lang w:val="en-US"/>
        </w:rPr>
        <w:t xml:space="preserve">respectively </w:t>
      </w:r>
      <w:r w:rsidR="0017677F" w:rsidRPr="00CB1774">
        <w:rPr>
          <w:rFonts w:ascii="Times New Roman" w:hAnsi="Times New Roman" w:cs="Times New Roman"/>
          <w:sz w:val="24"/>
          <w:szCs w:val="24"/>
          <w:lang w:val="en-US"/>
        </w:rPr>
        <w:t xml:space="preserve">were considered </w:t>
      </w:r>
      <w:r w:rsidR="00DB299F" w:rsidRPr="00CB1774">
        <w:rPr>
          <w:rFonts w:ascii="Times New Roman" w:hAnsi="Times New Roman" w:cs="Times New Roman"/>
          <w:sz w:val="24"/>
          <w:szCs w:val="24"/>
          <w:lang w:val="en-US"/>
        </w:rPr>
        <w:t>concordant</w:t>
      </w:r>
      <w:r w:rsidR="00390900" w:rsidRPr="00CB1774">
        <w:rPr>
          <w:rFonts w:ascii="Times New Roman" w:hAnsi="Times New Roman" w:cs="Times New Roman"/>
          <w:sz w:val="24"/>
          <w:szCs w:val="24"/>
          <w:lang w:val="en-US"/>
        </w:rPr>
        <w:t>.</w:t>
      </w:r>
      <w:r w:rsidR="00F91A82" w:rsidRPr="00CB1774">
        <w:rPr>
          <w:rFonts w:ascii="Times New Roman" w:hAnsi="Times New Roman" w:cs="Times New Roman"/>
          <w:sz w:val="24"/>
          <w:szCs w:val="24"/>
          <w:lang w:val="en-US"/>
        </w:rPr>
        <w:t xml:space="preserve"> </w:t>
      </w:r>
      <w:r w:rsidR="008700BD" w:rsidRPr="00CB1774">
        <w:rPr>
          <w:rFonts w:ascii="Times New Roman" w:hAnsi="Times New Roman" w:cs="Times New Roman"/>
          <w:sz w:val="24"/>
          <w:szCs w:val="24"/>
          <w:lang w:val="en-US"/>
        </w:rPr>
        <w:t>C</w:t>
      </w:r>
      <w:r w:rsidR="00DB299F" w:rsidRPr="00CB1774">
        <w:rPr>
          <w:rFonts w:ascii="Times New Roman" w:hAnsi="Times New Roman" w:cs="Times New Roman"/>
          <w:sz w:val="24"/>
          <w:szCs w:val="24"/>
          <w:lang w:val="en-US"/>
        </w:rPr>
        <w:t xml:space="preserve">linical data for patients over 60 years (n=9091) were available </w:t>
      </w:r>
      <w:r w:rsidR="00390900" w:rsidRPr="00CB1774">
        <w:rPr>
          <w:rFonts w:ascii="Times New Roman" w:hAnsi="Times New Roman" w:cs="Times New Roman"/>
          <w:sz w:val="24"/>
          <w:szCs w:val="24"/>
          <w:lang w:val="en-US"/>
        </w:rPr>
        <w:t>from one hospital and 25 private laboratories</w:t>
      </w:r>
      <w:r w:rsidR="00F91A82" w:rsidRPr="00CB1774">
        <w:rPr>
          <w:rFonts w:ascii="Times New Roman" w:hAnsi="Times New Roman" w:cs="Times New Roman"/>
          <w:sz w:val="24"/>
          <w:szCs w:val="24"/>
          <w:lang w:val="en-US"/>
        </w:rPr>
        <w:t xml:space="preserve">. </w:t>
      </w:r>
    </w:p>
    <w:p w:rsidR="00D9381B" w:rsidRPr="00CB1774" w:rsidRDefault="00D9381B" w:rsidP="006A77EB">
      <w:pPr>
        <w:pStyle w:val="Paragraphedeliste"/>
        <w:spacing w:after="0" w:line="480" w:lineRule="auto"/>
        <w:ind w:left="0"/>
        <w:rPr>
          <w:rFonts w:ascii="Times New Roman" w:hAnsi="Times New Roman" w:cs="Times New Roman"/>
          <w:b/>
          <w:sz w:val="24"/>
          <w:szCs w:val="24"/>
          <w:lang w:val="en-US"/>
        </w:rPr>
      </w:pPr>
      <w:r w:rsidRPr="00CB1774">
        <w:rPr>
          <w:rFonts w:ascii="Times New Roman" w:hAnsi="Times New Roman" w:cs="Times New Roman"/>
          <w:b/>
          <w:sz w:val="24"/>
          <w:szCs w:val="24"/>
          <w:lang w:val="en-US"/>
        </w:rPr>
        <w:t>Results</w:t>
      </w:r>
      <w:r w:rsidR="00E70026" w:rsidRPr="00CB1774">
        <w:rPr>
          <w:rFonts w:ascii="Times New Roman" w:hAnsi="Times New Roman" w:cs="Times New Roman"/>
          <w:b/>
          <w:sz w:val="24"/>
          <w:szCs w:val="24"/>
          <w:lang w:val="en-US"/>
        </w:rPr>
        <w:t xml:space="preserve"> and Discussion</w:t>
      </w:r>
    </w:p>
    <w:p w:rsidR="00D9381B" w:rsidRPr="00CB1774" w:rsidRDefault="00F91A82" w:rsidP="006A77EB">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In the simulation, differences between the two equations </w:t>
      </w:r>
      <w:r w:rsidR="00BF7CD7" w:rsidRPr="00CB1774">
        <w:rPr>
          <w:rFonts w:ascii="Times New Roman" w:hAnsi="Times New Roman" w:cs="Times New Roman"/>
          <w:sz w:val="24"/>
          <w:szCs w:val="24"/>
          <w:lang w:val="en-US"/>
        </w:rPr>
        <w:t xml:space="preserve">were found to be </w:t>
      </w:r>
      <w:r w:rsidRPr="00CB1774">
        <w:rPr>
          <w:rFonts w:ascii="Times New Roman" w:hAnsi="Times New Roman" w:cs="Times New Roman"/>
          <w:sz w:val="24"/>
          <w:szCs w:val="24"/>
          <w:lang w:val="en-US"/>
        </w:rPr>
        <w:t>influenced by each variable</w:t>
      </w:r>
      <w:r w:rsidR="00D124EB" w:rsidRPr="00CB1774">
        <w:rPr>
          <w:rFonts w:ascii="Times New Roman" w:hAnsi="Times New Roman" w:cs="Times New Roman"/>
          <w:sz w:val="24"/>
          <w:szCs w:val="24"/>
          <w:lang w:val="en-US"/>
        </w:rPr>
        <w:t xml:space="preserve"> but</w:t>
      </w:r>
      <w:r w:rsidR="004E17CF" w:rsidRPr="00CB1774">
        <w:rPr>
          <w:rFonts w:ascii="Times New Roman" w:hAnsi="Times New Roman" w:cs="Times New Roman"/>
          <w:sz w:val="24"/>
          <w:szCs w:val="24"/>
          <w:lang w:val="en-US"/>
        </w:rPr>
        <w:t xml:space="preserve"> age and weight</w:t>
      </w:r>
      <w:r w:rsidR="0087590A" w:rsidRPr="00CB1774">
        <w:rPr>
          <w:rFonts w:ascii="Times New Roman" w:hAnsi="Times New Roman" w:cs="Times New Roman"/>
          <w:sz w:val="24"/>
          <w:szCs w:val="24"/>
          <w:lang w:val="en-US"/>
        </w:rPr>
        <w:t xml:space="preserve"> </w:t>
      </w:r>
      <w:r w:rsidR="008700BD" w:rsidRPr="00CB1774">
        <w:rPr>
          <w:rFonts w:ascii="Times New Roman" w:hAnsi="Times New Roman" w:cs="Times New Roman"/>
          <w:sz w:val="24"/>
          <w:szCs w:val="24"/>
          <w:lang w:val="en-US"/>
        </w:rPr>
        <w:t>had</w:t>
      </w:r>
      <w:r w:rsidR="00BF7CD7" w:rsidRPr="00CB1774">
        <w:rPr>
          <w:rFonts w:ascii="Times New Roman" w:hAnsi="Times New Roman" w:cs="Times New Roman"/>
          <w:sz w:val="24"/>
          <w:szCs w:val="24"/>
          <w:lang w:val="en-US"/>
        </w:rPr>
        <w:t xml:space="preserve"> the biggest effect</w:t>
      </w:r>
      <w:r w:rsidR="00BC0C9C" w:rsidRPr="00CB1774">
        <w:rPr>
          <w:rFonts w:ascii="Times New Roman" w:hAnsi="Times New Roman" w:cs="Times New Roman"/>
          <w:sz w:val="24"/>
          <w:szCs w:val="24"/>
          <w:lang w:val="en-US"/>
        </w:rPr>
        <w:t>.</w:t>
      </w:r>
      <w:r w:rsidRPr="00CB1774">
        <w:rPr>
          <w:rFonts w:ascii="Times New Roman" w:hAnsi="Times New Roman" w:cs="Times New Roman"/>
          <w:sz w:val="24"/>
          <w:szCs w:val="24"/>
          <w:lang w:val="en-US"/>
        </w:rPr>
        <w:t xml:space="preserve"> </w:t>
      </w:r>
      <w:r w:rsidR="00BF7CD7" w:rsidRPr="00CB1774">
        <w:rPr>
          <w:rFonts w:ascii="Times New Roman" w:hAnsi="Times New Roman" w:cs="Times New Roman"/>
          <w:sz w:val="24"/>
          <w:szCs w:val="24"/>
          <w:lang w:val="en-US"/>
        </w:rPr>
        <w:t>Clinical sample data demonstrated concordance between CKD-EPI and CG results in n=</w:t>
      </w:r>
      <w:r w:rsidR="00BC0C9C" w:rsidRPr="00CB1774">
        <w:rPr>
          <w:rFonts w:ascii="Times New Roman" w:hAnsi="Times New Roman" w:cs="Times New Roman"/>
          <w:sz w:val="24"/>
          <w:szCs w:val="24"/>
          <w:lang w:val="en-US"/>
        </w:rPr>
        <w:t>4080 (45%).</w:t>
      </w:r>
      <w:r w:rsidR="00390900" w:rsidRPr="00CB1774">
        <w:rPr>
          <w:rFonts w:ascii="Times New Roman" w:hAnsi="Times New Roman" w:cs="Times New Roman"/>
          <w:sz w:val="24"/>
          <w:szCs w:val="24"/>
          <w:lang w:val="en-US"/>
        </w:rPr>
        <w:t xml:space="preserve"> </w:t>
      </w:r>
      <w:r w:rsidR="00BF7CD7" w:rsidRPr="00CB1774">
        <w:rPr>
          <w:rFonts w:ascii="Times New Roman" w:hAnsi="Times New Roman" w:cs="Times New Roman"/>
          <w:sz w:val="24"/>
          <w:szCs w:val="24"/>
          <w:lang w:val="en-US"/>
        </w:rPr>
        <w:t>The m</w:t>
      </w:r>
      <w:r w:rsidRPr="00CB1774">
        <w:rPr>
          <w:rFonts w:ascii="Times New Roman" w:hAnsi="Times New Roman" w:cs="Times New Roman"/>
          <w:sz w:val="24"/>
          <w:szCs w:val="24"/>
          <w:lang w:val="en-US"/>
        </w:rPr>
        <w:t xml:space="preserve">ajority of discordant results </w:t>
      </w:r>
      <w:r w:rsidR="00BF7CD7" w:rsidRPr="00CB1774">
        <w:rPr>
          <w:rFonts w:ascii="Times New Roman" w:hAnsi="Times New Roman" w:cs="Times New Roman"/>
          <w:sz w:val="24"/>
          <w:szCs w:val="24"/>
          <w:lang w:val="en-US"/>
        </w:rPr>
        <w:t xml:space="preserve">reflected </w:t>
      </w:r>
      <w:r w:rsidRPr="00CB1774">
        <w:rPr>
          <w:rFonts w:ascii="Times New Roman" w:hAnsi="Times New Roman" w:cs="Times New Roman"/>
          <w:sz w:val="24"/>
          <w:szCs w:val="24"/>
          <w:lang w:val="en-US"/>
        </w:rPr>
        <w:t xml:space="preserve">a </w:t>
      </w:r>
      <w:r w:rsidR="00B07DB0" w:rsidRPr="00CB1774">
        <w:rPr>
          <w:rFonts w:ascii="Times New Roman" w:hAnsi="Times New Roman" w:cs="Times New Roman"/>
          <w:sz w:val="24"/>
          <w:szCs w:val="24"/>
          <w:lang w:val="en-US"/>
        </w:rPr>
        <w:t xml:space="preserve">CG </w:t>
      </w:r>
      <w:r w:rsidRPr="00CB1774">
        <w:rPr>
          <w:rFonts w:ascii="Times New Roman" w:hAnsi="Times New Roman" w:cs="Times New Roman"/>
          <w:sz w:val="24"/>
          <w:szCs w:val="24"/>
          <w:lang w:val="en-US"/>
        </w:rPr>
        <w:t xml:space="preserve">result lower than the </w:t>
      </w:r>
      <w:r w:rsidR="004E17CF" w:rsidRPr="00CB1774">
        <w:rPr>
          <w:rFonts w:ascii="Times New Roman" w:hAnsi="Times New Roman" w:cs="Times New Roman"/>
          <w:sz w:val="24"/>
          <w:szCs w:val="24"/>
          <w:lang w:val="en-US"/>
        </w:rPr>
        <w:t>CKD-EPI equation</w:t>
      </w:r>
      <w:r w:rsidR="006A77EB" w:rsidRPr="00CB1774">
        <w:rPr>
          <w:rFonts w:ascii="Times New Roman" w:hAnsi="Times New Roman" w:cs="Times New Roman"/>
          <w:sz w:val="24"/>
          <w:szCs w:val="24"/>
          <w:lang w:val="en-US"/>
        </w:rPr>
        <w:t xml:space="preserve">. With aging, </w:t>
      </w:r>
      <w:r w:rsidR="000C006C" w:rsidRPr="00CB1774">
        <w:rPr>
          <w:rFonts w:ascii="Times New Roman" w:hAnsi="Times New Roman" w:cs="Times New Roman"/>
          <w:sz w:val="24"/>
          <w:szCs w:val="24"/>
          <w:lang w:val="en-US"/>
        </w:rPr>
        <w:t xml:space="preserve">the CG result became progressively lower than the CKD-EPI result. </w:t>
      </w:r>
      <w:r w:rsidR="00B07DB0" w:rsidRPr="00CB1774">
        <w:rPr>
          <w:rFonts w:ascii="Times New Roman" w:hAnsi="Times New Roman" w:cs="Times New Roman"/>
          <w:sz w:val="24"/>
          <w:szCs w:val="24"/>
          <w:lang w:val="en-US"/>
        </w:rPr>
        <w:t>When</w:t>
      </w:r>
      <w:r w:rsidR="006A77EB" w:rsidRPr="00CB1774">
        <w:rPr>
          <w:rFonts w:ascii="Times New Roman" w:hAnsi="Times New Roman" w:cs="Times New Roman"/>
          <w:sz w:val="24"/>
          <w:szCs w:val="24"/>
          <w:lang w:val="en-US"/>
        </w:rPr>
        <w:t xml:space="preserve"> weight</w:t>
      </w:r>
      <w:r w:rsidR="00B07DB0" w:rsidRPr="00CB1774">
        <w:rPr>
          <w:rFonts w:ascii="Times New Roman" w:hAnsi="Times New Roman" w:cs="Times New Roman"/>
          <w:sz w:val="24"/>
          <w:szCs w:val="24"/>
          <w:lang w:val="en-US"/>
        </w:rPr>
        <w:t xml:space="preserve"> increased</w:t>
      </w:r>
      <w:r w:rsidR="00E7481B" w:rsidRPr="00CB1774">
        <w:rPr>
          <w:rFonts w:ascii="Times New Roman" w:hAnsi="Times New Roman" w:cs="Times New Roman"/>
          <w:sz w:val="24"/>
          <w:szCs w:val="24"/>
          <w:lang w:val="en-US"/>
        </w:rPr>
        <w:t>, the</w:t>
      </w:r>
      <w:r w:rsidR="000C006C" w:rsidRPr="00CB1774">
        <w:rPr>
          <w:rFonts w:ascii="Times New Roman" w:hAnsi="Times New Roman" w:cs="Times New Roman"/>
          <w:sz w:val="24"/>
          <w:szCs w:val="24"/>
          <w:lang w:val="en-US"/>
        </w:rPr>
        <w:t xml:space="preserve"> opposite </w:t>
      </w:r>
      <w:r w:rsidR="00390900" w:rsidRPr="00CB1774">
        <w:rPr>
          <w:rFonts w:ascii="Times New Roman" w:hAnsi="Times New Roman" w:cs="Times New Roman"/>
          <w:sz w:val="24"/>
          <w:szCs w:val="24"/>
          <w:lang w:val="en-US"/>
        </w:rPr>
        <w:t>occurred</w:t>
      </w:r>
      <w:r w:rsidR="00B07DB0" w:rsidRPr="00CB1774">
        <w:rPr>
          <w:rFonts w:ascii="Times New Roman" w:hAnsi="Times New Roman" w:cs="Times New Roman"/>
          <w:sz w:val="24"/>
          <w:szCs w:val="24"/>
          <w:lang w:val="en-US"/>
        </w:rPr>
        <w:t>.</w:t>
      </w:r>
      <w:r w:rsidR="006A77EB" w:rsidRPr="00CB1774">
        <w:rPr>
          <w:rFonts w:ascii="Times New Roman" w:hAnsi="Times New Roman" w:cs="Times New Roman"/>
          <w:sz w:val="24"/>
          <w:szCs w:val="24"/>
          <w:lang w:val="en-US"/>
        </w:rPr>
        <w:t xml:space="preserve"> </w:t>
      </w:r>
    </w:p>
    <w:p w:rsidR="00BF7CD7" w:rsidRPr="00CB1774" w:rsidRDefault="00BF7CD7" w:rsidP="006A77EB">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Thus, the choice of equation for excretory function adjustment of drug dosage will have different implications for patients of different age and body habitus. The optimum equation </w:t>
      </w:r>
      <w:r w:rsidRPr="00CB1774">
        <w:rPr>
          <w:rFonts w:ascii="Times New Roman" w:hAnsi="Times New Roman" w:cs="Times New Roman"/>
          <w:sz w:val="24"/>
          <w:szCs w:val="24"/>
          <w:lang w:val="en-US"/>
        </w:rPr>
        <w:lastRenderedPageBreak/>
        <w:t>for drug dosage adjustment should be defined with consideration of individual patient characteristics.</w:t>
      </w:r>
    </w:p>
    <w:p w:rsidR="00EF6636" w:rsidRPr="00CB1774" w:rsidRDefault="00EF6636" w:rsidP="00355C98">
      <w:pPr>
        <w:spacing w:after="0" w:line="480" w:lineRule="auto"/>
        <w:rPr>
          <w:rFonts w:ascii="Times New Roman" w:hAnsi="Times New Roman" w:cs="Times New Roman"/>
          <w:b/>
          <w:sz w:val="24"/>
          <w:szCs w:val="24"/>
          <w:u w:val="single"/>
          <w:lang w:val="en-US"/>
        </w:rPr>
      </w:pPr>
    </w:p>
    <w:p w:rsidR="00E70026" w:rsidRPr="00CB1774" w:rsidRDefault="00E70026" w:rsidP="00BF618C">
      <w:pPr>
        <w:spacing w:after="0" w:line="480" w:lineRule="auto"/>
        <w:rPr>
          <w:rFonts w:ascii="Times New Roman" w:hAnsi="Times New Roman" w:cs="Times New Roman"/>
          <w:b/>
          <w:strike/>
          <w:sz w:val="24"/>
          <w:szCs w:val="24"/>
          <w:u w:val="single"/>
          <w:lang w:val="en-US"/>
        </w:rPr>
      </w:pPr>
    </w:p>
    <w:p w:rsidR="00BF618C" w:rsidRPr="00CB1774" w:rsidRDefault="00D9381B" w:rsidP="00355C98">
      <w:pPr>
        <w:spacing w:after="0" w:line="480" w:lineRule="auto"/>
        <w:rPr>
          <w:rFonts w:ascii="Times New Roman" w:hAnsi="Times New Roman" w:cs="Times New Roman"/>
          <w:b/>
          <w:sz w:val="24"/>
          <w:szCs w:val="24"/>
          <w:lang w:val="en-US"/>
        </w:rPr>
      </w:pPr>
      <w:r w:rsidRPr="00CB1774">
        <w:rPr>
          <w:rFonts w:ascii="Times New Roman" w:hAnsi="Times New Roman" w:cs="Times New Roman"/>
          <w:b/>
          <w:sz w:val="24"/>
          <w:szCs w:val="24"/>
          <w:lang w:val="en-US"/>
        </w:rPr>
        <w:t>Key points</w:t>
      </w:r>
    </w:p>
    <w:p w:rsidR="00D9381B" w:rsidRPr="00CB1774" w:rsidRDefault="00BF7CD7" w:rsidP="00D9381B">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There is</w:t>
      </w:r>
      <w:r w:rsidR="00D9381B" w:rsidRPr="00CB1774">
        <w:rPr>
          <w:rFonts w:ascii="Times New Roman" w:hAnsi="Times New Roman" w:cs="Times New Roman"/>
          <w:sz w:val="24"/>
          <w:szCs w:val="24"/>
          <w:lang w:val="en-US"/>
        </w:rPr>
        <w:t xml:space="preserve"> debate </w:t>
      </w:r>
      <w:r w:rsidRPr="00CB1774">
        <w:rPr>
          <w:rFonts w:ascii="Times New Roman" w:hAnsi="Times New Roman" w:cs="Times New Roman"/>
          <w:sz w:val="24"/>
          <w:szCs w:val="24"/>
          <w:lang w:val="en-US"/>
        </w:rPr>
        <w:t>regarding whether</w:t>
      </w:r>
      <w:r w:rsidR="00D9381B" w:rsidRPr="00CB1774">
        <w:rPr>
          <w:rFonts w:ascii="Times New Roman" w:hAnsi="Times New Roman" w:cs="Times New Roman"/>
          <w:sz w:val="24"/>
          <w:szCs w:val="24"/>
          <w:lang w:val="en-US"/>
        </w:rPr>
        <w:t xml:space="preserve"> </w:t>
      </w:r>
      <w:r w:rsidR="000C006C" w:rsidRPr="00CB1774">
        <w:rPr>
          <w:rFonts w:ascii="Times New Roman" w:hAnsi="Times New Roman" w:cs="Times New Roman"/>
          <w:sz w:val="24"/>
          <w:szCs w:val="24"/>
          <w:lang w:val="en-US"/>
        </w:rPr>
        <w:t xml:space="preserve">the </w:t>
      </w:r>
      <w:r w:rsidR="00D9381B" w:rsidRPr="00CB1774">
        <w:rPr>
          <w:rFonts w:ascii="Times New Roman" w:hAnsi="Times New Roman" w:cs="Times New Roman"/>
          <w:sz w:val="24"/>
          <w:szCs w:val="24"/>
          <w:lang w:val="en-US"/>
        </w:rPr>
        <w:t>Cockcroft</w:t>
      </w:r>
      <w:r w:rsidRPr="00CB1774">
        <w:rPr>
          <w:rFonts w:ascii="Times New Roman" w:hAnsi="Times New Roman" w:cs="Times New Roman"/>
          <w:sz w:val="24"/>
          <w:szCs w:val="24"/>
          <w:lang w:val="en-US"/>
        </w:rPr>
        <w:t>-Gault or CKD-EPI equation should</w:t>
      </w:r>
      <w:r w:rsidR="00D9381B" w:rsidRPr="00CB1774">
        <w:rPr>
          <w:rFonts w:ascii="Times New Roman" w:hAnsi="Times New Roman" w:cs="Times New Roman"/>
          <w:sz w:val="24"/>
          <w:szCs w:val="24"/>
          <w:lang w:val="en-US"/>
        </w:rPr>
        <w:t xml:space="preserve"> be used </w:t>
      </w:r>
      <w:r w:rsidRPr="00CB1774">
        <w:rPr>
          <w:rFonts w:ascii="Times New Roman" w:hAnsi="Times New Roman" w:cs="Times New Roman"/>
          <w:sz w:val="24"/>
          <w:szCs w:val="24"/>
          <w:lang w:val="en-US"/>
        </w:rPr>
        <w:t xml:space="preserve">for </w:t>
      </w:r>
      <w:r w:rsidR="00D9381B" w:rsidRPr="00CB1774">
        <w:rPr>
          <w:rFonts w:ascii="Times New Roman" w:hAnsi="Times New Roman" w:cs="Times New Roman"/>
          <w:sz w:val="24"/>
          <w:szCs w:val="24"/>
          <w:lang w:val="en-US"/>
        </w:rPr>
        <w:t xml:space="preserve">drug dosage </w:t>
      </w:r>
      <w:r w:rsidR="004A2DB7" w:rsidRPr="00CB1774">
        <w:rPr>
          <w:rFonts w:ascii="Times New Roman" w:hAnsi="Times New Roman" w:cs="Times New Roman"/>
          <w:sz w:val="24"/>
          <w:szCs w:val="24"/>
          <w:shd w:val="clear" w:color="auto" w:fill="FFFFFF"/>
          <w:lang w:val="en-US"/>
        </w:rPr>
        <w:t>adjustment</w:t>
      </w:r>
      <w:r w:rsidR="00D9381B" w:rsidRPr="00CB1774">
        <w:rPr>
          <w:rFonts w:ascii="Times New Roman" w:hAnsi="Times New Roman" w:cs="Times New Roman"/>
          <w:sz w:val="24"/>
          <w:szCs w:val="24"/>
          <w:lang w:val="en-US"/>
        </w:rPr>
        <w:t>.</w:t>
      </w:r>
    </w:p>
    <w:p w:rsidR="000C006C" w:rsidRPr="00CB1774" w:rsidRDefault="00BF7CD7" w:rsidP="00D9381B">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We illustrate</w:t>
      </w:r>
      <w:r w:rsidR="00D9381B" w:rsidRPr="00CB1774">
        <w:rPr>
          <w:rFonts w:ascii="Times New Roman" w:hAnsi="Times New Roman" w:cs="Times New Roman"/>
          <w:sz w:val="24"/>
          <w:szCs w:val="24"/>
          <w:lang w:val="en-US"/>
        </w:rPr>
        <w:t xml:space="preserve"> both from a simulation and </w:t>
      </w:r>
      <w:r w:rsidR="00F70148" w:rsidRPr="00CB1774">
        <w:rPr>
          <w:rFonts w:ascii="Times New Roman" w:hAnsi="Times New Roman" w:cs="Times New Roman"/>
          <w:sz w:val="24"/>
          <w:szCs w:val="24"/>
          <w:lang w:val="en-US"/>
        </w:rPr>
        <w:t>clinical</w:t>
      </w:r>
      <w:r w:rsidR="00D9381B" w:rsidRPr="00CB1774">
        <w:rPr>
          <w:rFonts w:ascii="Times New Roman" w:hAnsi="Times New Roman" w:cs="Times New Roman"/>
          <w:sz w:val="24"/>
          <w:szCs w:val="24"/>
          <w:lang w:val="en-US"/>
        </w:rPr>
        <w:t xml:space="preserve"> data</w:t>
      </w:r>
      <w:r w:rsidR="000C006C" w:rsidRPr="00CB1774">
        <w:rPr>
          <w:rFonts w:ascii="Times New Roman" w:hAnsi="Times New Roman" w:cs="Times New Roman"/>
          <w:sz w:val="24"/>
          <w:szCs w:val="24"/>
          <w:lang w:val="en-US"/>
        </w:rPr>
        <w:t xml:space="preserve"> that age and weight are the main predictors of discrepancies between CG and CKD-EPI equation results.</w:t>
      </w:r>
    </w:p>
    <w:p w:rsidR="00D9381B" w:rsidRPr="00CB1774" w:rsidRDefault="000C006C" w:rsidP="00D9381B">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Optimum dosage adjustment strategies should be defined according to age and weight.</w:t>
      </w:r>
    </w:p>
    <w:p w:rsidR="00D9381B" w:rsidRPr="00CB1774" w:rsidRDefault="00D9381B" w:rsidP="00D9381B">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F618C" w:rsidRPr="00CB1774" w:rsidRDefault="00BF618C" w:rsidP="00355C98">
      <w:pPr>
        <w:spacing w:after="0" w:line="480" w:lineRule="auto"/>
        <w:rPr>
          <w:rFonts w:ascii="Times New Roman" w:hAnsi="Times New Roman" w:cs="Times New Roman"/>
          <w:b/>
          <w:sz w:val="24"/>
          <w:szCs w:val="24"/>
          <w:u w:val="single"/>
          <w:lang w:val="en-US"/>
        </w:rPr>
      </w:pPr>
    </w:p>
    <w:p w:rsidR="00BC0C9C" w:rsidRPr="00CB1774" w:rsidRDefault="00BC0C9C" w:rsidP="00355C98">
      <w:pPr>
        <w:spacing w:after="0" w:line="480" w:lineRule="auto"/>
        <w:rPr>
          <w:rFonts w:ascii="Times New Roman" w:hAnsi="Times New Roman" w:cs="Times New Roman"/>
          <w:b/>
          <w:sz w:val="24"/>
          <w:szCs w:val="24"/>
          <w:u w:val="single"/>
          <w:lang w:val="en-US"/>
        </w:rPr>
      </w:pPr>
    </w:p>
    <w:p w:rsidR="00BC0C9C" w:rsidRPr="00CB1774" w:rsidRDefault="00BC0C9C" w:rsidP="00355C98">
      <w:pPr>
        <w:spacing w:after="0" w:line="480" w:lineRule="auto"/>
        <w:rPr>
          <w:rFonts w:ascii="Times New Roman" w:hAnsi="Times New Roman" w:cs="Times New Roman"/>
          <w:b/>
          <w:sz w:val="24"/>
          <w:szCs w:val="24"/>
          <w:u w:val="single"/>
          <w:lang w:val="en-US"/>
        </w:rPr>
      </w:pPr>
    </w:p>
    <w:p w:rsidR="00355C98" w:rsidRPr="00CB1774" w:rsidRDefault="00355C98" w:rsidP="00355C98">
      <w:pPr>
        <w:spacing w:after="0" w:line="480" w:lineRule="auto"/>
        <w:rPr>
          <w:rFonts w:ascii="Times New Roman" w:hAnsi="Times New Roman" w:cs="Times New Roman"/>
          <w:b/>
          <w:sz w:val="24"/>
          <w:szCs w:val="24"/>
          <w:u w:val="single"/>
          <w:lang w:val="en-US"/>
        </w:rPr>
      </w:pPr>
      <w:r w:rsidRPr="00CB1774">
        <w:rPr>
          <w:rFonts w:ascii="Times New Roman" w:hAnsi="Times New Roman" w:cs="Times New Roman"/>
          <w:b/>
          <w:sz w:val="24"/>
          <w:szCs w:val="24"/>
          <w:u w:val="single"/>
          <w:lang w:val="en-US"/>
        </w:rPr>
        <w:lastRenderedPageBreak/>
        <w:t>Introduction</w:t>
      </w:r>
    </w:p>
    <w:p w:rsidR="00355C98" w:rsidRPr="00CB1774" w:rsidRDefault="00BF7CD7" w:rsidP="00355C98">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Excretory renal </w:t>
      </w:r>
      <w:r w:rsidR="00355C98" w:rsidRPr="00CB1774">
        <w:rPr>
          <w:rFonts w:ascii="Times New Roman" w:hAnsi="Times New Roman" w:cs="Times New Roman"/>
          <w:sz w:val="24"/>
          <w:szCs w:val="24"/>
          <w:lang w:val="en-US"/>
        </w:rPr>
        <w:t>function plays a fundamental role both in the pharm</w:t>
      </w:r>
      <w:r w:rsidR="000D159D" w:rsidRPr="00CB1774">
        <w:rPr>
          <w:rFonts w:ascii="Times New Roman" w:hAnsi="Times New Roman" w:cs="Times New Roman"/>
          <w:sz w:val="24"/>
          <w:szCs w:val="24"/>
          <w:lang w:val="en-US"/>
        </w:rPr>
        <w:t>aco</w:t>
      </w:r>
      <w:r w:rsidR="00355C98" w:rsidRPr="00CB1774">
        <w:rPr>
          <w:rFonts w:ascii="Times New Roman" w:hAnsi="Times New Roman" w:cs="Times New Roman"/>
          <w:sz w:val="24"/>
          <w:szCs w:val="24"/>
          <w:lang w:val="en-US"/>
        </w:rPr>
        <w:t>kinetic</w:t>
      </w:r>
      <w:r w:rsidR="00845050" w:rsidRPr="00CB1774">
        <w:rPr>
          <w:rFonts w:ascii="Times New Roman" w:hAnsi="Times New Roman" w:cs="Times New Roman"/>
          <w:sz w:val="24"/>
          <w:szCs w:val="24"/>
          <w:lang w:val="en-US"/>
        </w:rPr>
        <w:t>s</w:t>
      </w:r>
      <w:r w:rsidR="00355C98" w:rsidRPr="00CB1774">
        <w:rPr>
          <w:rFonts w:ascii="Times New Roman" w:hAnsi="Times New Roman" w:cs="Times New Roman"/>
          <w:sz w:val="24"/>
          <w:szCs w:val="24"/>
          <w:lang w:val="en-US"/>
        </w:rPr>
        <w:t xml:space="preserve"> and p</w:t>
      </w:r>
      <w:r w:rsidR="000D159D" w:rsidRPr="00CB1774">
        <w:rPr>
          <w:rFonts w:ascii="Times New Roman" w:hAnsi="Times New Roman" w:cs="Times New Roman"/>
          <w:sz w:val="24"/>
          <w:szCs w:val="24"/>
          <w:lang w:val="en-US"/>
        </w:rPr>
        <w:t>harmac</w:t>
      </w:r>
      <w:r w:rsidR="00355C98" w:rsidRPr="00CB1774">
        <w:rPr>
          <w:rFonts w:ascii="Times New Roman" w:hAnsi="Times New Roman" w:cs="Times New Roman"/>
          <w:sz w:val="24"/>
          <w:szCs w:val="24"/>
          <w:lang w:val="en-US"/>
        </w:rPr>
        <w:t>odynamic</w:t>
      </w:r>
      <w:r w:rsidR="00971AA9" w:rsidRPr="00CB1774">
        <w:rPr>
          <w:rFonts w:ascii="Times New Roman" w:hAnsi="Times New Roman" w:cs="Times New Roman"/>
          <w:sz w:val="24"/>
          <w:szCs w:val="24"/>
          <w:lang w:val="en-US"/>
        </w:rPr>
        <w:t>s</w:t>
      </w:r>
      <w:r w:rsidR="00355C98" w:rsidRPr="00CB1774">
        <w:rPr>
          <w:rFonts w:ascii="Times New Roman" w:hAnsi="Times New Roman" w:cs="Times New Roman"/>
          <w:sz w:val="24"/>
          <w:szCs w:val="24"/>
          <w:lang w:val="en-US"/>
        </w:rPr>
        <w:t xml:space="preserve"> of several drugs</w:t>
      </w:r>
      <w:r w:rsidR="00584B73" w:rsidRPr="00CB1774">
        <w:rPr>
          <w:rFonts w:ascii="Times New Roman" w:hAnsi="Times New Roman" w:cs="Times New Roman"/>
          <w:sz w:val="24"/>
          <w:szCs w:val="24"/>
          <w:lang w:val="en-US"/>
        </w:rPr>
        <w:t xml:space="preserve">. </w:t>
      </w:r>
      <w:r w:rsidR="0018732C" w:rsidRPr="00CB1774">
        <w:rPr>
          <w:rFonts w:ascii="Times New Roman" w:hAnsi="Times New Roman" w:cs="Times New Roman"/>
          <w:sz w:val="24"/>
          <w:szCs w:val="24"/>
          <w:lang w:val="en-US"/>
        </w:rPr>
        <w:t xml:space="preserve"> </w:t>
      </w:r>
      <w:r w:rsidR="00584B73" w:rsidRPr="00CB1774">
        <w:rPr>
          <w:rFonts w:ascii="Times New Roman" w:hAnsi="Times New Roman" w:cs="Times New Roman"/>
          <w:sz w:val="24"/>
          <w:szCs w:val="24"/>
          <w:lang w:val="en-US"/>
        </w:rPr>
        <w:t>T</w:t>
      </w:r>
      <w:r w:rsidR="0018732C" w:rsidRPr="00CB1774">
        <w:rPr>
          <w:rFonts w:ascii="Times New Roman" w:hAnsi="Times New Roman" w:cs="Times New Roman"/>
          <w:sz w:val="24"/>
          <w:szCs w:val="24"/>
          <w:lang w:val="en-US"/>
        </w:rPr>
        <w:t xml:space="preserve">his is </w:t>
      </w:r>
      <w:r w:rsidR="00584B73" w:rsidRPr="00CB1774">
        <w:rPr>
          <w:rFonts w:ascii="Times New Roman" w:hAnsi="Times New Roman" w:cs="Times New Roman"/>
          <w:sz w:val="24"/>
          <w:szCs w:val="24"/>
          <w:lang w:val="en-US"/>
        </w:rPr>
        <w:t xml:space="preserve">particularly </w:t>
      </w:r>
      <w:r w:rsidR="0018732C" w:rsidRPr="00CB1774">
        <w:rPr>
          <w:rFonts w:ascii="Times New Roman" w:hAnsi="Times New Roman" w:cs="Times New Roman"/>
          <w:sz w:val="24"/>
          <w:szCs w:val="24"/>
          <w:lang w:val="en-US"/>
        </w:rPr>
        <w:t>the case for water soluble</w:t>
      </w:r>
      <w:r w:rsidR="00584B73" w:rsidRPr="00CB1774">
        <w:rPr>
          <w:rFonts w:ascii="Times New Roman" w:hAnsi="Times New Roman" w:cs="Times New Roman"/>
          <w:sz w:val="24"/>
          <w:szCs w:val="24"/>
          <w:lang w:val="en-US"/>
        </w:rPr>
        <w:t xml:space="preserve"> compounds</w:t>
      </w:r>
      <w:r w:rsidR="0018732C" w:rsidRPr="00CB1774">
        <w:rPr>
          <w:rFonts w:ascii="Times New Roman" w:hAnsi="Times New Roman" w:cs="Times New Roman"/>
          <w:sz w:val="24"/>
          <w:szCs w:val="24"/>
          <w:lang w:val="en-US"/>
        </w:rPr>
        <w:t xml:space="preserve"> and/or their active metabolites</w:t>
      </w:r>
      <w:r w:rsidR="00355C98" w:rsidRPr="00CB1774">
        <w:rPr>
          <w:rFonts w:ascii="Times New Roman" w:hAnsi="Times New Roman" w:cs="Times New Roman"/>
          <w:sz w:val="24"/>
          <w:szCs w:val="24"/>
          <w:lang w:val="en-US"/>
        </w:rPr>
        <w:t xml:space="preserve">. </w:t>
      </w:r>
      <w:r w:rsidR="000D159D" w:rsidRPr="00CB1774">
        <w:rPr>
          <w:rFonts w:ascii="Times New Roman" w:hAnsi="Times New Roman" w:cs="Times New Roman"/>
          <w:sz w:val="24"/>
          <w:szCs w:val="24"/>
          <w:lang w:val="en-US"/>
        </w:rPr>
        <w:t>Even for non renally-excreted</w:t>
      </w:r>
      <w:r w:rsidR="00355C98" w:rsidRPr="00CB1774">
        <w:rPr>
          <w:rFonts w:ascii="Times New Roman" w:hAnsi="Times New Roman" w:cs="Times New Roman"/>
          <w:sz w:val="24"/>
          <w:szCs w:val="24"/>
          <w:lang w:val="en-US"/>
        </w:rPr>
        <w:t xml:space="preserve"> drugs, </w:t>
      </w:r>
      <w:r w:rsidR="0018732C" w:rsidRPr="00CB1774">
        <w:rPr>
          <w:rFonts w:ascii="Times New Roman" w:hAnsi="Times New Roman" w:cs="Times New Roman"/>
          <w:sz w:val="24"/>
          <w:szCs w:val="24"/>
          <w:lang w:val="en-US"/>
        </w:rPr>
        <w:t xml:space="preserve">severe </w:t>
      </w:r>
      <w:r w:rsidR="00355C98" w:rsidRPr="00CB1774">
        <w:rPr>
          <w:rFonts w:ascii="Times New Roman" w:hAnsi="Times New Roman" w:cs="Times New Roman"/>
          <w:sz w:val="24"/>
          <w:szCs w:val="24"/>
          <w:lang w:val="en-US"/>
        </w:rPr>
        <w:t>chronic kidney disease (CKD) can modify the pharmacokinetic</w:t>
      </w:r>
      <w:r w:rsidR="00971AA9" w:rsidRPr="00CB1774">
        <w:rPr>
          <w:rFonts w:ascii="Times New Roman" w:hAnsi="Times New Roman" w:cs="Times New Roman"/>
          <w:sz w:val="24"/>
          <w:szCs w:val="24"/>
          <w:lang w:val="en-US"/>
        </w:rPr>
        <w:t>s</w:t>
      </w:r>
      <w:r w:rsidR="00355C98" w:rsidRPr="00CB1774">
        <w:rPr>
          <w:rFonts w:ascii="Times New Roman" w:hAnsi="Times New Roman" w:cs="Times New Roman"/>
          <w:sz w:val="24"/>
          <w:szCs w:val="24"/>
          <w:lang w:val="en-US"/>
        </w:rPr>
        <w:t xml:space="preserve"> by several mechanisms</w:t>
      </w:r>
      <w:r w:rsidR="00372061" w:rsidRPr="00CB1774">
        <w:rPr>
          <w:rFonts w:ascii="Times New Roman" w:hAnsi="Times New Roman" w:cs="Times New Roman"/>
          <w:sz w:val="24"/>
          <w:szCs w:val="24"/>
          <w:lang w:val="en-US"/>
        </w:rPr>
        <w:t xml:space="preserve"> </w:t>
      </w:r>
      <w:r w:rsidR="00372061"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author" : [ { "dropping-particle" : "", "family" : "Dreisbach", "given" : "A W", "non-dropping-particle" : "", "parse-names" : false, "suffix" : "" }, { "dropping-particle" : "", "family" : "Flessner", "given" : "M F", "non-dropping-particle" : "", "parse-names" : false, "suffix" : "" } ], "container-title" : "Chronic Renal Disease", "editor" : [ { "dropping-particle" : "", "family" : "Kimmel", "given" : "P L", "non-dropping-particle" : "", "parse-names" : false, "suffix" : "" }, { "dropping-particle" : "", "family" : "Rosenberg", "given" : "", "non-dropping-particle" : "", "parse-names" : false, "suffix" : "" }, { "dropping-particle" : "", "family" : "MK", "given" : "", "non-dropping-particle" : "", "parse-names" : false, "suffix" : "" } ], "id" : "ITEM-1", "issue" : "55", "issued" : { "date-parts" : [ [ "2014" ] ] }, "page" : "674-681", "publisher" : "Elsevier", "title" : "Drug metabolism and chronic kidney disease", "type" : "chapter", "volume" : "First Edit" }, "uris" : [ "http://www.mendeley.com/documents/?uuid=1326325d-9203-484f-a96f-29d0b7efd4c4" ] }, { "id" : "ITEM-2", "itemData" : { "PMID" : "19543887", "abstract" : "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author" : [ { "dropping-particle" : "", "family" : "Verbeeck", "given" : "R K", "non-dropping-particle" : "", "parse-names" : false, "suffix" : "" }, { "dropping-particle" : "", "family" : "Musuamba", "given" : "F T", "non-dropping-particle" : "", "parse-names" : false, "suffix" : "" } ], "container-title" : "Eur J Clin Pharmacol", "id" : "ITEM-2", "issue" : "8", "issued" : { "date-parts" : [ [ "2009", "8" ] ] }, "language" : "eng PT - Journal Article PT - Review", "note" : "DA - 20090724\n\n0 (Biological Markers)\n\nAYI8EX34EU (Creatinine)\nSB - IM", "page" : "757-773", "publisher-place" : "Faculty of Pharmacy, Rhodes University, Grahamstown, Eastern Cape, South Africa. roger.verbeeck@uclouvain.be", "title" : "Pharmacokinetics and dosage adjustment in patients with renal dysfunction", "type" : "article-journal", "volume" : "65" }, "uris" : [ "http://www.mendeley.com/documents/?uuid=46e889a1-027b-4d9b-a46e-6a4f5834e66f" ] }, { "id" : "ITEM-3", "itemData" : { "PMID" : "20056753", "abstract" : "In people who are aged &gt;65 years, pharmacokinetics are influenced more by the loss of kidney function than by the aging process of any other organ. A GFR of 30 to 60 ml/min, suggestive of stage 3 kidney disease, is observed in 15 to 30% of elderly people. Drug dosing must be adjusted to both changing pharmacokinetics and pharmacodynamics; the pharmacodynamics might be influenced by the aging of other organs, too. Using our NEPharm database, we extracted abstracts with pharmacokinetic parameters since 1999 from a weekly PubMed search. The recorded data were analyzed and compared with published recommendations on drug dosage and use in the elderly. Purely age-related changes in pharmacokinetic parameters were recorded from publications on 127 drugs. The analysis of our NEPharm records revealed an average (mean +/- SD) age-related prolongation of half-life of 1.39-fold (corresponding to +39 +/- 61%). Contrasting to common opinion, mean changes in clearance (-1 +/- 54%) and volume of distribution (+24 +/- 56%) were even less. The modest changes in pharmacokinetics do not suggest general dosage modifications in the elderly for most drugs. Changes in pharmacodynamics justify the common medication rule in the elderly-\"start low + go slow\"-especially for drugs that act on the central nervous system; however, in the case of anti-infective and anticancer therapy, the rule should be \"hit hard = start high + go fast\" to produce the target effect also in the elderly", "author" : [ { "dropping-particle" : "", "family" : "Aymanns", "given" : "C", "non-dropping-particle" : "", "parse-names" : false, "suffix" : "" }, { "dropping-particle" : "", "family" : "Keller", "given" : "F", "non-dropping-particle" : "", "parse-names" : false, "suffix" : "" }, { "dropping-particle" : "", "family" : "Maus", "given" : "S", "non-dropping-particle" : "", "parse-names" : false, "suffix" : "" }, { "dropping-particle" : "", "family" : "Hartmann", "given" : "B", "non-dropping-particle" : "", "parse-names" : false, "suffix" : "" }, { "dropping-particle" : "", "family" : "Czock", "given" : "D", "non-dropping-particle" : "", "parse-names" : false, "suffix" : "" } ], "container-title" : "Clin J Am Soc Nephrol", "id" : "ITEM-3", "issue" : "2", "issued" : { "date-parts" : [ [ "2010", "2" ] ] }, "language" : "eng PT - Journal Article PT - Review", "note" : "DA - 20100216\n\n0 (Pharmaceutical Preparations)\nSB - IM", "page" : "314-327", "publisher-place" : "Division of Nephrology, Department of Internal Medicine A, University of Greifswald, Greifswald, Germany", "title" : "Review on pharmacokinetics and pharmacodynamics and the aging kidney", "type" : "article-journal", "volume" : "5" }, "uris" : [ "http://www.mendeley.com/documents/?uuid=d4579363-8c26-4352-aa40-b7d076c0522a" ] }, { "id" : "ITEM-4", "itemData" : { "PMID" : "24902935", "abstract" : "Adverse drug effects as a consequence of inappropriate dosage are a common cause of hospitalization among the elderly. Older individuals are at a particular risk of overdosing because their kidney function decreases with advancing age and the elderly are often prescribed several pharmaceutical drugs. In addition, serum creatinine levels decrease owing to a reduction in muscle mass with age. Therefore, drug dosing based on the serum creatinine level only, instead of using assessment of the renal function, may result in overdosing of frail elderly patients. Renal function, i.e., the glomerular filtration rate can, with simple formulas, be estimated from analysis of creatinine and/or plasma cystatin C (eGFR). Such estimations performed with modern and validated formulas, as a rule present renal function normalized to the body surface area (mL/min/1.73 m(2)). A good estimation of how much the normal dosing interval should be prolonged, or the dose reduced, to obtain a desired plasma concentration of drugs that are mainly eliminated by glomerular filtration can be obtained by calculating the ratio between the patient's eGFR and the normal renal function (about 90-125 mL/min/1.73 m(2)). Increased knowledge and use of eGFR by prescribing physicians will reduce the risk of overdosing drugs in the elderly", "author" : [ { "dropping-particle" : "", "family" : "Elinder", "given" : "C G", "non-dropping-particle" : "", "parse-names" : false, "suffix" : "" }, { "dropping-particle" : "", "family" : "Barany", "given" : "P", "non-dropping-particle" : "", "parse-names" : false, "suffix" : "" }, { "dropping-particle" : "", "family" : "Heimburger", "given" : "O", "non-dropping-particle" : "", "parse-names" : false, "suffix" : "" } ], "container-title" : "Drugs Aging", "id" : "ITEM-4", "issue" : "7", "issued" : { "date-parts" : [ [ "2014", "7" ] ] }, "language" : "eng PT - Journal Article SB - IM", "note" : "DA - 20140625", "page" : "493-499", "publisher-place" : "Department of Evidence Based Medicine, Renal Medicine at CLINTEC, Karolinska Institutet, Stockholm County Council, Box 17533, 118 91, Stockholm, Sweden, carl-gustaf.elinder@sll.se", "title" : "The use of estimated glomerular filtration rate for dose adjustment of medications in the elderly", "type" : "article-journal", "volume" : "31" }, "uris" : [ "http://www.mendeley.com/documents/?uuid=ff7bb18e-4e6a-40fd-82b7-e60120c3690c" ] } ], "mendeley" : { "formattedCitation" : "[1\u20134]", "plainTextFormattedCitation" : "[1\u20134]", "previouslyFormattedCitation" : "[1\u20134]" }, "properties" : { "noteIndex" : 0 }, "schema" : "https://github.com/citation-style-language/schema/raw/master/csl-citation.json" }</w:instrText>
      </w:r>
      <w:r w:rsidR="00372061"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1–4]</w:t>
      </w:r>
      <w:r w:rsidR="00372061" w:rsidRPr="00CB1774">
        <w:rPr>
          <w:rFonts w:ascii="Times New Roman" w:hAnsi="Times New Roman" w:cs="Times New Roman"/>
          <w:sz w:val="24"/>
          <w:szCs w:val="24"/>
          <w:lang w:val="en-US"/>
        </w:rPr>
        <w:fldChar w:fldCharType="end"/>
      </w:r>
      <w:r w:rsidR="00355C98" w:rsidRPr="00CB1774">
        <w:rPr>
          <w:rFonts w:ascii="Times New Roman" w:hAnsi="Times New Roman" w:cs="Times New Roman"/>
          <w:sz w:val="24"/>
          <w:szCs w:val="24"/>
          <w:lang w:val="en-US"/>
        </w:rPr>
        <w:t>. For thi</w:t>
      </w:r>
      <w:r w:rsidR="00BC0C9C" w:rsidRPr="00CB1774">
        <w:rPr>
          <w:rFonts w:ascii="Times New Roman" w:hAnsi="Times New Roman" w:cs="Times New Roman"/>
          <w:sz w:val="24"/>
          <w:szCs w:val="24"/>
          <w:lang w:val="en-US"/>
        </w:rPr>
        <w:t>s reason, it is now recommended</w:t>
      </w:r>
      <w:r w:rsidR="00355C98" w:rsidRPr="00CB1774">
        <w:rPr>
          <w:rFonts w:ascii="Times New Roman" w:hAnsi="Times New Roman" w:cs="Times New Roman"/>
          <w:sz w:val="24"/>
          <w:szCs w:val="24"/>
          <w:lang w:val="en-US"/>
        </w:rPr>
        <w:t xml:space="preserve"> </w:t>
      </w:r>
      <w:r w:rsidR="00584B73" w:rsidRPr="00CB1774">
        <w:rPr>
          <w:rFonts w:ascii="Times New Roman" w:hAnsi="Times New Roman" w:cs="Times New Roman"/>
          <w:sz w:val="24"/>
          <w:szCs w:val="24"/>
          <w:lang w:val="en-US"/>
        </w:rPr>
        <w:t xml:space="preserve">that </w:t>
      </w:r>
      <w:r w:rsidR="00355C98" w:rsidRPr="00CB1774">
        <w:rPr>
          <w:rFonts w:ascii="Times New Roman" w:hAnsi="Times New Roman" w:cs="Times New Roman"/>
          <w:sz w:val="24"/>
          <w:szCs w:val="24"/>
          <w:lang w:val="en-US"/>
        </w:rPr>
        <w:t xml:space="preserve">both </w:t>
      </w:r>
      <w:r w:rsidR="000D159D" w:rsidRPr="00CB1774">
        <w:rPr>
          <w:rFonts w:ascii="Times New Roman" w:hAnsi="Times New Roman" w:cs="Times New Roman"/>
          <w:sz w:val="24"/>
          <w:szCs w:val="24"/>
          <w:lang w:val="en-US"/>
        </w:rPr>
        <w:t>pharmaco</w:t>
      </w:r>
      <w:r w:rsidR="00355C98" w:rsidRPr="00CB1774">
        <w:rPr>
          <w:rFonts w:ascii="Times New Roman" w:hAnsi="Times New Roman" w:cs="Times New Roman"/>
          <w:sz w:val="24"/>
          <w:szCs w:val="24"/>
          <w:lang w:val="en-US"/>
        </w:rPr>
        <w:t>kinetic</w:t>
      </w:r>
      <w:r w:rsidR="00971AA9" w:rsidRPr="00CB1774">
        <w:rPr>
          <w:rFonts w:ascii="Times New Roman" w:hAnsi="Times New Roman" w:cs="Times New Roman"/>
          <w:sz w:val="24"/>
          <w:szCs w:val="24"/>
          <w:lang w:val="en-US"/>
        </w:rPr>
        <w:t>s</w:t>
      </w:r>
      <w:r w:rsidR="00355C98" w:rsidRPr="00CB1774">
        <w:rPr>
          <w:rFonts w:ascii="Times New Roman" w:hAnsi="Times New Roman" w:cs="Times New Roman"/>
          <w:sz w:val="24"/>
          <w:szCs w:val="24"/>
          <w:lang w:val="en-US"/>
        </w:rPr>
        <w:t xml:space="preserve"> and p</w:t>
      </w:r>
      <w:r w:rsidR="000D159D" w:rsidRPr="00CB1774">
        <w:rPr>
          <w:rFonts w:ascii="Times New Roman" w:hAnsi="Times New Roman" w:cs="Times New Roman"/>
          <w:sz w:val="24"/>
          <w:szCs w:val="24"/>
          <w:lang w:val="en-US"/>
        </w:rPr>
        <w:t>harmac</w:t>
      </w:r>
      <w:r w:rsidR="00355C98" w:rsidRPr="00CB1774">
        <w:rPr>
          <w:rFonts w:ascii="Times New Roman" w:hAnsi="Times New Roman" w:cs="Times New Roman"/>
          <w:sz w:val="24"/>
          <w:szCs w:val="24"/>
          <w:lang w:val="en-US"/>
        </w:rPr>
        <w:t>odynamic</w:t>
      </w:r>
      <w:r w:rsidR="00971AA9" w:rsidRPr="00CB1774">
        <w:rPr>
          <w:rFonts w:ascii="Times New Roman" w:hAnsi="Times New Roman" w:cs="Times New Roman"/>
          <w:sz w:val="24"/>
          <w:szCs w:val="24"/>
          <w:lang w:val="en-US"/>
        </w:rPr>
        <w:t>s</w:t>
      </w:r>
      <w:r w:rsidR="00355C98" w:rsidRPr="00CB1774">
        <w:rPr>
          <w:rFonts w:ascii="Times New Roman" w:hAnsi="Times New Roman" w:cs="Times New Roman"/>
          <w:sz w:val="24"/>
          <w:szCs w:val="24"/>
          <w:lang w:val="en-US"/>
        </w:rPr>
        <w:t xml:space="preserve"> of every new drug</w:t>
      </w:r>
      <w:r w:rsidR="000D159D" w:rsidRPr="00CB1774">
        <w:rPr>
          <w:rFonts w:ascii="Times New Roman" w:hAnsi="Times New Roman" w:cs="Times New Roman"/>
          <w:sz w:val="24"/>
          <w:szCs w:val="24"/>
          <w:lang w:val="en-US"/>
        </w:rPr>
        <w:t xml:space="preserve"> </w:t>
      </w:r>
      <w:r w:rsidR="00584B73" w:rsidRPr="00CB1774">
        <w:rPr>
          <w:rFonts w:ascii="Times New Roman" w:hAnsi="Times New Roman" w:cs="Times New Roman"/>
          <w:sz w:val="24"/>
          <w:szCs w:val="24"/>
          <w:lang w:val="en-US"/>
        </w:rPr>
        <w:t xml:space="preserve">be studied </w:t>
      </w:r>
      <w:r w:rsidR="000D159D" w:rsidRPr="00CB1774">
        <w:rPr>
          <w:rFonts w:ascii="Times New Roman" w:hAnsi="Times New Roman" w:cs="Times New Roman"/>
          <w:sz w:val="24"/>
          <w:szCs w:val="24"/>
          <w:lang w:val="en-US"/>
        </w:rPr>
        <w:t>in the context of CKD</w:t>
      </w:r>
      <w:r w:rsidR="00372061" w:rsidRPr="00CB1774">
        <w:rPr>
          <w:rFonts w:ascii="Times New Roman" w:hAnsi="Times New Roman" w:cs="Times New Roman"/>
          <w:sz w:val="24"/>
          <w:szCs w:val="24"/>
          <w:lang w:val="en-US"/>
        </w:rPr>
        <w:t xml:space="preserve"> </w:t>
      </w:r>
      <w:r w:rsidR="00372061"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author" : [ { "dropping-particle" : "", "family" : "EMA", "given" : "", "non-dropping-particle" : "", "parse-names" : false, "suffix" : "" } ], "id" : "ITEM-1", "issued" : { "date-parts" : [ [ "2014" ] ] }, "title" : "http://www.ema.europa.eu/docs/en_GB/document_library/Scientific_guideline/2014/02/WC500162133.pdf", "type" : "webpage" }, "uris" : [ "http://www.mendeley.com/documents/?uuid=310c6fb3-76fe-457b-9acc-0e3024b2cdcb" ] }, { "id" : "ITEM-2", "itemData" : { "author" : [ { "dropping-particle" : "", "family" : "FDA", "given" : "", "non-dropping-particle" : "", "parse-names" : false, "suffix" : "" } ], "id" : "ITEM-2", "issued" : { "date-parts" : [ [ "2010" ] ] }, "title" : "http://www.fda.gov/downloads/Drugs/Guidances/UCM204959.pdf", "type" : "webpage" }, "uris" : [ "http://www.mendeley.com/documents/?uuid=93e76441-850f-4551-9a6d-ab8f1dbaa84e" ] } ], "mendeley" : { "formattedCitation" : "[5,6]", "plainTextFormattedCitation" : "[5,6]", "previouslyFormattedCitation" : "[5,6]" }, "properties" : { "noteIndex" : 0 }, "schema" : "https://github.com/citation-style-language/schema/raw/master/csl-citation.json" }</w:instrText>
      </w:r>
      <w:r w:rsidR="00372061"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5,6]</w:t>
      </w:r>
      <w:r w:rsidR="00372061" w:rsidRPr="00CB1774">
        <w:rPr>
          <w:rFonts w:ascii="Times New Roman" w:hAnsi="Times New Roman" w:cs="Times New Roman"/>
          <w:sz w:val="24"/>
          <w:szCs w:val="24"/>
          <w:lang w:val="en-US"/>
        </w:rPr>
        <w:fldChar w:fldCharType="end"/>
      </w:r>
      <w:r w:rsidR="00355C98" w:rsidRPr="00CB1774">
        <w:rPr>
          <w:rFonts w:ascii="Times New Roman" w:hAnsi="Times New Roman" w:cs="Times New Roman"/>
          <w:sz w:val="24"/>
          <w:szCs w:val="24"/>
          <w:lang w:val="en-US"/>
        </w:rPr>
        <w:t xml:space="preserve">. </w:t>
      </w:r>
      <w:r w:rsidR="00584B73" w:rsidRPr="00CB1774">
        <w:rPr>
          <w:rFonts w:ascii="Times New Roman" w:hAnsi="Times New Roman" w:cs="Times New Roman"/>
          <w:sz w:val="24"/>
          <w:szCs w:val="24"/>
          <w:lang w:val="en-US"/>
        </w:rPr>
        <w:t>Dosage-adjustment according to excretory renal function is required for many medications.</w:t>
      </w:r>
      <w:r w:rsidR="002A1BD7" w:rsidRPr="00CB1774">
        <w:rPr>
          <w:rFonts w:ascii="Times New Roman" w:hAnsi="Times New Roman" w:cs="Times New Roman"/>
          <w:sz w:val="24"/>
          <w:szCs w:val="24"/>
          <w:lang w:val="en-US"/>
        </w:rPr>
        <w:t xml:space="preserve"> </w:t>
      </w:r>
      <w:r w:rsidR="00355C98" w:rsidRPr="00CB1774">
        <w:rPr>
          <w:rFonts w:ascii="Times New Roman" w:hAnsi="Times New Roman" w:cs="Times New Roman"/>
          <w:sz w:val="24"/>
          <w:szCs w:val="24"/>
          <w:lang w:val="en-US"/>
        </w:rPr>
        <w:t xml:space="preserve">However, there is a debate in the literature </w:t>
      </w:r>
      <w:r w:rsidR="00584B73" w:rsidRPr="00CB1774">
        <w:rPr>
          <w:rFonts w:ascii="Times New Roman" w:hAnsi="Times New Roman" w:cs="Times New Roman"/>
          <w:sz w:val="24"/>
          <w:szCs w:val="24"/>
          <w:lang w:val="en-US"/>
        </w:rPr>
        <w:t xml:space="preserve">regarding </w:t>
      </w:r>
      <w:r w:rsidR="00355C98" w:rsidRPr="00CB1774">
        <w:rPr>
          <w:rFonts w:ascii="Times New Roman" w:hAnsi="Times New Roman" w:cs="Times New Roman"/>
          <w:sz w:val="24"/>
          <w:szCs w:val="24"/>
          <w:lang w:val="en-US"/>
        </w:rPr>
        <w:t xml:space="preserve">the best way to estimate </w:t>
      </w:r>
      <w:r w:rsidR="00BC0C9C" w:rsidRPr="00CB1774">
        <w:rPr>
          <w:rFonts w:ascii="Times New Roman" w:hAnsi="Times New Roman" w:cs="Times New Roman"/>
          <w:sz w:val="24"/>
          <w:szCs w:val="24"/>
          <w:lang w:val="en-US"/>
        </w:rPr>
        <w:t xml:space="preserve">excretory function or </w:t>
      </w:r>
      <w:r w:rsidR="000D159D" w:rsidRPr="00CB1774">
        <w:rPr>
          <w:rFonts w:ascii="Times New Roman" w:hAnsi="Times New Roman" w:cs="Times New Roman"/>
          <w:sz w:val="24"/>
          <w:szCs w:val="24"/>
          <w:lang w:val="en-US"/>
        </w:rPr>
        <w:t>GFR</w:t>
      </w:r>
      <w:r w:rsidR="009C6F2E" w:rsidRPr="00CB1774">
        <w:rPr>
          <w:rFonts w:ascii="Times New Roman" w:hAnsi="Times New Roman" w:cs="Times New Roman"/>
          <w:sz w:val="24"/>
          <w:szCs w:val="24"/>
          <w:lang w:val="en-US"/>
        </w:rPr>
        <w:t xml:space="preserve"> </w:t>
      </w:r>
      <w:r w:rsidR="00584B73" w:rsidRPr="00CB1774">
        <w:rPr>
          <w:rFonts w:ascii="Times New Roman" w:hAnsi="Times New Roman" w:cs="Times New Roman"/>
          <w:sz w:val="24"/>
          <w:szCs w:val="24"/>
          <w:lang w:val="en-US"/>
        </w:rPr>
        <w:t xml:space="preserve">for the purpose </w:t>
      </w:r>
      <w:r w:rsidR="009C6F2E" w:rsidRPr="00CB1774">
        <w:rPr>
          <w:rFonts w:ascii="Times New Roman" w:hAnsi="Times New Roman" w:cs="Times New Roman"/>
          <w:sz w:val="24"/>
          <w:szCs w:val="24"/>
          <w:lang w:val="en-US"/>
        </w:rPr>
        <w:t>of pharmacotherapy</w:t>
      </w:r>
      <w:r w:rsidR="00372061" w:rsidRPr="00CB1774">
        <w:rPr>
          <w:rFonts w:ascii="Times New Roman" w:hAnsi="Times New Roman" w:cs="Times New Roman"/>
          <w:sz w:val="24"/>
          <w:szCs w:val="24"/>
          <w:lang w:val="en-US"/>
        </w:rPr>
        <w:t xml:space="preserve"> </w:t>
      </w:r>
      <w:r w:rsidR="002374F8"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BN" : "6176365740", "ISSN" : "1523-6838", "PMID" : "19446939", "abstract" : "BACKGROUND: Kidney disease alters the pharmacokinetic disposition of many medications, requiring dosage adjustment to maintain therapeutic serum concentrations. The Cockcroft-Gault (CG) equation is used for pharmacokinetic studies and drug dosage adjustments, but the Modification of Diet in Renal Disease (MDRD) Study equation is more accurate and more often reported by clinical laboratories than the CG equation. STUDY DESIGN: Diagnostic test study. SETTINGS &amp; PARTICIPANTS: Pooled data set for 5,504 participants from 6 research studies and 4 clinical populations with measured glomerular filtration rate (GFR). INDEX TEST: Estimated kidney function using the MDRD Study and CG equations incorporating actual (CG) or ideal body weight (CG(IBW)) and standardized serum creatinine concentrations. REFERENCE TEST: Measured GFR assessed by using iodine-125-iothalamate urinary clearance. OUTCOME: Concordance of assigned kidney function categories designated by the Food and Drug Administration (FDA) Guidance for Industry for pharmacokinetic studies and recommended dosages of 15 medications cleared by the kidneys. RESULTS: Concordance of kidney function estimates with measured GFR for FDA-assigned kidney function categories was 78% for the MDRD Study equation compared with 73% for the CG equation (P &lt; 0.001) and 66% for the CG(IBW) equation (P &lt; 0.001). Concordance between the MDRD Study equation and CG and CG(IBW) equations was 78% and 75%, respectively (P &lt; 0.001). Concordance of kidney function estimates with measured GFR for recommended drug dosages was 88% for MDRD Study equation compared with 85% for the CG equation (P &lt; 0.001) and 82% for the CG(IBW) equation (P &lt; 0.001), with lower concordance when dosing recommendations for drugs included narrow GFR ranges. Concordance rates between the CG and CG(IBW) equations and MDRD Study equation were 89% and 88%, respectively (P &lt; 0.05). LIMITATIONS: Results based on simulation rather than pharmacokinetic studies. Outcome was drug dosage recommendations, rather than observed drug efficacy and safety. CONCLUSIONS: The MDRD Study equation can also be used for pharmacokinetic studies and drug dosage adjustments. As more accurate GFR-estimating equations are developed, they should be used for these purposes", "author" : [ { "dropping-particle" : "", "family" : "Stevens", "given" : "Lesley A", "non-dropping-particle" : "", "parse-names" : false, "suffix" : "" }, { "dropping-particle" : "", "family" : "Nolin", "given" : "Thomas D", "non-dropping-particle" : "", "parse-names" : false, "suffix" : "" }, { "dropping-particle" : "", "family" : "Richardson", "given" : "Michelle M", "non-dropping-particle" : "", "parse-names" : false, "suffix" : "" }, { "dropping-particle" : "", "family" : "Feldman", "given" : "Harold I", "non-dropping-particle" : "", "parse-names" : false, "suffix" : "" }, { "dropping-particle" : "", "family" : "Lewis", "given" : "Julia B", "non-dropping-particle" : "", "parse-names" : false, "suffix" : "" }, { "dropping-particle" : "", "family" : "Rodby", "given" : "Roger", "non-dropping-particle" : "", "parse-names" : false, "suffix" : "" }, { "dropping-particle" : "", "family" : "Townsend", "given" : "Raymond", "non-dropping-particle" : "", "parse-names" : false, "suffix" : "" }, { "dropping-particle" : "", "family" : "Okparavero", "given" : "Aghogho", "non-dropping-particle" : "", "parse-names" : false, "suffix" : "" }, { "dropping-particle" : "", "family" : "Zhang", "given" : "Yaping Lucy", "non-dropping-particle" : "", "parse-names" : false, "suffix" : "" }, { "dropping-particle" : "", "family" : "Schmid", "given" : "Christopher H", "non-dropping-particle" : "", "parse-names" : false, "suffix" : "" }, { "dropping-particle" : "", "family" : "Levey", "given" : "Andrew S", "non-dropping-particle" : "", "parse-names" : false, "suffix" : "" } ], "container-title" : "Am J Kidney Dis", "id" : "ITEM-1", "issue" : "1", "issued" : { "date-parts" : [ [ "2009", "7" ] ] }, "language" : "eng PT - Comparative Study PT - Journal Article PT - Research Support, N.I.H., Extramural PT - Research Support, Non-U.S. Gov't PT - Research Support, U.S. Gov't, P.H.S", "note" : "From Duplicate 2 (Comparison of drug dosing recommendations based on measured GFR and kidney function estimating equations - Stevens, L A; Nolin, T D; Richardson, M M; Feldman, H I; Lewis, J B; Rodby, R; Townsend, R; Okparavero, A; Zhang, Y L; Schmid, C H; Levey, A S)\n\nDA - 20090629\n\n60-27-5 (Creatinine)\nSB - IM", "page" : "33-42", "publisher" : "National Kidney Foundation, Inc.", "publisher-place" : "Division of Nephrology, Tufts Medical Center, Boston, MA 02111, USA. lstevens1@tuftsmedicalcenter.org", "title" : "Comparison of drug dosing recommendations based on measured GFR and kidney function estimating equations", "type" : "article-journal", "volume" : "54" }, "uris" : [ "http://www.mendeley.com/documents/?uuid=264d386d-4160-46e2-8778-82a6dcd36d61" ] }, { "id" : "ITEM-2", "itemData" : { "PMID" : "22932303", "abstract" : "BACKGROUND: The dosing of drugs in patients with kidney dysfunction is often based on the estimates of kidney function. OBJECTIVE: To systematically compare the performance of the Modification of Diet in Renal Disease (MDRD) and Cockcroft-Gault (CG) equations for dosage adjustment. METHODS: We assessed agreement (concordance, kappa statistics [kappa,kappa(omega)]) between CG and MDRD using a Food and Drug Administration database to evaluate the effect of renal function on the pharmacokinetics of 36 approved drugs. Across the approved drugs, we compared the correlation between these 2 equations for renal drug clearance (Cl(ren)) and area under the concentration-time curve. For 26 approved drugs that require renal dose adjustment, we also compared dosing regimens and expected exposure using these equations. Sensitivity analyses were performed by adjusting the MDRD estimates for individualized body surface area and/or range of serum creatinine assay calibration errors. RESULTS: In the pharmacokinetic database with 973 subjects (age 18-95 years, weight 35-153 kg, female 33%), we found that the CG and the MDRD classification of renal function generally agreed (64.2%, kappa = 0.54, kappa(omega) = 0.73). Among the subjects studied for drugs requiring renal dose adjustment, dosages in 12% were changed to a higher or lower dosing category by the MDRD compared to the CG equation. In particular, using MDRD in place of CG for dosage modification yielded higher dosing recommendations for subjects with a combination of age &gt;80 years, weight &lt;55 kg, and serum creatinine &gt;0.7 and &lt;/=1.5 mg/dL; the coefficient of determination was also higher by CG than MDRD in trials that enrolled these or similar patients. CONCLUSIONS: For patients with advanced age, low weight, and modestly elevated serum creatinine, further work is needed before the MDRD equations can replace the CG equation for dose adjustment in the labeling", "author" : [ { "dropping-particle" : "", "family" : "Park", "given" : "E J", "non-dropping-particle" : "", "parse-names" : false, "suffix" : "" }, { "dropping-particle" : "", "family" : "Wu", "given" : "K", "non-dropping-particle" : "", "parse-names" : false, "suffix" : "" }, { "dropping-particle" : "", "family" : "Mi", "given" : "Z", "non-dropping-particle" : "", "parse-names" : false, "suffix" : "" }, { "dropping-particle" : "", "family" : "Dong", "given" : "T", "non-dropping-particle" : "", "parse-names" : false, "suffix" : "" }, { "dropping-particle" : "", "family" : "Lawrence", "given" : "J P", "non-dropping-particle" : "", "parse-names" : false, "suffix" : "" }, { "dropping-particle" : "", "family" : "Ko", "given" : "C W", "non-dropping-particle" : "", "parse-names" : false, "suffix" : "" }, { "dropping-particle" : "", "family" : "Huang", "given" : "S M", "non-dropping-particle" : "", "parse-names" : false, "suffix" : "" }, { "dropping-particle" : "", "family" : "Zhang", "given" : "L", "non-dropping-particle" : "", "parse-names" : false, "suffix" : "" }, { "dropping-particle" : "", "family" : "Crentsil", "given" : "V", "non-dropping-particle" : "", "parse-names" : false, "suffix" : "" }, { "dropping-particle" : "", "family" : "Zhang", "given" : "J", "non-dropping-particle" : "", "parse-names" : false, "suffix" : "" }, { "dropping-particle" : "", "family" : "Xu", "given" : "N N", "non-dropping-particle" : "", "parse-names" : false, "suffix" : "" } ], "container-title" : "Ann Pharmacother", "id" : "ITEM-2", "issue" : "9", "issued" : { "date-parts" : [ [ "2012", "9" ] ] }, "language" : "eng PT - Journal Article PT - Research Support, U.S. Gov't, P.H.S", "note" : "DA - 20120906\n\n0 (Pharmaceutical Preparations)\nSB - IM", "page" : "1174-1187", "publisher-place" : "Division of Cardiovascular and Renal Products, Office of New Drugs, Center for Drug Evaluation and Research, United States Food and Drug Administration (FDA), Silver Spring, MD, USA", "title" : "A systematic comparison of cockcroft-gault and modification of diet in renal disease equations for classification of kidney dysfunction and dosage adjustment", "type" : "article-journal", "volume" : "46" }, "uris" : [ "http://www.mendeley.com/documents/?uuid=7d982b08-86d7-4425-b73e-9fbbaeb835cc" ] }, { "id" : "ITEM-3", "itemData" : { "DOI" : "10.1111/bcp.12817", "ISSN" : "03065251", "author" : [ { "dropping-particle" : "", "family" : "Bouquegneau", "given" : "Antoine", "non-dropping-particle" : "", "parse-names" : false, "suffix" : "" }, { "dropping-particle" : "", "family" : "Vidal-Petiot", "given" : "Emmanuelle", "non-dropping-particle" : "", "parse-names" : false, "suffix" : "" }, { "dropping-particle" : "", "family" : "Moranne", "given" : "Olivier", "non-dropping-particle" : "", "parse-names" : false, "suffix" : "" }, { "dropping-particle" : "", "family" : "Mariat", "given" : "Christophe", "non-dropping-particle" : "", "parse-names" : false, "suffix" : "" }, { "dropping-particle" : "", "family" : "Boffa", "given" : "Jean Jacques", "non-dropping-particle" : "", "parse-names" : false, "suffix" : "" }, { "dropping-particle" : "", "family" : "Vrtovsnik", "given" : "Fran\u00e7ois", "non-dropping-particle" : "", "parse-names" : false, "suffix" : "" }, { "dropping-particle" : "", "family" : "Scheen", "given" : "Andre J.", "non-dropping-particle" : "", "parse-names" : false, "suffix" : "" }, { "dropping-particle" : "", "family" : "Krzesinski", "given" : "Jean Marie", "non-dropping-particle" : "", "parse-names" : false, "suffix" : "" }, { "dropping-particle" : "", "family" : "Flamant", "given" : "Martin", "non-dropping-particle" : "", "parse-names" : false, "suffix" : "" }, { "dropping-particle" : "", "family" : "Delanaye", "given" : "Pierre", "non-dropping-particle" : "", "parse-names" : false, "suffix" : "" } ], "container-title" : "British Journal of Clinical Pharmacology", "id" : "ITEM-3", "issued" : { "date-parts" : [ [ "2016" ] ] }, "title" : "Creatinine-based equations for the adjustment of drug dosage in an obese population", "type" : "article-journal" }, "uris" : [ "http://www.mendeley.com/documents/?uuid=592bdfed-28dd-40ab-a6f3-e83a67997434" ] }, { "id" : "ITEM-4", "itemData" : { "PMID" : "18325437", "abstract" : "OBJECTIVES: Our purpose was to compare formulae for estimating glomerular filtration rate (GFR) in non-ST-segment elevation acute coronary syndromes (NSTE ACS) patients. BACKGROUND: Assessment of GFR is important for antithrombotic dose adjustment in NSTE ACS patients. METHODS: We assessed estimated glomerular filtration rate (eGFR) with Cockcroft-Gault (C-G) and Modification of Diet in Renal Disease (MDRD) formulae in 46,942 NSTE ACS patients from 408 CRUSADE (Can Rapid risk stratification of Unstable angina patients Suppress ADverse outcomes with Early implementation of the American College of Cardiology/American Heart Association Guidelines) hospitals. Formula agreement was shown continuously and by chronic kidney disease (CKD) stages. We determined in-hospital outcomes and the association between antithrombotic dose adjustment and bleeding for moderate CKD as determined by each formula. RESULTS: The median (interquartile range [IQR]) eGFR was 53.2 ml/min (34.7, 75.1 ml/min) by C-G and 65.8 ml/min (47.6, 83.5 ml/min) by MDRD. The mean eGFR was higher with MDRD (approximately 9.1 ml/min), but this difference was greater in age, weight, and gender subgroups. Chronic kidney disease classification differed in 20% of the population and altered when antithrombotic dose adjustment was required by C-G versus MDRD (eptifibatide: 45.7% vs. 27.3%; enoxaparin: 19.0% vs. 9.6%). CONCLUSIONS: Important CKD disagreements occur in approximately 20% of acute coronary syndrome patients, affecting dosing adjustments in those already susceptible to bleeding. Dosing based on C-G formula is preferable, particularly in the small, female, or elderly patient", "author" : [ { "dropping-particle" : "", "family" : "Melloni", "given" : "C", "non-dropping-particle" : "", "parse-names" : false, "suffix" : "" }, { "dropping-particle" : "", "family" : "Peterson", "given" : "E D", "non-dropping-particle" : "", "parse-names" : false, "suffix" : "" }, { "dropping-particle" : "", "family" : "Chen", "given" : "A Y", "non-dropping-particle" : "", "parse-names" : false, "suffix" : "" }, { "dropping-particle" : "", "family" : "Szczech", "given" : "L A", "non-dropping-particle" : "", "parse-names" : false, "suffix" : "" }, { "dropping-particle" : "", "family" : "Newby", "given" : "L K", "non-dropping-particle" : "", "parse-names" : false, "suffix" : "" }, { "dropping-particle" : "", "family" : "Harrington", "given" : "R A", "non-dropping-particle" : "", "parse-names" : false, "suffix" : "" }, { "dropping-particle" : "", "family" : "Gibler", "given" : "W B", "non-dropping-particle" : "", "parse-names" : false, "suffix" : "" }, { "dropping-particle" : "", "family" : "Ohman", "given" : "E M", "non-dropping-particle" : "", "parse-names" : false, "suffix" : "" }, { "dropping-particle" : "", "family" : "Spinler", "given" : "S A", "non-dropping-particle" : "", "parse-names" : false, "suffix" : "" }, { "dropping-particle" : "", "family" : "Roe", "given" : "M T", "non-dropping-particle" : "", "parse-names" : false, "suffix" : "" }, { "dropping-particle" : "", "family" : "Alexander", "given" : "K P", "non-dropping-particle" : "", "parse-names" : false, "suffix" : "" } ], "container-title" : "J Am Coll Cardiol", "id" : "ITEM-4", "issue" : "10", "issued" : { "date-parts" : [ [ "2008", "3", "11" ] ] }, "language" : "eng PT - Comparative Study PT - Journal Article PT - Research Support, N.I.H., Extramural PT - Research Support, Non-U.S. Gov't", "note" : "DA - 20080307\n\n0 (Enoxaparin)\n\n0 (Fibrinolytic Agents)\n\n0 (Platelet Glycoprotein GPIIb-IIIa Complex)\n\nAYI8EX34EU (Creatinine)\nSB - AIM\nSB - IM", "page" : "991-996", "publisher-place" : "Division of Cardiology and Duke Clinical Research Institute, Duke University Medical Center, Durham, North Carolina 27705, USA", "title" : "Cockcroft-Gault versus modification of diet in renal disease: importance of glomerular filtration rate formula for classification of chronic kidney disease in patients with non-ST-segment elevation acute coronary syndromes", "type" : "article-journal", "volume" : "51" }, "uris" : [ "http://www.mendeley.com/documents/?uuid=726289b0-c1b8-4fe2-8ec0-b1380f6883cf" ] }, { "id" : "ITEM-5", "itemData" : { "PMID" : "21542660", "abstract" : "BACKGROUND: Reduced renal function increases the risk of adverse drug reactions (ADRs) to hydrosoluble drugs (hADRs). However, the ability of different equations to calculate estimated glomerular filtration rate (eGFR) or estimated creatinine clearance (eCCr) and thereby predict the risk of developing hADRs has not previously been compared. OBJECTIVE: The aim of this study was to investigate which of three different equations for estimating renal function (Cockcroft-Gault [CG], Modification of Diet in Renal Disease [MDRD] and Chronic Kidney Disease Epidemiology Collaboration [CKD-EPI]) was the most effective at predicting incident hADRs. METHODS: This multicentre study had an observational design and included 81 acute-care general (internal) or geriatric medicine wards in academic hospitals throughout Italy. Our series consisted of 10,442 hospitalized patients with a mean +/- SD age of 70.2 +/- 14.9 years enrolled in the GIFA study. The main outcome measures were incident ADRs during hospital stay. Data on these were collected and classified as hADRs or ADRs to liposoluble drugs (lADRs). Patients were grouped according to their eGFR (mL/min/1.73 m(2)) or eCCr (mL/min): &gt;/=90, 60-89.9, 45-59.9, 30-44.9 or &lt;30. RESULTS: The multivariable adjusted risk of hADRs progressively increased with decreasing eGFR as determined by estimates of mL/min/1.73 m(2) calculated using CKD-EPI (60-89.9: hazard ratio [HR]=1.07 [95% CI 0.70, 1.72]; 45-59.9: HR=1.62 [95% CI 1.0, 2.69]; 30-44.9: HR=2.13 [95% CI 1.24, 3.64]; &lt;30: HR=2.30 [95% CI 1.28, 4.14]) and, to a lesser extent, MDRD (60-89.9: HR=1.15 [95% CI 0.75, 1.76]; 45-59.9: HR=1.73 [95% CI 1.09, 2.73]; 30-44.9: HR=2.14 [95% CI 1.30, 3.53]; &lt;30: HR=1.99 [95% CI 1.11, 3.57]) equations. The risk of hADRs also increased with lower eCCr, but only at CG eCCr &lt;45 mL/min (30-44.9: HR=1.61 [95% CI 0.96, 2.77]; &lt;30: HR=1.76 [95% CI 1.0, 3.18]). Neither eGFR nor eCCr were associated with lADRs. CONCLUSIONS: CKD-EPI-based estimates of eGFR outperformed MDRD-based estimates of eGFR and CG-based estimates of eCCr as a predictor of hADRs", "author" : [ { "dropping-particle" : "", "family" : "Corsonello", "given" : "A", "non-dropping-particle" : "", "parse-names" : false, "suffix" : "" }, { "dropping-particle" : "", "family" : "Pedone", "given" : "C", "non-dropping-particle" : "", "parse-names" : false, "suffix" : "" }, { "dropping-particle" : "", "family" : "Lattanzio", "given" : "F", "non-dropping-particle" : "", "parse-names" : false, "suffix" : "" }, { "dropping-particle" : "", "family" : "Onder", "given" : "G", "non-dropping-particle" : "", "parse-names" : false, "suffix" : "" }, { "dropping-particle" : "", "family" : "Inc", "given" : "Antonelli", "non-dropping-particle" : "", "parse-names" : false, "suffix" : "" } ], "container-title" : "Drugs Aging", "id" : "ITEM-5", "issue" : "5", "issued" : { "date-parts" : [ [ "2011", "5", "1" ] ] }, "language" : "eng PT - Journal Article PT - Multicenter Study PT - Research Support, Non-U.S. Gov't", "note" : "DA - 20110505\n\nMU72812GK0 (Creatine)\nSB - IM", "page" : "379-390", "publisher-place" : "Unit of Geriatric Pharmacoepidemiology, Italian National Research Centres on Aging (INRCA), Cosenza, Italy. andrea_corsonello@tin.it", "title" : "Association between glomerular filtration rate and adverse drug reactions in elderly hospitalized patients: the role of the estimating equation", "type" : "article-journal", "volume" : "28" }, "uris" : [ "http://www.mendeley.com/documents/?uuid=d61a25c7-52c1-4b6e-9d4a-601e6636e0be" ] } ], "mendeley" : { "formattedCitation" : "[7\u201311]", "plainTextFormattedCitation" : "[7\u201311]", "previouslyFormattedCitation" : "[7\u201311]" }, "properties" : { "noteIndex" : 0 }, "schema" : "https://github.com/citation-style-language/schema/raw/master/csl-citation.json" }</w:instrText>
      </w:r>
      <w:r w:rsidR="002374F8"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7–11]</w:t>
      </w:r>
      <w:r w:rsidR="002374F8" w:rsidRPr="00CB1774">
        <w:rPr>
          <w:rFonts w:ascii="Times New Roman" w:hAnsi="Times New Roman" w:cs="Times New Roman"/>
          <w:sz w:val="24"/>
          <w:szCs w:val="24"/>
          <w:lang w:val="en-US"/>
        </w:rPr>
        <w:fldChar w:fldCharType="end"/>
      </w:r>
      <w:r w:rsidR="00355C98" w:rsidRPr="00CB1774">
        <w:rPr>
          <w:rFonts w:ascii="Times New Roman" w:hAnsi="Times New Roman" w:cs="Times New Roman"/>
          <w:sz w:val="24"/>
          <w:szCs w:val="24"/>
          <w:lang w:val="en-US"/>
        </w:rPr>
        <w:t xml:space="preserve">. </w:t>
      </w:r>
      <w:r w:rsidR="00584B73" w:rsidRPr="00CB1774">
        <w:rPr>
          <w:rFonts w:ascii="Times New Roman" w:hAnsi="Times New Roman" w:cs="Times New Roman"/>
          <w:sz w:val="24"/>
          <w:szCs w:val="24"/>
          <w:lang w:val="en-US"/>
        </w:rPr>
        <w:t xml:space="preserve">Ideally, </w:t>
      </w:r>
      <w:r w:rsidR="00355C98" w:rsidRPr="00CB1774">
        <w:rPr>
          <w:rFonts w:ascii="Times New Roman" w:hAnsi="Times New Roman" w:cs="Times New Roman"/>
          <w:sz w:val="24"/>
          <w:szCs w:val="24"/>
          <w:lang w:val="en-US"/>
        </w:rPr>
        <w:t>GFR should be measured by a so-called reference method</w:t>
      </w:r>
      <w:r w:rsidR="00386B3F" w:rsidRPr="00CB1774">
        <w:rPr>
          <w:rFonts w:ascii="Times New Roman" w:hAnsi="Times New Roman" w:cs="Times New Roman"/>
          <w:sz w:val="24"/>
          <w:szCs w:val="24"/>
          <w:lang w:val="en-US"/>
        </w:rPr>
        <w:t xml:space="preserve"> such as urinary or plasma clearance of </w:t>
      </w:r>
      <w:r w:rsidR="00355C98" w:rsidRPr="00CB1774">
        <w:rPr>
          <w:rFonts w:ascii="Times New Roman" w:hAnsi="Times New Roman" w:cs="Times New Roman"/>
          <w:sz w:val="24"/>
          <w:szCs w:val="24"/>
          <w:lang w:val="en-US"/>
        </w:rPr>
        <w:t xml:space="preserve">inulin, </w:t>
      </w:r>
      <w:r w:rsidR="000D159D" w:rsidRPr="00CB1774">
        <w:rPr>
          <w:rFonts w:ascii="Times New Roman" w:hAnsi="Times New Roman" w:cs="Times New Roman"/>
          <w:sz w:val="24"/>
          <w:szCs w:val="24"/>
          <w:vertAlign w:val="superscript"/>
          <w:lang w:val="en-US"/>
        </w:rPr>
        <w:t>51</w:t>
      </w:r>
      <w:r w:rsidR="00971AA9" w:rsidRPr="00CB1774">
        <w:rPr>
          <w:rFonts w:ascii="Times New Roman" w:hAnsi="Times New Roman" w:cs="Times New Roman"/>
          <w:sz w:val="24"/>
          <w:szCs w:val="24"/>
          <w:lang w:val="en-US"/>
        </w:rPr>
        <w:t>Cr-EDTA or iohexol</w:t>
      </w:r>
      <w:r w:rsidR="00355C98" w:rsidRPr="00CB1774">
        <w:rPr>
          <w:rFonts w:ascii="Times New Roman" w:hAnsi="Times New Roman" w:cs="Times New Roman"/>
          <w:sz w:val="24"/>
          <w:szCs w:val="24"/>
          <w:lang w:val="en-US"/>
        </w:rPr>
        <w:t>. These methods are however difficult to implement in daily practice and GFR is thus estimated by creatinine-based equations</w:t>
      </w:r>
      <w:r w:rsidR="002374F8" w:rsidRPr="00CB1774">
        <w:rPr>
          <w:rFonts w:ascii="Times New Roman" w:hAnsi="Times New Roman" w:cs="Times New Roman"/>
          <w:sz w:val="24"/>
          <w:szCs w:val="24"/>
          <w:lang w:val="en-US"/>
        </w:rPr>
        <w:t xml:space="preserve"> </w:t>
      </w:r>
      <w:r w:rsidR="002374F8"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SN" : "1759-507X", "PMID" : "23856996", "abstract" : "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 "author" : [ { "dropping-particle" : "", "family" : "Delanaye", "given" : "Pierre", "non-dropping-particle" : "", "parse-names" : false, "suffix" : "" }, { "dropping-particle" : "", "family" : "Mariat", "given" : "Christophe", "non-dropping-particle" : "", "parse-names" : false, "suffix" : "" } ], "container-title" : "Nat Rev Nephrol", "id" : "ITEM-1", "issue" : "9", "issued" : { "date-parts" : [ [ "2013", "9" ] ] }, "language" : "eng PT - Journal Article SB - IM", "note" : "From Duplicate 1 (The applicability of eGFR equations to different populations - Delanaye, P; Mariat, C)\n\nDA - 20130823", "page" : "513-522", "publisher" : "Nature Publishing Group", "publisher-place" : "Department of Nephrology, Dialysis and Transplantation, University of Liege, CHU Sart Tilman, Liege 4000, Belgium", "title" : "The applicability of eGFR equations to different populations", "type" : "article-journal", "volume" : "9" }, "uris" : [ "http://www.mendeley.com/documents/?uuid=16cd340a-920a-438e-ba9d-9f2b1abace71" ] } ], "mendeley" : { "formattedCitation" : "[12]", "plainTextFormattedCitation" : "[12]", "previouslyFormattedCitation" : "[12]" }, "properties" : { "noteIndex" : 0 }, "schema" : "https://github.com/citation-style-language/schema/raw/master/csl-citation.json" }</w:instrText>
      </w:r>
      <w:r w:rsidR="002374F8"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12]</w:t>
      </w:r>
      <w:r w:rsidR="002374F8" w:rsidRPr="00CB1774">
        <w:rPr>
          <w:rFonts w:ascii="Times New Roman" w:hAnsi="Times New Roman" w:cs="Times New Roman"/>
          <w:sz w:val="24"/>
          <w:szCs w:val="24"/>
          <w:lang w:val="en-US"/>
        </w:rPr>
        <w:fldChar w:fldCharType="end"/>
      </w:r>
      <w:r w:rsidR="00355C98" w:rsidRPr="00CB1774">
        <w:rPr>
          <w:rFonts w:ascii="Times New Roman" w:hAnsi="Times New Roman" w:cs="Times New Roman"/>
          <w:sz w:val="24"/>
          <w:szCs w:val="24"/>
          <w:lang w:val="en-US"/>
        </w:rPr>
        <w:t>. Several publications have illustrated potential discrepancies in e</w:t>
      </w:r>
      <w:r w:rsidR="00037551" w:rsidRPr="00CB1774">
        <w:rPr>
          <w:rFonts w:ascii="Times New Roman" w:hAnsi="Times New Roman" w:cs="Times New Roman"/>
          <w:sz w:val="24"/>
          <w:szCs w:val="24"/>
          <w:lang w:val="en-US"/>
        </w:rPr>
        <w:t xml:space="preserve">stimated </w:t>
      </w:r>
      <w:r w:rsidR="00355C98" w:rsidRPr="00CB1774">
        <w:rPr>
          <w:rFonts w:ascii="Times New Roman" w:hAnsi="Times New Roman" w:cs="Times New Roman"/>
          <w:sz w:val="24"/>
          <w:szCs w:val="24"/>
          <w:lang w:val="en-US"/>
        </w:rPr>
        <w:t>GFR</w:t>
      </w:r>
      <w:r w:rsidR="00037551" w:rsidRPr="00CB1774">
        <w:rPr>
          <w:rFonts w:ascii="Times New Roman" w:hAnsi="Times New Roman" w:cs="Times New Roman"/>
          <w:sz w:val="24"/>
          <w:szCs w:val="24"/>
          <w:lang w:val="en-US"/>
        </w:rPr>
        <w:t xml:space="preserve"> (eGFR)</w:t>
      </w:r>
      <w:r w:rsidR="00355C98" w:rsidRPr="00CB1774">
        <w:rPr>
          <w:rFonts w:ascii="Times New Roman" w:hAnsi="Times New Roman" w:cs="Times New Roman"/>
          <w:sz w:val="24"/>
          <w:szCs w:val="24"/>
          <w:lang w:val="en-US"/>
        </w:rPr>
        <w:t xml:space="preserve"> results and thus in dosage prescription if </w:t>
      </w:r>
      <w:r w:rsidR="00EF68EF" w:rsidRPr="00CB1774">
        <w:rPr>
          <w:rFonts w:ascii="Times New Roman" w:hAnsi="Times New Roman" w:cs="Times New Roman"/>
          <w:sz w:val="24"/>
          <w:szCs w:val="24"/>
          <w:lang w:val="en-US"/>
        </w:rPr>
        <w:t>different equations are used</w:t>
      </w:r>
      <w:r w:rsidR="002374F8" w:rsidRPr="00CB1774">
        <w:rPr>
          <w:rFonts w:ascii="Times New Roman" w:hAnsi="Times New Roman" w:cs="Times New Roman"/>
          <w:sz w:val="24"/>
          <w:szCs w:val="24"/>
          <w:lang w:val="en-US"/>
        </w:rPr>
        <w:t xml:space="preserve"> </w:t>
      </w:r>
      <w:r w:rsidR="002374F8"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PMID" : "16835312", "abstract" : "BACKGROUND: Direct measurement of glomerular filtration rate (GFR) is considered to be the most accurate method of assessing kidney function, albeit difficult and costly. With the derivation of the Modification of Diet in Renal Disease (MDRD) equation to estimate GFR in patients with chronic kidney disease, questions exist as to whether this method should be preferred over the Cockcroft-Gault (CG) equation when making dosage adjustments for renally eliminated antimicrobials. OBJECTIVE: To determine whether a difference exists when making antimicrobial dosage adjustments in patients with chronic kidney disease based on estimation of GFR using the MDRD and CG equations. METHODS: We conducted an observational analysis of 409 patients with chronic kidney disease who were admitted to a tertiary care facility with an inpatient dialysis center and nephrology unit. GFR was calculated using both the 4- or 6-variable MDRD equation and the CG equation and compared using correlation and Bland-Altman methodology. Dosage discordance rates of the selected antimicrobials were determined on the basis of manufacturer renal dose recommendations. RESULTS: Average +/- SD GFR for all patients using the CG equation was 34.8 +/- 12 mL/min and, using the MDRD equation, was 40.2 +/- 12 mL/min (absolute mean difference 5.40; 95% CI 4.66 to 6.15; p &lt; 0.001). The correlation coefficient between the 2 estimations, among all patients, was excellent (r = 0.80). The Bland-Altman plot yielded limits of agreement of -9.8 and 20.6; thus, the MDRD estimation may range from 9.8 mL/min below to 20.6 mL/min above the CG estimation for 95% of the cases. A discordance rate of 21-37% (p &lt; 0.001) existed among the recommended dosing adjustments of the selected antimicrobials. CONCLUSIONS: This analysis demonstrated statistically significant differences between the CG and MDRD equations, resulting in different dosing recommendations in 21-37% of patients. The clinical significance of these differences is uncertain in the absence of data regarding clinical outcomes that would result from the use of the discordant doses", "author" : [ { "dropping-particle" : "", "family" : "Wargo", "given" : "K A", "non-dropping-particle" : "", "parse-names" : false, "suffix" : "" }, { "dropping-particle" : "", "family" : "Eiland III", "given" : "E H", "non-dropping-particle" : "", "parse-names" : false, "suffix" : "" }, { "dropping-particle" : "", "family" : "Hamm", "given" : "W", "non-dropping-particle" : "", "parse-names" : false, "suffix" : "" }, { "dropping-particle" : "", "family" : "English", "given" : "T M", "non-dropping-particle" : "", "parse-names" : false, "suffix" : "" }, { "dropping-particle" : "", "family" : "Phillippe", "given" : "H M", "non-dropping-particle" : "", "parse-names" : false, "suffix" : "" } ], "container-title" : "Ann Pharmacother", "id" : "ITEM-1", "issue" : "7-8", "issued" : { "date-parts" : [ [ "2006", "7" ] ] }, "language" : "eng PT - Comparative Study PT - Journal Article", "note" : "DA - 20060802\n\n0 (Anti-Infective Agents)\nSB - IM", "page" : "1248-1253", "publisher-place" : "Harrison School of Pharmacy, Auburn University, Huntsville, AL 35801, USA. wargoka@auburn.edu", "title" : "Comparison of the modification of diet in renal disease and Cockcroft-Gault equations for antimicrobial dosage adjustments", "type" : "article-journal", "volume" : "40" }, "uris" : [ "http://www.mendeley.com/documents/?uuid=a0df2ae0-4b14-42e4-84ff-c527f33c094d" ] }, { "id" : "ITEM-2", "itemData" : { "PMID" : "18752383", "abstract" : "STUDY OBJECTIVES: To quantify the difference between glomerular filtration rates (GFRs) estimated by using the Cockcroft-Gault and Modification of Diet in Renal Disease (MDRD) equations, and to determine whether dosing recommendations for four commonly prescribed antimicrobial agents are discordant when determined by using these equations. DESIGN: Prospective, observational study. SETTING: Tertiary-care medical center. PATIENTS: Two hundred seven consecutive adults without normal renal function but not receiving dialysis who were admitted to a non-intensive-care ward and had two consecutive serum creatinine concentration (S(cr)) values measured 20-24 hours apart. MEASUREMENTS AND MAIN RESULTS: The patients' mean +/- SD S(cr) was 1.41 +/- 0.95 mg/dl. Kidney function was estimated by using two versions of the four-variable MDRD equation and four versions of the Cockcroft-Gault equation. Mean estimated GFRs ranged from 52.3-73.1 ml/minute. Dosing for cefepime, levofloxacin, meropenem, and piperacillin-tazobactam was determined using the two equations that had the highest level of correlation; these were the MDRD equation unadjusted for body surface area and the Cockcroft-Gault equation adjusted for ideal body weight and S(cr). When the total daily doses based on these two equations for the four antimicrobials were compared, the discordance rate was 22.8-36.3%, and statistically significant differences were observed for most of the discordant doses. When discordance was present, the MDRD equation resulted in a higher dose of the drug. CONCLUSION: Discordance rates for drug dosing ranged from 22.8-36.3% between the MDRD and Cockcroft-Gault methods for estimating GFR. Although use of the MDRD equation is a well-accepted and accurate method of estimating GFR to stage chronic kidney disease, our results demonstrated a significant difference in drug dosing regimens between the MDRD method and the Cockcroft-Gault method", "author" : [ { "dropping-particle" : "V", "family" : "Golik", "given" : "M", "non-dropping-particle" : "", "parse-names" : false, "suffix" : "" }, { "dropping-particle" : "", "family" : "Lawrence", "given" : "K R", "non-dropping-particle" : "", "parse-names" : false, "suffix" : "" } ], "container-title" : "Pharmacotherapy", "id" : "ITEM-2", "issue" : "9", "issued" : { "date-parts" : [ [ "2008", "9" ] ] }, "language" : "eng PT - Clinical Trial PT - Comparative Study PT - Journal Article", "note" : "DA - 20080828\n\n0 (Anti-Infective Agents)\n\nAYI8EX34EU (Creatinine)\nSB - IM", "page" : "1125-1132", "publisher-place" : "Department of Pharmacy, Tufts Medical Center, Boston, Massachusetts, USA", "title" : "Comparison of dosing recommendations for antimicrobial drugs based on two methods for assessing kidney function: cockcroft-gault and modification of diet in renal disease", "type" : "article-journal", "volume" : "28" }, "uris" : [ "http://www.mendeley.com/documents/?uuid=caf55027-6831-4c13-9f5f-c28865d93135" ] }, { "id" : "ITEM-3", "itemData" : { "PMID" : "19476418", "abstract" : "STUDY OBJECTIVES: To determine the concordance between the Modification of Diet in Renal Disease (MDRD) and Cockcroft-Gault equations for glomerular filtration rate (GFR) estimation, the impact of using each equation on antimicrobial dosing, the difference in estimated GFR in patients with acute kidney disease (AKD) versus chronic kidney disease (CKD), and the correlation between the MDRD, Cockcroft-Gault equation, and expert medical opinion for estimating GFR in patients with AKD. DESIGN: Retrospective cohort study. SETTING: A 689-bed academic medical center. PATIENTS: A total of 372 adults hospitalized with either AKD or CKD between January 1, 2007, and May 31, 2007, and who received at least one antimicrobial drug; patients with stage 1 or 2 CKD or those receiving dialysis were excluded. MEASUREMENTS AND MAIN RESULTS: Data were collected from electronic medical records on patient characteristics, laboratory values, antimicrobial drugs requiring dosage adjustment due to renal dysfunction, and estimated GFRs provided by the laboratory (MDRD estimation). In addition, estimated GFRs were calculated using the Cockcroft-Gault equation. For patients with AKD, a third GFR was estimated by a nephrologist. For all patients, the MDRD GFR was significantly higher than the Cockcroft-Gault GFR (p&lt;0.001). Level of concordance for the need for dosage adjustment based on the two equations was moderate (kappa coefficient 0.57, 95% confidence interval 0.5-0.63); 99.1% of patients with discordant dose recommendations would receive a higher dose if the MDRD GFR was used. In the AKD versus CKD groups, mean MDRD GFR was significantly higher than the Cockcroft-Gault GFR in both groups (p&lt;0.0001), but the difference was significantly greater in the CKD group (p&lt;0.0001). In patients with AKD, the GFR estimated by expert opinion was greater than that estimated by the Cockcroft-Gault equation (p=0.04), but was similar to the MDRD equation (p=0.07). CONCLUSION: The estimated GFR obtained with the MDRD equation was consistently higher than that from the Cockcroft-Gault equation in patients with AKD or CKD. In patients with AKD, the MDRD GFR more closely correlated with expert opinion than the Cockcroft-Gault, suggesting that the MDRD method may be applicable to this patient population. Moderate concordance between the two equations for the need for antimicrobial dosage adjustment due to renal dysfunction was found, but the specific dosage change was different for approximately 40\u2026", "author" : [ { "dropping-particle" : "", "family" : "Hermsen", "given" : "E D", "non-dropping-particle" : "", "parse-names" : false, "suffix" : "" }, { "dropping-particle" : "", "family" : "Maiefski", "given" : "M", "non-dropping-particle" : "", "parse-names" : false, "suffix" : "" }, { "dropping-particle" : "", "family" : "Florescu", "given" : "M C", "non-dropping-particle" : "", "parse-names" : false, "suffix" : "" }, { "dropping-particle" : "", "family" : "Qiu", "given" : "F", "non-dropping-particle" : "", "parse-names" : false, "suffix" : "" }, { "dropping-particle" : "", "family" : "Rupp", "given" : "M E", "non-dropping-particle" : "", "parse-names" : false, "suffix" : "" } ], "container-title" : "Pharmacotherapy", "id" : "ITEM-3", "issue" : "6", "issued" : { "date-parts" : [ [ "2009", "6" ] ] }, "language" : "eng PT - Comparative Study PT - Journal Article", "note" : "DA - 20090529\n\n0 (Anti-Infective Agents)\n\nAYI8EX34EU (Creatinine)\nSB - IM", "page" : "649-655", "publisher-place" : "Department of Pharmaceutical and Nutrition Care, The Nebraska Medical Center, Omaha, Nebraska 68198-4031, USA. ehermsen@nebraskamed.com", "title" : "Comparison of the Modification of Diet in Renal Disease and Cockcroft-Gault equations for dosing antimicrobials", "type" : "article-journal", "volume" : "29" }, "uris" : [ "http://www.mendeley.com/documents/?uuid=db5b46b7-854e-47ab-ac1f-f021bcd358d0" ] }, { "id" : "ITEM-4", "itemData" : { "PMID" : "23963249", "abstract" : "BACKGROUND: Current HIV treatment guidelines recommend using the Cockcroft-Gault equation for drug dosing adjustments. The use of newer glomerular filtration rate (GFR) estimating equations for drug dosing and the appropriateness of physician antiretroviral dosing based on estimated kidney function have not been studied in an HIV-positive population. METHODS: We evaluated concordance between measured and estimated GFR for the assignment of kidney function categories designated by the US Food and Drug Administration (FDA) Guidance for industry for pharmacokinetic studies, and appropriateness of physician antiretroviral drug dosing for level of kidney function in 200 HIV-positive patients on stable antiretroviral therapy. Estimated kidney function was determined using the Chronic Kidney Disease-Epidemiology collaboration (CKD-EPI), Modification of Diet in Renal Disease (MDRD) Study and Cockcroft-Gault equations. RESULTS: For assignment of FDA-designated kidney function categories, concordance rates between measured and estimated GFR using the CKD-EPI, MDRD Study and Cockcroft-Gault equations were 79%, 71% and 77%, respectively. This pattern was consistent across most subgroups. When actual prescribed dosages were compared with recommended dosages based on the level of estimated kidney function, 3-19% of study participants were prescribed higher than recommended dosages. The largest discordance between prescribed and recommended dosages was observed for the Cockcroft-Gault equation. CONCLUSIONS: The CKD-EPI equation has the highest concordance with measured GFR for the assignment of FDA-designated kidney function categories. Its use may lead to lower dosing-related errors in HIV-infected US adults on stable antiretroviral therapy. More education is required with respect to dose adjustment for level of kidney function", "author" : [ { "dropping-particle" : "", "family" : "Okparavero", "given" : "A A", "non-dropping-particle" : "", "parse-names" : false, "suffix" : "" }, { "dropping-particle" : "", "family" : "Tighiouart", "given" : "H", "non-dropping-particle" : "", "parse-names" : false, "suffix" : "" }, { "dropping-particle" : "", "family" : "Krishnasami", "given" : "Z", "non-dropping-particle" : "", "parse-names" : false, "suffix" : "" }, { "dropping-particle" : "", "family" : "Wyatt", "given" : "C M", "non-dropping-particle" : "", "parse-names" : false, "suffix" : "" }, { "dropping-particle" : "", "family" : "Graham", "given" : "H", "non-dropping-particle" : "", "parse-names" : false, "suffix" : "" }, { "dropping-particle" : "", "family" : "Hellinger", "given" : "J", "non-dropping-particle" : "", "parse-names" : false, "suffix" : "" }, { "dropping-particle" : "", "family" : "Inker", "given" : "L A", "non-dropping-particle" : "", "parse-names" : false, "suffix" : "" } ], "container-title" : "Antivir Ther.", "id" : "ITEM-4", "issue" : "6", "issued" : { "date-parts" : [ [ "2013" ] ] }, "language" : "eng PT - Journal Article PT - Research Support, N.I.H., Extramural PT - Research Support, Non-U.S. Gov't SB - IM", "note" : "DA - 20131220", "page" : "793-802", "publisher-place" : "Department of Medicine, Tufts Medical Center, Boston, MA, USA", "title" : "Use of glomerular filtration rate estimating equations for drug dosing in HIV-positive patients", "type" : "article-journal", "volume" : "18" }, "uris" : [ "http://www.mendeley.com/documents/?uuid=ec15ffb9-2d54-493c-9a83-a40fc0f232b4" ] }, { "id" : "ITEM-5", "itemData" : { "PMID" : "18000152", "abstract" : "BACKGROUND: Repeated administration of low-molecular-weight heparin (LMWH) to elderly patients with an impaired renal function may lead to an accumulation effect with an increased risk of bleeding. In this setting, Cockcroft-Gault (CG) is the most widely used formula for glomerular filtration rate (GFR) estimation. In hospitalized patients over the age of 70, the six-variable Modification of Diet in Renal Disease (MDRD) formula was compared with the CG formula to detect patients with renal impairment who are at higher risk of bleeding when treated with LMWH. METHODS: We combined retrospective data from 366 patients aged 86.2 +/- 6.6 years, treated with LMWHs. CG and MDRD GFR estimates were compared using the Bland-Altman method and the agreement between the two formulae by the kappa coefficient. RESULTS: The mean CG and MDRD estimated GFR were 45.9 +/- 21.9 mL/min and 75.6 +/- 32.6 mL/min/1.73 m(2), respectively, with a mean bias of 29.6 mL/min. The concordance between the formulae to classify patients into stages of kidney disease was very poor (weighted kappa = 0.17): 21.8% patients had severe renal function impairment with the CG formula versus 1.3% with the MDRD formula. In our population, the MDRD thresholds that would correspond to CG estimates of 30 mL/min and 60 mL/min were found at 63 mL/min/1.73 m(2) and 80 mL/min/1.73 m(2), respectively. CONCLUSIONS: In elderly patients, GFR estimates using MDRD and CG formulae differ widely and identify different numbers of individuals with kidney disease. Prospective comparative studies are needed to validate these formulae and their different thresholds to better detect elderly patients at higher risk of bleeding when treated with LMWH", "author" : [ { "dropping-particle" : "", "family" : "Gouin-Thibault", "given" : "I", "non-dropping-particle" : "", "parse-names" : false, "suffix" : "" }, { "dropping-particle" : "", "family" : "Pautas", "given" : "E", "non-dropping-particle" : "", "parse-names" : false, "suffix" : "" }, { "dropping-particle" : "", "family" : "Mahe", "given" : "I", "non-dropping-particle" : "", "parse-names" : false, "suffix" : "" }, { "dropping-particle" : "", "family" : "Descarpentries", "given" : "C", "non-dropping-particle" : "", "parse-names" : false, "suffix" : "" }, { "dropping-particle" : "", "family" : "Nivet-Antoine", "given" : "V", "non-dropping-particle" : "", "parse-names" : false, "suffix" : "" }, { "dropping-particle" : "", "family" : "Golmard", "given" : "J L", "non-dropping-particle" : "", "parse-names" : false, "suffix" : "" }, { "dropping-particle" : "", "family" : "Siguret", "given" : "V", "non-dropping-particle" : "", "parse-names" : false, "suffix" : "" } ], "container-title" : "J Gerontol A Biol Sci Med Sci", "id" : "ITEM-5", "issue" : "11", "issued" : { "date-parts" : [ [ "2007", "11" ] ] }, "language" : "eng PT - Comparative Study PT - Journal Article", "note" : "DA - 20071116\n\n0 (Heparin, Low-Molecular-Weight)\nSB - AIM\nSB - IM", "page" : "1300-1305", "publisher-place" : "Hematology Laboratory, Charles Foix Hospital (AP-HP), 7 Avenue de la Republique, 94205 Ivry sur Seine, cedex, France. isabelle.gouin@cfx.aphp.fr", "title" : "Is Modification of Diet in Renal Disease formula similar to Cockcroft-Gault formula to assess renal function in elderly hospitalized patients treated with low-molecular-weight heparin?", "type" : "article-journal", "volume" : "62" }, "uris" : [ "http://www.mendeley.com/documents/?uuid=2ff55ff6-fbe0-4b2a-ba8d-861c7a0a3c96" ] }, { "id" : "ITEM-6", "itemData" : { "PMID" : "17575316", "abstract" : "BACKGROUND: Glomerular filtration rate (GFR) is the best index of kidney function. Mathematical estimations of GFR, based on serum creatinine (SCr), are a clinically useful method to follow renal function, but have certain limitations which need to be considered. Convention supports the use of Cockcroft-Gault (CG) for the purposes of drug dosing. The impact of using the modification of diet in renal disease (MDRD) formula has not been formally evaluated with respect to drug dosing; especially in an elderly multi-ethnic population. A cross-sectional study of long-term care facility patients was conducted to demonstrate the impact of the use of different formulae in the elderly for the purposes of medication dosing. METHODS: Patients with ESRD were excluded. GFR was calculated for all subjects using the four-variable modified MDRD equation (re-expressed using isotope-dilution mass spectrometry-based creatinine values) and the CG equation (corrected for body surface area). Discordance was defined as a reclassification of one stage of chronic kidney disease (CKD) by using a different formula. Calculated GFR from each formula was used to calculate the doses of two drugs: amantadine and digoxin, to demonstrate the potential impact of the use of different formulae on the risk of drug toxicity. RESULTS: A total of 180 patients were identified with a mean age of 85 years, of which 30% were Asian. Mean MDRD-GFR and CG-GFR in the same group were different (72.9 ml/min/1.73 m(2) vs 52.1 ml/min/1.73 m(2)). Only 37.2% of the patients were categorized in the same stage of CKD by both methods. When MDRD was used in place of CG to determine drug dose adjustments, we found that 20% fewer patients would have qualified for a dose reduction of amantadine, which would have translated to a higher total cumulative dose delivered. CONCLUSIONS: The use of CG and MDRD provided discordant estimations in over 60% of the elderly patients. While the importance of these equations cannot be questioned, caution should be exercised in situations where they have not been prospectively validated. Therefore, their interchangeable use cannot be advocated in the dosing of medications until further prospective validations are performed", "author" : [ { "dropping-particle" : "", "family" : "Gill", "given" : "J", "non-dropping-particle" : "", "parse-names" : false, "suffix" : "" }, { "dropping-particle" : "", "family" : "Malyuk", "given" : "R", "non-dropping-particle" : "", "parse-names" : false, "suffix" : "" }, { "dropping-particle" : "", "family" : "Djurdjev", "given" : "O", "non-dropping-particle" : "", "parse-names" : false, "suffix" : "" }, { "dropping-particle" : "", "family" : "Levin", "given" : "A", "non-dropping-particle" : "", "parse-names" : false, "suffix" : "" } ], "container-title" : "Nephrol Dial Transplant", "id" : "ITEM-6", "issue" : "10", "issued" : { "date-parts" : [ [ "2007", "10" ] ] }, "language" : "eng PT - Journal Article", "note" : "DA - 20071001\n\n20830-75-5 (Digoxin)\n\n60-27-5 (Creatinine)\n\n768-94-5 (Amantadine)\nSB - IM", "page" : "2894-2899", "publisher-place" : "Division of Nephrology, UBC, Centre for Health Evaluation and Outcome Sciences, Vancouver, BC, Canada", "title" : "Use of GFR equations to adjust drug doses in an elderly multi-ethnic group--a cautionary tale", "type" : "article-journal", "volume" : "22" }, "uris" : [ "http://www.mendeley.com/documents/?uuid=6617292c-94e4-46f4-86ec-b02f2dca1460" ] }, { "id" : "ITEM-7", "itemData" : { "PMID" : "18325437", "abstract" : "OBJECTIVES: Our purpose was to compare formulae for estimating glomerular filtration rate (GFR) in non-ST-segment elevation acute coronary syndromes (NSTE ACS) patients. BACKGROUND: Assessment of GFR is important for antithrombotic dose adjustment in NSTE ACS patients. METHODS: We assessed estimated glomerular filtration rate (eGFR) with Cockcroft-Gault (C-G) and Modification of Diet in Renal Disease (MDRD) formulae in 46,942 NSTE ACS patients from 408 CRUSADE (Can Rapid risk stratification of Unstable angina patients Suppress ADverse outcomes with Early implementation of the American College of Cardiology/American Heart Association Guidelines) hospitals. Formula agreement was shown continuously and by chronic kidney disease (CKD) stages. We determined in-hospital outcomes and the association between antithrombotic dose adjustment and bleeding for moderate CKD as determined by each formula. RESULTS: The median (interquartile range [IQR]) eGFR was 53.2 ml/min (34.7, 75.1 ml/min) by C-G and 65.8 ml/min (47.6, 83.5 ml/min) by MDRD. The mean eGFR was higher with MDRD (approximately 9.1 ml/min), but this difference was greater in age, weight, and gender subgroups. Chronic kidney disease classification differed in 20% of the population and altered when antithrombotic dose adjustment was required by C-G versus MDRD (eptifibatide: 45.7% vs. 27.3%; enoxaparin: 19.0% vs. 9.6%). CONCLUSIONS: Important CKD disagreements occur in approximately 20% of acute coronary syndrome patients, affecting dosing adjustments in those already susceptible to bleeding. Dosing based on C-G formula is preferable, particularly in the small, female, or elderly patient", "author" : [ { "dropping-particle" : "", "family" : "Melloni", "given" : "C", "non-dropping-particle" : "", "parse-names" : false, "suffix" : "" }, { "dropping-particle" : "", "family" : "Peterson", "given" : "E D", "non-dropping-particle" : "", "parse-names" : false, "suffix" : "" }, { "dropping-particle" : "", "family" : "Chen", "given" : "A Y", "non-dropping-particle" : "", "parse-names" : false, "suffix" : "" }, { "dropping-particle" : "", "family" : "Szczech", "given" : "L A", "non-dropping-particle" : "", "parse-names" : false, "suffix" : "" }, { "dropping-particle" : "", "family" : "Newby", "given" : "L K", "non-dropping-particle" : "", "parse-names" : false, "suffix" : "" }, { "dropping-particle" : "", "family" : "Harrington", "given" : "R A", "non-dropping-particle" : "", "parse-names" : false, "suffix" : "" }, { "dropping-particle" : "", "family" : "Gibler", "given" : "W B", "non-dropping-particle" : "", "parse-names" : false, "suffix" : "" }, { "dropping-particle" : "", "family" : "Ohman", "given" : "E M", "non-dropping-particle" : "", "parse-names" : false, "suffix" : "" }, { "dropping-particle" : "", "family" : "Spinler", "given" : "S A", "non-dropping-particle" : "", "parse-names" : false, "suffix" : "" }, { "dropping-particle" : "", "family" : "Roe", "given" : "M T", "non-dropping-particle" : "", "parse-names" : false, "suffix" : "" }, { "dropping-particle" : "", "family" : "Alexander", "given" : "K P", "non-dropping-particle" : "", "parse-names" : false, "suffix" : "" } ], "container-title" : "J Am Coll Cardiol", "id" : "ITEM-7", "issue" : "10", "issued" : { "date-parts" : [ [ "2008", "3", "11" ] ] }, "language" : "eng PT - Comparative Study PT - Journal Article PT - Research Support, N.I.H., Extramural PT - Research Support, Non-U.S. Gov't", "note" : "DA - 20080307\n\n0 (Enoxaparin)\n\n0 (Fibrinolytic Agents)\n\n0 (Platelet Glycoprotein GPIIb-IIIa Complex)\n\nAYI8EX34EU (Creatinine)\nSB - AIM\nSB - IM", "page" : "991-996", "publisher-place" : "Division of Cardiology and Duke Clinical Research Institute, Duke University Medical Center, Durham, North Carolina 27705, USA", "title" : "Cockcroft-Gault versus modification of diet in renal disease: importance of glomerular filtration rate formula for classification of chronic kidney disease in patients with non-ST-segment elevation acute coronary syndromes", "type" : "article-journal", "volume" : "51" }, "uris" : [ "http://www.mendeley.com/documents/?uuid=726289b0-c1b8-4fe2-8ec0-b1380f6883cf" ] }, { "id" : "ITEM-8", "itemData" : { "PMID" : "22474135", "abstract" : "BACKGROUND: Because of the renal elimination and increased risk for bleeding events at supratherapeutic doses of eptifibatide, the manufacturer recommends dosing adjustment in patients with renal dysfunction. Methods commonly used to estimate renal dysfunction in hospital settings may be inconsistent with those studied and recommended by the manufacturer. OBJECTIVE: To compare hypothetical renal dosing adjustments of eptifibatide using both the recommended method and several other commonly used formulas for estimating kidney function. METHODS: Sex, age, weight, height, serum creatinine, and estimated glomerular filtration rate (eGFR) were obtained retrospectively from the records of patients who received eptifibatide during a 12-month period. Renal dosing decisions were determined for each patient based on creatinine clearance (CrCl) estimates via the Cockcroft-Gault formula (CG) with actual body weight (ABW), ideal body weight (IBW) or adjusted weight (ADJW), and eGFR from the Modification of Diet in Renal Disease formula. Percent agreement and Cohen kappa were calculated comparing dosing decisions for each formula to the standard CG-ABW. RESULTS: In this analysis of 179 patients, percent agreement as compared to CG-ABW varied (CG-IBW: 90.50%, CG-ADJW: 95.53%, and eGFR: 93.30%). All kappa coefficients were categorized as good. In the 20% of patients receiving an adjusted dose by any of the methods, 68.6% could have received a dose different from that determined using the CG-ABW formula. CONCLUSIONS: In the patients with renal impairment (CrCl &lt;50 mL/min) in this study, two thirds would have received an unnecessary 50% dose adjustment discordant from the manufacturer's recommendation. Because failure to adjust eptifibatide doses in patients with renal impairment has led to increased bleeding events, practitioners may be inclined to err on the side of caution. However, studies have shown that suboptimal doses of eptifibatide lead to suboptimal outcomes. Therefore, correct dosing of eptifibatide is important to both patient safety and efficacy", "author" : [ { "dropping-particle" : "", "family" : "Healy", "given" : "M F", "non-dropping-particle" : "", "parse-names" : false, "suffix" : "" }, { "dropping-particle" : "", "family" : "Speroni", "given" : "K G", "non-dropping-particle" : "", "parse-names" : false, "suffix" : "" }, { "dropping-particle" : "", "family" : "Eugenio", "given" : "K R", "non-dropping-particle" : "", "parse-names" : false, "suffix" : "" }, { "dropping-particle" : "", "family" : "Murphy", "given" : "P M", "non-dropping-particle" : "", "parse-names" : false, "suffix" : "" } ], "container-title" : "Ann Pharmacother", "id" : "ITEM-8", "issue" : "4", "issued" : { "date-parts" : [ [ "2012", "4" ] ] }, "language" : "eng PT - Comparative Study PT - Journal Article", "note" : "DA - 20120413\n\n0 (Peptides)\n\n0 (Platelet Aggregation Inhibitors)\n\n0 (eptifibatide)\n\nAYI8EX34EU (Creatinine)\nSB - IM", "page" : "477-483", "publisher-place" : "Department of Pharmacy, Inova Loudoun Hospital, Leesburg, VA, USA. martha.healy@inova.org", "title" : "Adjusting eptifibatide doses for renal impairment: a model of dosing agreement among various methods of estimating creatinine clearance", "type" : "article-journal", "volume" : "46" }, "uris" : [ "http://www.mendeley.com/documents/?uuid=01cd8f3d-6506-4f4f-ac1b-3b24e865e8f8" ] }, { "id" : "ITEM-9", "itemData" : { "ISBN" : "2044-6055", "ISSN" : "2044-6055", "PMID" : "24078751", "abstract" : "OBJECTIVE: In clinical trials of dabigatran and rivaroxaban for stroke prevention in atrial fibrillation (AF), drug eligibility and dosing were determined using the Cockcroft-Gault equation to estimate creatine clearance as a measure of renal function. This cross-sectional study aimed to compare whether using estimated glomerular filtration rate (eGFR) by the widely available and widely used Modified Diet in Renal Disease (MDRD) equation would alter prescribing or dosing of the renally excreted new oral anticoagulants. PARTICIPANTS: Of 4712 patients with known AF within a general practitioner-registered population of 930 079 in east London, data were available enabling renal function to be calculated by both Cockcroft-Gault and MDRD methods in 4120 (87.4%). RESULTS: Of 4120 patients, 2706 were &lt;80 years and 1414 were &gt;/=80 years of age. Among those &gt;/=80 years, 14.9% were ineligible for dabigatran according to Cockcroft-Gault equation but would have been judged eligible applying MDRD method. For those &lt;80 years, 0.8% would have been incorrectly judged eligible for dabigatran and 5.3% would have received too high a dose. For rivaroxaban, 0.3% would have been incorrectly judged eligible for treatment and 13.5% would have received too high a dose. CONCLUSIONS: Were the MDRD-derived eGFR to be used instead of Cockcroft-Gault in prescribing these new agents, many elderly patients with AF would either incorrectly become eligible for them or would receive too high a dose. Safety has not been established using the MDRD equation, a concern since the risk of major bleeding would be increased in patients with unsuspected renal impairment. Given the potentially widespread use of these agents, particularly in primary care, regulatory authorities and drug companies should alert UK doctors of the need to use the Cockcroft-Gault formula to calculate eligibility for and dosing of the new oral anticoagulants in elderly patients with AF and not rely on the MDRD-derived eGFR", "author" : [ { "dropping-particle" : "", "family" : "Maccallum", "given" : "Peter K", "non-dropping-particle" : "", "parse-names" : false, "suffix" : "" }, { "dropping-particle" : "", "family" : "Mathur", "given" : "Rohini", "non-dropping-particle" : "", "parse-names" : false, "suffix" : "" }, { "dropping-particle" : "", "family" : "Hull", "given" : "Sally a", "non-dropping-particle" : "", "parse-names" : false, "suffix" : "" }, { "dropping-particle" : "", "family" : "Saja", "given" : "Khalid", "non-dropping-particle" : "", "parse-names" : false, "suffix" : "" }, { "dropping-particle" : "", "family" : "Green", "given" : "Laura", "non-dropping-particle" : "", "parse-names" : false, "suffix" : "" }, { "dropping-particle" : "", "family" : "Morris", "given" : "Joan K", "non-dropping-particle" : "", "parse-names" : false, "suffix" : "" }, { "dropping-particle" : "", "family" : "Ashman", "given" : "Neil", "non-dropping-particle" : "", "parse-names" : false, "suffix" : "" } ], "container-title" : "BMJ Open.", "id" : "ITEM-9", "issue" : "9", "issued" : { "date-parts" : [ [ "2013" ] ] }, "language" : "eng PT - Journal Article", "note" : "From Duplicate 2 (Patient safety and estimation of renal function in patients prescribed new oral anticoagulants for stroke prevention in atrial fibrillation: a cross-sectional study - Maccallum, P K; Mathur, R; Hull, S A; Saja, K; Green, L; Morris, J K; Ashman, N)\n\nDA - 20130930", "page" : "e003343", "publisher-place" : "Wolfson Institute of Preventive Medicine, Barts and The London School of Medicine and Dentistry, Queen Mary University of London, London, UK", "title" : "Patient safety and estimation of renal function in patients prescribed new oral anticoagulants for stroke prevention in atrial fibrillation: a cross-sectional study", "type" : "article-journal", "volume" : "3" }, "uris" : [ "http://www.mendeley.com/documents/?uuid=a667653a-ea25-498b-8f7a-17aeedc68cd6" ] }, { "id" : "ITEM-10", "itemData" : { "ISSN" : "2044-6055", "PMID" : "23585393", "abstract" : "OBJECTIVES: The thrombin inhibitor dabigatran is mainly excreted by the kidneys. We investigated whether the recommended method for estimation of renal function used in the clinical trials, the Cockcroft-Gault (CGold) equation and the estimated glomerular filtration rate (eGFR) modification of diet in renal disease equation 4 (MDRD4), differ in elderly participants, resulting in erroneously higher dose recommendations of dabigatran, which might explain the serious, even fatal, bleeding reported. The renally excreted drugs gabapentin and valaciclovir were also included for comparison.\\n\\nDESIGN: A retrospective data simulation study.\\n\\nPARTICIPANTS: Participants 65 years and older included in six different studies.\\n\\nMAIN OUTCOME MEASURE: Estimated renal function by CG based on uncompensated ('old Jaffe' method) creatinine (CGold) or by MDRD4 based on standardised compensated P-creatinine traceable to isotope-dilution mass spectrometry, and the resulting doses.\\n\\nRESULTS: 790 participants (432 females), mean age (\u00b1SD) 77.6\u00b15.7 years. Mean estimated creatinine clearance (eCrCl) by the CGold equation was 44.2\u00b114.8 ml/min, versus eGFR 59.6\u00b120.7 ml/min/1.73 m(2) with MDRD4 (p&lt;0.001), absolute median difference 13.5, 95% CI 12.9 to 14.2. MDRD4 gave a significantly higher mean dose (valaciclovir +21%, dabigatran +25% and gabapentin +37%) of all drugs (p&lt;0.001). With MDRD4 58% of the women would be recommended a full dose of dabigatran compared with 18% if CGold is used.\\n\\nCONCLUSIONS: MDRD4 would result in higher recommended doses of the three studied drugs to elderly participants compared with CG, particularly in women, and thus increased the risk of dose and concentration-dependent adverse reactions. It is important to know which method of estimation of renal function the Summary of Products Characteristics was based on, and use only that one when prescribing renally excreted drugs with narrow safety window. Doses based on recently developed methods for estimation of renal function may be associated with considerable risk of overtreatment in the elderly.", "author" : [ { "dropping-particle" : "", "family" : "Helld\u00e9n", "given" : "Anders", "non-dropping-particle" : "", "parse-names" : false, "suffix" : "" }, { "dropping-particle" : "", "family" : "Odar-Cederl\u00f6f", "given" : "Ingegerd", "non-dropping-particle" : "", "parse-names" : false, "suffix" : "" }, { "dropping-particle" : "", "family" : "Nilsson", "given" : "G\u00f6ran", "non-dropping-particle" : "", "parse-names" : false, "suffix" : "" }, { "dropping-particle" : "", "family" : "Sj\u00f6viker", "given" : "Susanne", "non-dropping-particle" : "", "parse-names" : false, "suffix" : "" }, { "dropping-particle" : "", "family" : "S\u00f6derstr\u00f6m", "given" : "Anders", "non-dropping-particle" : "", "parse-names" : false, "suffix" : "" }, { "dropping-particle" : "Von", "family" : "Euler", "given" : "Mia", "non-dropping-particle" : "", "parse-names" : false, "suffix" : "" }, { "dropping-particle" : "", "family" : "Ohl\u00e9n", "given" : "Gunnar", "non-dropping-particle" : "", "parse-names" : false, "suffix" : "" }, { "dropping-particle" : "", "family" : "Bergman", "given" : "Ulf", "non-dropping-particle" : "", "parse-names" : false, "suffix" : "" } ], "container-title" : "BMJ open", "id" : "ITEM-10", "issue" : "4", "issued" : { "date-parts" : [ [ "2013" ] ] }, "page" : "e002686", "title" : "Renal function estimations and dose recommendations for dabigatran, gabapentin and valaciclovir: a data simulation study focused on the elderly.", "type" : "article-journal", "volume" : "3" }, "uris" : [ "http://www.mendeley.com/documents/?uuid=3f9bf163-a128-41a5-98d8-5d44327b80cc" ] }, { "id" : "ITEM-11", "itemData" : { "ISBN" : "1524-4539; 0009-7322", "ISSN" : "15244539", "PMID" : "24323795", "abstract" : "BACKGROUND: Renal impairment increases the risk of stroke and bleeding in patients with atrial fibrillation. In the Randomized Evaluation of Long-Term Anticoagulant Therapy (RELY) trial, dabigatran, with approximately 80% renal elimination, displayed superiority over warfarin for prevention of stroke and systemic embolism in the 150-mg dose and significantly less major bleeding in the 110-mg dose in 18 113 patients with nonvalvular atrial fibrillation. This prespecified study investigated these outcomes in relation to renal function. METHODS AND RESULTS: Glomerular filtration rate was estimated with the Cockcroft-Gault, Chronic Kidney Disease Epidemiology Collaboration (CKD-EPI), and Modification of Diet in Renal Disease (MDRD) equations in all randomized patients with available creatinine at baseline (n=17 951), and cystatin C-based glomerular filtration rate was estimated in a subpopulation with measurements available (n=6190). A glomerular filtration rate &gt;/=80, 50 to &lt;80, and &lt;50 mL/min was estimated in 32.6%, 47.6%, and 19.8% and in 21.6%, 59.6%, and 18.8% of patients based on Cockcroft-Gault and CKD-EPI, respectively. Rates of stroke or systemic embolism, major bleeding, and all-cause mortality increased as renal function decreased. The rates of stroke or systemic embolism were lower with dabigatran 150 mg and similar with 110 mg twice daily compared with warfarin, without significant heterogeneity in subgroups defined by renal function (interaction P&gt;0.1 for all). For the outcome of major bleeding, there were significant interactions between treatment and renal function according to CKD-EPI and MDRD equations, respectively (P&lt;0.05). The relative reduction in major bleeding with either dabigatran dose compared with warfarin was greater in patients with glomerular filtration rate &gt;/=80 mL/min. CONCLUSIONS: The efficacy of both dosages of dabigatran was consistent with the overall trial irrespective of renal function. However, with the CKD-EPI and MDRD equations, both dabigatran dosages displayed significantly lower rates of major bleeding in patients with glomerular filtration rate &gt;/=80 mL/min. CLINICAL TRIAL REGISTRATION URL: http://www.clinicaltrials.gov. Unique identifier: NCT00262600", "author" : [ { "dropping-particle" : "", "family" : "Hijazi", "given" : "Ziad", "non-dropping-particle" : "", "parse-names" : false, "suffix" : "" }, { "dropping-particle" : "", "family" : "Hohnloser", "given" : "Stefan H.", "non-dropping-particle" : "", "parse-names" : false, "suffix" : "" }, { "dropping-particle" : "", "family" : "Oldgren", "given" : "Jonas", "non-dropping-particle" : "", "parse-names" : false, "suffix" : "" }, { "dropping-particle" : "", "family" : "Andersson", "given" : "Ulrika", "non-dropping-particle" : "", "parse-names" : false, "suffix" : "" }, { "dropping-particle" : "", "family" : "Connolly", "given" : "Stuart J.", "non-dropping-particle" : "", "parse-names" : false, "suffix" : "" }, { "dropping-particle" : "", "family" : "Eikelboom", "given" : "John W.", "non-dropping-particle" : "", "parse-names" : false, "suffix" : "" }, { "dropping-particle" : "", "family" : "Ezekowitz", "given" : "Michael D.", "non-dropping-particle" : "", "parse-names" : false, "suffix" : "" }, { "dropping-particle" : "", "family" : "Reilly", "given" : "Paul a.", "non-dropping-particle" : "", "parse-names" : false, "suffix" : "" }, { "dropping-particle" : "", "family" : "Siegbahn", "given" : "Agneta", "non-dropping-particle" : "", "parse-names" : false, "suffix" : "" }, { "dropping-particle" : "", "family" : "Yusuf", "given" : "Salim", "non-dropping-particle" : "", "parse-names" : false, "suffix" : "" }, { "dropping-particle" : "", "family" : "Wallentin", "given" : "Lars", "non-dropping-particle" : "", "parse-names" : false, "suffix" : "" } ], "container-title" : "Circulation", "id" : "ITEM-11", "issue" : "1524-4539 (Electronic)", "issued" : { "date-parts" : [ [ "2014", "3", "4" ] ] }, "language" : "eng PT - Journal Article PT - Multicenter Study PT - Randomized Controlled Trial PT - Research Support, Non-U.S. Gov't", "note" : "From Duplicate 1 (Efficacy and safety of dabigatran compared with warfarin in relation to baseline renal function in patients with atrial fibrillation: a RE-LY (Randomized Evaluation of Long-term Anticoagulation Therapy) trial analysis - Hijazi, Z; Hohnloser, S H; Oldgren, J; Andersson, U; Connolly, S J; Eikelboom, J W; Ezekowitz, M D; Reilly, P A; Siegbahn, A; Yusuf, S; Wallentin, L)\n\nDA - 20140304\n\n0 (Anticoagulants)\n\n0 (Benzimidazoles)\n\n11P2JDE17B (beta-Alanine)\n\n5Q7ZVV76EI (Warfarin)\n\nI0VM4M70GC (dabigatran)\nSB - AIM\nSB - IM", "page" : "961-970", "publisher-place" : "From Uppsala Clinical Research Center (Z.H., J.O., U.A., A.S., L.W.), Department of Medical Sciences, Cardiology (Z.H., J.O., L.W.), and Department of Medical Sciences, Clinical Chemistry (A.S.), Uppsala University, Sweden; Department of Cardiology, J.W.", "title" : "Efficacy and safety of dabigatran compared with warfarin in relation to baseline renal function in patients with atrial fibrillation: a RE-LY (Randomized Evaluation of Long-term Anticoagulation Therapy) trial analysis", "type" : "article-journal", "volume" : "129" }, "uris" : [ "http://www.mendeley.com/documents/?uuid=66662a13-4c15-4734-b641-ae37b494c579" ] }, { "id" : "ITEM-12", "itemData" : { "PMID" : "24797400", "abstract" : "AIMS: Dabigatran is largely cleared by renal excretion. Renal function is thus a major determinant of trough dabigatran concentrations, which correlate with the risk of thromboembolic and haemorrhagic outcomes. Current dabigatran dosing guidelines use the Cockcroft-Gault (CG) equation to gauge renal function, instead of contemporary equations including the Chronic Kidney Disease Epidemiology Collaboration (CKD-EPI) equations employing creatinine (CKD-EPI_Cr), cystatin C (CKD-EPI_Cys) and both renal biomarkers (CKD-EPI_CrCys). METHODS: A linear regression model including the dabigatran etexilate maintenance dose rate, relevant interacting drugs and genetic polymorphisms (including CES1), was used to analyse the relationship between the values from each renal function equation and trough steady-state plasma dabigatran concentrations. RESULTS: The median dose-corrected trough steady-state plasma dabigatran concentration in 52 patients (38-94 years) taking dabigatran etexilate was 60 microg/L (range 9-279). The dose-corrected trough concentration in a patient on phenytoin and phenobarbitone was &gt;3 standard deviations below the cohort mean. The CG, CKD-EPI_Cr, CKD-EPI_Cys and CKD-EPI_CrCys equations explained (R (2), 95 % CI) 32 % (9-55), 37 % (12-60), 41 % (16-64) and 47 % (20-69) of the variability in dabigatran concentrations between patients, respectively. One-way analysis of variance (ANOVA) comparing the R (2) values for each equation was not statistically significant (p = 0.74). DISCUSSION: Estimates of renal function using the four equations accounted for 32-47 % of the variability in dabigatran concentrations between patients. We are the first to provide evidence that co-administration of phenytoin/phenobarbitone with dabigatran etexilate is associated with significantly reduced dabigatran exposure", "author" : [ { "dropping-particle" : "", "family" : "Chin", "given" : "P K", "non-dropping-particle" : "", "parse-names" : false, "suffix" : "" }, { "dropping-particle" : "", "family" : "Wright", "given" : "D F", "non-dropping-particle" : "", "parse-names" : false, "suffix" : "" }, { "dropping-particle" : "", "family" : "Zhang", "given" : "M", "non-dropping-particle" : "", "parse-names" : false, "suffix" : "" }, { "dropping-particle" : "", "family" : "Wallace", "given" : "M C", "non-dropping-particle" : "", "parse-names" : false, "suffix" : "" }, { "dropping-particle" : "", "family" : "Roberts", "given" : "R L", "non-dropping-particle" : "", "parse-names" : false, "suffix" : "" }, { "dropping-particle" : "", "family" : "Patterson", "given" : "D M", "non-dropping-particle" : "", "parse-names" : false, "suffix" : "" }, { "dropping-particle" : "", "family" : "Jensen", "given" : "B P", "non-dropping-particle" : "", "parse-names" : false, "suffix" : "" }, { "dropping-particle" : "", "family" : "Barclay", "given" : "M L", "non-dropping-particle" : "", "parse-names" : false, "suffix" : "" }, { "dropping-particle" : "", "family" : "Begg", "given" : "E J", "non-dropping-particle" : "", "parse-names" : false, "suffix" : "" } ], "container-title" : "Drugs R.D.", "id" : "ITEM-12", "issue" : "2", "issued" : { "date-parts" : [ [ "2014", "6" ] ] }, "language" : "eng PT - Journal Article SB - IM", "note" : "DA - 20140625", "page" : "113-123", "publisher-place" : "Department of Clinical Pharmacology, Christchurch Hospital, 2 Riccarton Avenue, Christchurch, 8011, New Zealand, paulc@cdhb.health.nz", "title" : "Correlation between trough plasma dabigatran concentrations and estimates of glomerular filtration rate based on creatinine and cystatin C", "type" : "article-journal", "volume" : "14" }, "uris" : [ "http://www.mendeley.com/documents/?uuid=d8591598-90d5-4495-bee7-6d60c6c4b2e3" ] }, { "id" : "ITEM-13", "itemData" : { "PMID" : "16875719", "abstract" : "OBJECTIVES: Carboplatin dosing is usually based on glomerular filtration rate (GFR). The Cockcroft-Gault and the Modified Diet in Renal Disease (MDRD) Study formulae are based on serum creatinine to estimate GFR when measured GFR is impractical. The MDRD formula has been shown to be more accurate in non-cancer patients with chronic renal disease. We compared the accuracy of these formulae for dosing carboplatin in patients with gynecological cancers. METHODS: Patient data were collected retrospectively at the Vancouver Centre of the British Columbia Cancer Agency, Canada. GFR estimated by formula was compared to measured GFR. Dose derived from estimated GFR was compared to dose derived from measured GFR. Bias (percentage error) and precision (absolute percentage error) were compared with two-sided paired t-test. RESULTS: A total of 96 patients were evaluable: median age 60 years, weight 62 kg, height 159 cm, baseline serum creatinine 71 micromol/l, GFR 91 ml/min. Both formulae had limited precision with a small bias for estimated GFR and dosing. Eight-five percent of patients would have received a significantly different dose if estimated GFR from any formula was used. The MDRD formula was more precise than the Cockcroft-Gault formula. CONCLUSIONS: The MDRD formula seems to be more accurate than the Cockcroft-Gault formula in this population. However, both have limited precision and measured GFR should be preferred for carboplatin dosing", "author" : [ { "dropping-particle" : "", "family" : "Lemos", "given" : "M L", "non-dropping-particle" : "de", "parse-names" : false, "suffix" : "" }, { "dropping-particle" : "", "family" : "Hsieh", "given" : "T", "non-dropping-particle" : "", "parse-names" : false, "suffix" : "" }, { "dropping-particle" : "", "family" : "Hamata", "given" : "L", "non-dropping-particle" : "", "parse-names" : false, "suffix" : "" }, { "dropping-particle" : "", "family" : "Levin", "given" : "A", "non-dropping-particle" : "", "parse-names" : false, "suffix" : "" }, { "dropping-particle" : "", "family" : "Swenerton", "given" : "K", "non-dropping-particle" : "", "parse-names" : false, "suffix" : "" }, { "dropping-particle" : "", "family" : "Djurdjev", "given" : "O", "non-dropping-particle" : "", "parse-names" : false, "suffix" : "" }, { "dropping-particle" : "", "family" : "Vu", "given" : "T", "non-dropping-particle" : "", "parse-names" : false, "suffix" : "" }, { "dropping-particle" : "", "family" : "Hu", "given" : "F", "non-dropping-particle" : "", "parse-names" : false, "suffix" : "" }, { "dropping-particle" : "", "family" : "Conklin", "given" : "J", "non-dropping-particle" : "", "parse-names" : false, "suffix" : "" }, { "dropping-particle" : "", "family" : "Malfair Taylor", "given" : "S C", "non-dropping-particle" : "", "parse-names" : false, "suffix" : "" } ], "container-title" : "Gynecol Oncol.", "id" : "ITEM-13", "issue" : "3", "issued" : { "date-parts" : [ [ "2006", "12" ] ] }, "language" : "eng PT - Evaluation Studies PT - Journal Article", "note" : "DA - 20061204\n\n0 (Antineoplastic Agents)\n\nAYI8EX34EU (Creatinine)\n\nBG3F62OND5 (Carboplatin)\nSB - IM", "page" : "1063-1069", "publisher-place" : "Provincial Drug Information Coordinator, Provincial Systemic Therapy Program, British Columbia Cancer Agency, 600 West 10th Avenue, Vancouver, BC, V5Z 4E6, Canada. mdelemos@bccancer.bc.ca", "title" : "Evaluation of predictive formulae for glomerular filtration rate for carboplatin dosing in gynecological malignancies", "type" : "article-journal", "volume" : "103" }, "uris" : [ "http://www.mendeley.com/documents/?uuid=b3232dd3-32f4-4fa5-9233-3d13a49e23fd" ] }, { "id" : "ITEM-14", "itemData" : { "PMID" : "22104575", "abstract" : "BACKGROUND: The aim was to evaluate the accuracy of Cockcroft-Gault, Jelliffe, Wright and Modification of Diet in Renal Disease (MDRD) formulae as a substitute for the gold standard measure of glomerular filtration rate (GFR) using chromium 51 EDTA. PATIENTS AND METHODS: Retrospective analysis of GFR measurements in oncology patients from a University Teaching Hospital over 3 years was carried out. Bias and precision of estimates of GFR were compared with measured GFR. RESULTS: Six hundred and sixty patients with measured GFR (median 90 ml/min, range 23-179 ml/min) were identified. Cockcroft-Gault produced the smallest bias (median percentage error -1.4%) and highest precision (median absolute percentage error 14.0%) and was the most accurate for carboplatin dosing. For patients&gt;30% over their ideal body weight (IBW), using IBW+30% in the Cockcroft-Gault formula was more precise than using actual body weight or IBW. The Wright formula was most accurate for patients aged 70+years and patients with a body mass index (BMI)&gt;/=30 but overestimated GFR when GFR&lt;50 ml/min. CONCLUSIONS: When measured GFR is unavailable, we advise estimating GFR using the Cockcroft-Gault formula and using IBW+30% for patients weighing&gt;30% over their IBW. If the GFR is &gt;/=50 ml/min and the patient is &gt;70 years and/or BMI&gt;/=30, the Wright formula gives the best estimate of GFR", "author" : [ { "dropping-particle" : "", "family" : "Ainsworth", "given" : "N L", "non-dropping-particle" : "", "parse-names" : false, "suffix" : "" }, { "dropping-particle" : "", "family" : "Marshall", "given" : "A", "non-dropping-particle" : "", "parse-names" : false, "suffix" : "" }, { "dropping-particle" : "", "family" : "Hatcher", "given" : "H", "non-dropping-particle" : "", "parse-names" : false, "suffix" : "" }, { "dropping-particle" : "", "family" : "Whitehead", "given" : "L", "non-dropping-particle" : "", "parse-names" : false, "suffix" : "" }, { "dropping-particle" : "", "family" : "Whitfield", "given" : "G A", "non-dropping-particle" : "", "parse-names" : false, "suffix" : "" }, { "dropping-particle" : "", "family" : "Earl", "given" : "H M", "non-dropping-particle" : "", "parse-names" : false, "suffix" : "" } ], "container-title" : "Ann Oncol", "id" : "ITEM-14", "issue" : "7", "issued" : { "date-parts" : [ [ "2012", "7" ] ] }, "language" : "eng PT - Journal Article", "note" : "DA - 20120703\n\nBG3F62OND5 (Carboplatin)\nSB - IM", "page" : "1845-1853", "publisher-place" : "Oncology Centre, Addenbrooke's Hospital, and Department of Oncology, University of Cambridge, Cambridge, UK. nicola.ainsworth@cancer.org.uk", "title" : "Evaluation of glomerular filtration rate estimation by Cockcroft-Gault, Jelliffe, Wright and Modification of Diet in Renal Disease (MDRD) formulae in oncology patients", "type" : "article-journal", "volume" : "23" }, "uris" : [ "http://www.mendeley.com/documents/?uuid=c2f71b8f-de16-4840-84ef-e1447b1539da" ] }, { "id" : "ITEM-15", "itemData" : { "PMID" : "22935580", "abstract" : "BACKGROUND: Glomerular filtration rate (GFR) is used in the calculation of carboplatin dose. Glomerular filtration rate is measured using a radioisotope method (radionuclide GFR (rGFR)), however, estimation equations are available (estimated GFR (eGFR)). Our aim was to assess the accuracy of three eGFR equations and the subsequent carboplatin dose in an oncology population. PATIENTS AND METHODS: Patients referred for an rGFR over a 3-year period were selected; eGFR was calculated using the Modification of Diet in Renal Disease (MDRD), Chronic Kidney Disease Epidemiology Collaboration (CKD-EPI) and Cockcroft-Gault (CG) equations. Carboplatin doses were calculated for those patients who had received carboplatin chemotherapy. Bias, precision and accuracy were examined. RESULTS: Two hundred and eighty-eight studies met the inclusion/exclusion criteria. Paired t-tests showed significant differences for all three equations between rGFR and eGFR with biases of 12.3 (MDRD), 13.6 (CKD-EPI) and 7.7 ml min(-1) per 1.73 m(2) (CG). An overestimation in carboplatin dose was seen in 81%, 87% and 66% of studies using the MDRD, CKD-EPI and CG equations, respectively. CONCLUSION: The MDRD and CKD-EPI equations performed poorly compared with the reference standard rGFR; the CG equation showed smaller bias and higher accuracy in our oncology population. On the basis of our results we recommend that the rGFR should be used for accurate carboplatin chemotherapy dosing and where unavailable the use of the CG equation is preferred", "author" : [ { "dropping-particle" : "", "family" : "Craig", "given" : "A J", "non-dropping-particle" : "", "parse-names" : false, "suffix" : "" }, { "dropping-particle" : "", "family" : "Samol", "given" : "J", "non-dropping-particle" : "", "parse-names" : false, "suffix" : "" }, { "dropping-particle" : "", "family" : "Heenan", "given" : "S D", "non-dropping-particle" : "", "parse-names" : false, "suffix" : "" }, { "dropping-particle" : "", "family" : "Irwin", "given" : "A G", "non-dropping-particle" : "", "parse-names" : false, "suffix" : "" }, { "dropping-particle" : "", "family" : "Britten", "given" : "A", "non-dropping-particle" : "", "parse-names" : false, "suffix" : "" } ], "container-title" : "Br.J Cancer", "id" : "ITEM-15", "issue" : "8", "issued" : { "date-parts" : [ [ "2012", "10", "9" ] ] }, "language" : "eng PT - Journal Article", "note" : "DA - 20121010\n\n0 (Antineoplastic Agents)\n\nBG3F62OND5 (Carboplatin)\nSB - IM", "page" : "1310-1316", "publisher-place" : "Joint Department of Physics, Royal Marsden NHSFT, Sutton, Surrey, UK. allison.craig@rmh.nhs.uk", "title" : "Overestimation of carboplatin doses is avoided by radionuclide GFR measurement", "type" : "article-journal", "volume" : "107" }, "uris" : [ "http://www.mendeley.com/documents/?uuid=c6cce283-0d09-4f85-9ea5-42b85d33178b" ] }, { "id" : "ITEM-16", "itemData" : { "PMID" : "22699525", "abstract" : "PURPOSE: Renal function is monitored during chemotherapy because chemotherapeutic drugs are excreted by the kidneys and are potentially nephrotoxic. Doses are adjusted according to the glomerular filtration rate (GFR), i.e. the more reduced the GFR, the lower the treatment dose. Plasma clearance of (51)Cr-EDTA is a reliable indicator of GFR before and during treatment with potentially nephrotoxic drugs, but its measurement is costly. GFR can also be estimated using an algorithm that converts plasma creatinine concentration to GFR, e.g. the MDRD equation. The aim of this investigation was to evaluate the reliability of estimated GFR (eGFR) in detecting changes in GFR as assessed by the MDRD equation in cancer patients treated with nephrotoxic chemotherapeutic drugs. METHODS: We included all patients from the Department of Oncology undergoing chemotherapy who were referred to the Department of Nuclear Medicine for measurement of GFR by the (51)Cr-EDTA plasma clearance technique at least four times during the study period of 12 months. The eGFR was calculated from plasma creatinine concentration and the MDRD formula. GFR was determined by the (51)Cr-EDTA plasma clearance method. RESULTS: In 48 patients with a mean age of 47 years, GFR decreased from 86 to 73 ml/min/1.73 m(2) (mean values, p &lt; 0.002) from the first to the last measurement, whereas plasma creatinine concentration and eGFR remained unchanged. In 13 patients (27 %) the finding of a decreased GFR led to adjustment of the dose of the chemotherapy drug. Eight of the 13 patients with decreased GFR also had a reduced eGFR but five patients had a normal eGFR. These five patients would have been treated with the nephrotoxic drug at a dose that was too high. CONCLUSION: Neither creatinine plasma concentration nor eGFR (MDRD) can be recommended as a replacement for measurement of GFR with the (51)Cr-EDTA plasma clearance method in patients treated with nephrotoxic cytostatic drugs", "author" : [ { "dropping-particle" : "", "family" : "Hartlev", "given" : "L B", "non-dropping-particle" : "", "parse-names" : false, "suffix" : "" }, { "dropping-particle" : "", "family" : "Boeje", "given" : "C R", "non-dropping-particle" : "", "parse-names" : false, "suffix" : "" }, { "dropping-particle" : "", "family" : "Bluhme", "given" : "H", "non-dropping-particle" : "", "parse-names" : false, "suffix" : "" }, { "dropping-particle" : "", "family" : "Palshof", "given" : "T", "non-dropping-particle" : "", "parse-names" : false, "suffix" : "" }, { "dropping-particle" : "", "family" : "Rehling", "given" : "M", "non-dropping-particle" : "", "parse-names" : false, "suffix" : "" } ], "container-title" : "Eur J Nucl Med Mol Imaging", "id" : "ITEM-16", "issue" : "9", "issued" : { "date-parts" : [ [ "2012", "9" ] ] }, "language" : "eng PT - Journal Article", "note" : "DA - 20120806\n\n0 (Antineoplastic Agents)\n\nMU72812GK0 (Creatine)\nSB - IM", "page" : "1478-1482", "publisher-place" : "Department of Nuclear Medicine, Aarhus University Hospital, Brendstrupgaardsvej 100, 8200 Aarhus N, Denmark", "title" : "Monitoring renal function during chemotherapy", "type" : "article-journal", "volume" : "39" }, "uris" : [ "http://www.mendeley.com/documents/?uuid=ec36bd5e-979d-4e49-b0b1-32ff5ec9a5a2" ] }, { "id" : "ITEM-17", "itemData" : { "PMID" : "22130294", "abstract" : "BACKGROUND: Although a creatinine clearance (CrCl) of &lt;60 mL/min, as calculated by the Cockroft-Gault (CG) equation, is a commonly used threshold for \"cisplatin-ineligibility,\" the Chronic Kidney Disease Epidemiology Collaboration (CKD-EPI) equation has recently emerged as a more accurate method of estimating renal function. We sought to determine the impact of using the CKD-EPI equation for estimating renal function on cisplatin eligibility. METHODS: All patients pathologically diagnosed with muscle invasive and/or metastatic bladder urothelial carcinoma (T2-4, N or M positive) at Mount Sinai Medical Center between January 1, 2000, and January 27, 2011, were identified. For each patient, CrCl was estimated by using the CG equation and glomerular filtration rate (GFR) was estimated by using the CKD-EPI equation. The patients were considered cisplatin-ineligible if CrCl &lt;60 mL/min or if GFR was &lt;60 mL/min per 1.73 m(2). RESULTS: A total of 116 patients were included. The median CrCl estimated by CG was 58.93 mL/min, whereas the median GFR estimated by CKD-EPI was 64.67 mL/min per 1.73 m(2). When using the CG formula, 53% of our cohort was cisplatin ineligible, whereas 46% of the cohort was ineligible when using the CKD-EPI formula. The probability of deeming a patient ineligible when using the CG formula was 17% higher than the probability of deeming a patient ineligible when using the CKD-EPI formula: PR 1.17 (95% CI, 1.03-1.34); P = .0203. CONCLUSION: In our retrospective study, the CKD-EPI formula was less likely to deem a patient ineligible for cisplatin-based therapy compared with the CG formula. This finding was hypothesis generating, and prospective evaluation is necessary to determine the clinical relevance of using this more accurate method of renal function assessment in chemotherapy decision making", "author" : [ { "dropping-particle" : "", "family" : "Tsao", "given" : "C K", "non-dropping-particle" : "", "parse-names" : false, "suffix" : "" }, { "dropping-particle" : "", "family" : "Moshier", "given" : "E", "non-dropping-particle" : "", "parse-names" : false, "suffix" : "" }, { "dropping-particle" : "", "family" : "Seng", "given" : "S M", "non-dropping-particle" : "", "parse-names" : false, "suffix" : "" }, { "dropping-particle" : "", "family" : "Godbold", "given" : "J", "non-dropping-particle" : "", "parse-names" : false, "suffix" : "" }, { "dropping-particle" : "", "family" : "Grossman", "given" : "S", "non-dropping-particle" : "", "parse-names" : false, "suffix" : "" }, { "dropping-particle" : "", "family" : "Winston", "given" : "J", "non-dropping-particle" : "", "parse-names" : false, "suffix" : "" }, { "dropping-particle" : "", "family" : "Oh", "given" : "W K", "non-dropping-particle" : "", "parse-names" : false, "suffix" : "" }, { "dropping-particle" : "", "family" : "Galsky", "given" : "M D", "non-dropping-particle" : "", "parse-names" : false, "suffix" : "" } ], "container-title" : "Clin Genitourin Cancer", "id" : "ITEM-17", "issue" : "1", "issued" : { "date-parts" : [ [ "2012", "3" ] ] }, "language" : "eng PT - Journal Article", "note" : "DA - 20120220\n\n0 (Antineoplastic Agents)\n\nAYI8EX34EU (Creatinine)\n\nQ20Q21Q62J (Cisplatin)\nSB - IM", "page" : "15-20", "publisher-place" : "Division of Hematology and Medical Oncology, The Tisch Cancer Institute, Mount Sinai School of Medicine, New York, NY 10029, USA", "title" : "Impact of the CKD-EPI equation for estimating renal function on eligibility for cisplatin-based chemotherapy in patients with urothelial cancer", "type" : "article-journal", "volume" : "10" }, "uris" : [ "http://www.mendeley.com/documents/?uuid=49aec037-8d33-4a22-8def-82fd008c122c" ] }, { "id" : "ITEM-18", "itemData" : { "PMID" : "23131495", "abstract" : "STUDY OBJECTIVES: Carboplatin dosing using the Calvert and Cockcroft-Gault formulae in patients with low serum creatinine levels is discussed controversially. We conducted a retrospective analysis applying the CKD-EPI formula and the alternate size descriptors adjusted body weight and predicted normal weight in the Cockcroft-Gault equation for calculating the carboplatin dose. METHODS: Data were collected retrospectively from 128 lung cancer patients with serum creatinine &lt;0.8 mg/dL (71 mumol/L) who had received chemotherapy that was mostly platinum-based. Serum creatinine concentration for renal function estimation and measured creatinine clearance (24-h urine collection) were available on the same day from these patients. Actual doses were calculated based on the Cockcroft-Gault formula with total body weight. For the study purpose doses were recalculated using Cockcroft-Gault with adjusted body weight and predicted normal weight and CKD-EPI. Subgroup analyses were performed for gender and body mass index. RESULTS: All alternate dose calculations were not inferior to the calculation based on Cockcroft-Gault using total body weight. In overweight and obese patients they were superior in reducing mean overdose from 24% to roughly 15% (predicted normal weight, CKD-EPI) and 10% (adjusted body weight) and from 25% to 9%, 8% and 4%, respectively. Best performed the combination of Cockcroft-Gault with adjusted body weight. CONCLUSION: The results show that application of the alternate size descriptor adjusted body weight in the Cockcroft-Gault equation can improve dosing accuracy especially in overweight and obese patients with low serum creatinine levels", "author" : [ { "dropping-particle" : "", "family" : "Kaag", "given" : "D", "non-dropping-particle" : "", "parse-names" : false, "suffix" : "" } ], "container-title" : "Lung Cancer", "id" : "ITEM-18", "issue" : "1", "issued" : { "date-parts" : [ [ "2013", "1" ] ] }, "language" : "eng PT - Journal Article", "note" : "DA - 20121221\n\nAYI8EX34EU (Creatinine)\n\nBG3F62OND5 (Carboplatin)\nSB - IM", "page" : "54-58", "publisher-place" : "Pharmacy Department, Thoraxklinik Heidelberg, University of Heidelberg, Amalienstrasse 5, 69126 Heidelberg, Germany. dieter.kaag@thoraxklinik-heidelberg.de", "title" : "Carboplatin dose calculation in lung cancer patients with low serum creatinine concentrations using CKD-EPI and Cockcroft-Gault with different weight descriptors", "type" : "article-journal", "volume" : "79" }, "uris" : [ "http://www.mendeley.com/documents/?uuid=b3b202e2-4be0-4b17-9bec-bded138e0025" ] }, { "id" : "ITEM-19", "itemData" : { "PMID" : "23928359", "abstract" : "BACKGROUND: Oncology clinicians are now routinely provided with an estimated glomerular filtration rate on pathology reports whenever serum creatinine is requested. The utility of using this for the dose determination of renally excreted drugs compared with other existing methods is needed to inform practice. PATIENTS AND METHODS: Renal function was determined by [Tc(99m)]DTPA clearance in adult patients presenting for chemotherapy. Renal function was calculated using the 4-variable Modification of Diet in Renal Disease (4v-MDRD), Chronic Kidney Disease Epidemiology Collaboration (CKD-EPI), Cockcroft and Gault (CG), Wright and Martin formulae. Doses for renal excreted cytotoxic drugs, including carboplatin, were calculated. RESULTS: The concordance of the renal function estimates according to the CKD classification with measured Tc(99m)DPTA clearance in 455 adults (median age 64.0 years: range 17-87 years) for the 4v-MDRD, CKD-EPI, CG, Martin and Wright formulae was 47.7%, 56.3%, 46.2%, 56.5% and 60.2%, respectively. Concordance for chemotherapy dose for these formulae was 89.0%, 89.5%, 85.1%, 89.9% and 89.9%, respectively. Concordance for carboplatin dose specifically was 66.4%, 71.4%, 64.0%, 73.8% and 73.2%. CONCLUSION: All bedside formulae provide similar levels of concordance in dosage selection for the renal excreted chemotherapy drugs when compared with the use of a direct measure of renal function", "author" : [ { "dropping-particle" : "", "family" : "Dooley", "given" : "M J", "non-dropping-particle" : "", "parse-names" : false, "suffix" : "" }, { "dropping-particle" : "", "family" : "Poole", "given" : "S G", "non-dropping-particle" : "", "parse-names" : false, "suffix" : "" }, { "dropping-particle" : "", "family" : "Rischin", "given" : "D", "non-dropping-particle" : "", "parse-names" : false, "suffix" : "" } ], "container-title" : "Ann Oncol", "id" : "ITEM-19", "issue" : "11", "issued" : { "date-parts" : [ [ "2013", "11" ] ] }, "language" : "eng PT - Journal Article PT - Research Support, Non-U.S. Gov't", "note" : "DA - 20131030\n\n0 (Antineoplastic Agents)\n\nAYI8EX34EU (Creatinine)\n\nBG3F62OND5 (Carboplatin)\nSB - IM", "page" : "2746-2752", "publisher-place" : "Department of Pharmacy, Alfred Health, Melbourne", "title" : "Dosing of cytotoxic chemotherapy: impact of renal function estimates on dose", "type" : "article-journal", "volume" : "24" }, "uris" : [ "http://www.mendeley.com/documents/?uuid=1b9fa83b-a927-4b5a-bfa5-5063d92825a2" ] }, { "id" : "ITEM-20", "itemData" : { "PMID" : "24722472", "abstract" : "Clinical guidelines suggest neoadjuvant cisplatin-based chemotherapy prior to cystectomy in the setting of muscle-invasive bladder cancer (MIBC). A creatinine clearance (CrCl) &gt;60 mL/min is frequently used to characterize cisplatin-eligible patients, and use of the CKD-EPI equation to estimate CrCl has been advocated. From a prospectively maintained institutional database, patients with MIBC who received cystectomy were identified and clinicopathologic information was ascertained. CrCl prior to surgery was computed using three equations: (1) Cockcroft-Gault (CG), (2) CKD-EPI, and (3) MDRD. The primary objective was to determine if the CG and CKD-EPI equations identified a different proportion of patients who were cisplatin-eligible, based on an estimated CrCl of &gt;60 mL/min. Cisplatin-eligibility was also assessed in subsets based on age, CCI score and race. Actuarial rates of neoadjuvant cisplatin-based chemotherapy use were also reported. Of 126 patients, 70% and 71% of patients were found to be cisplatin-eligible by the CKD-EPI and CG equations, respectively (P = 0.9). The MDRD did not result in significantly different characterization of cisplatin-eligibility as compared to the CKD-EPI and CG equations. In the subset of patients age &gt;80, the CKD-EPI equation identified a much smaller proportion of cisplatin-eligible patients (25%) as compared to the CG equation (50%) or the MDRD equation (63%). Only 34 patients (27%) received neoadjuvant cisplatin-based chemotherapy. Of the 92 patients who did not receive neoadjuvant chemotherapy, 64% had a CrCl &gt;60 mL/min by CG. In contrast to previous reports, the CKD-EPI equation does not appear to characterize a broader span of patients as cisplatin-eligible. Older patients (age &gt;80) may less frequently be characterized as cisplatin-eligible by CKD-EPI. The discordance between actual rates of neoadjuvant chemotherapy use and rates of cisplatin eligibility suggest that other factors (e.g., patient and physician preference) may guide clinical decision-making", "author" : [ { "dropping-particle" : "", "family" : "Pal", "given" : "S K", "non-dropping-particle" : "", "parse-names" : false, "suffix" : "" }, { "dropping-particle" : "", "family" : "Ruel", "given" : "N", "non-dropping-particle" : "", "parse-names" : false, "suffix" : "" }, { "dropping-particle" : "", "family" : "Villegas", "given" : "S", "non-dropping-particle" : "", "parse-names" : false, "suffix" : "" }, { "dropping-particle" : "", "family" : "Chang", "given" : "M", "non-dropping-particle" : "", "parse-names" : false, "suffix" : "" }, { "dropping-particle" : "", "family" : "DeWalt", "given" : "K", "non-dropping-particle" : "", "parse-names" : false, "suffix" : "" }, { "dropping-particle" : "", "family" : "Wilson", "given" : "T G", "non-dropping-particle" : "", "parse-names" : false, "suffix" : "" }, { "dropping-particle" : "", "family" : "Vogelzang", "given" : "N J", "non-dropping-particle" : "", "parse-names" : false, "suffix" : "" }, { "dropping-particle" : "", "family" : "Yuh", "given" : "B E", "non-dropping-particle" : "", "parse-names" : false, "suffix" : "" } ], "container-title" : "PLoS.One.", "id" : "ITEM-20", "issue" : "4", "issued" : { "date-parts" : [ [ "2014" ] ] }, "language" : "eng PT - Journal Article PT - Research Support, N.I.H., Extramural", "note" : "DA - 20140411\n\n0 (Antineoplastic Agents)\n\nAYI8EX34EU (Creatinine)\n\nQ20Q21Q62J (Cisplatin)\nSB - IM", "page" : "e94471", "publisher-place" : "Department of Medical Oncology and Experimental Therapeutics, City of Hope Comprehensive Cancer Center, Duarte, California, United States of America Division of Biostatistics, Department of Information Science, City of Hope Comprehensive Cancer Center, Du", "title" : "CKD-EPI and cockcroft-gault equations identify similar candidates for neoadjuvant chemotherapy in muscle-invasive bladder cancer", "type" : "article-journal", "volume" : "9" }, "uris" : [ "http://www.mendeley.com/documents/?uuid=e80b327f-7569-47b4-a252-081da3299e6c" ] }, { "id" : "ITEM-21", "itemData" : { "PMID" : "24445148", "abstract" : "BACKGROUND: Single cycle carboplatin, dosed by glomerular filtration rate (GFR), is standard adjuvant therapy for stage 1 seminoma. Accurate measurement of GFR is essential for correct dosing. Isotopic methods remain the gold standard for the determination of GFR. Formulae to estimate GFR have improved the assessment of renal function in non-oncological settings. We assessed the utility of these formulae for carboplatin dosing. METHODS: We studied consecutive subjects receiving adjuvant carboplatin for stage 1 seminoma at our institution between 2007 and 2012. Subjects underwent 51Cr-ethylene diamine tetra-acetic acid (EDTA) measurement of GFR with carboplatin dose calculated using the Calvert formula. Theoretical carboplatin doses were calculated from estimated GFR using Chronic Kidney Disease-Epidemiology (CKD-EPI), Management of Diet in Renal Disease (MDRD) and Cockcroft-Gault (CG) formulae with additional correction for actual body surface area (BSA). Carboplatin doses calculated by formulae were compared with dose calculated by isotopic GFR; a difference &lt;10% was considered acceptable. RESULTS: 115 patients were identified. Mean isotopic GFR was 96.9 ml/min/1.73 m(2). CG and CKD-EPI tended to overestimate GFR whereas MDRD tended to underestimate GFR. The CKD-EPI formula had greatest accuracy. The CKD-EPI formula, corrected for actual BSA, performed best; 45.9% of patients received within 10% of correct carboplatin dose. Patients predicted as underdosed (13.5%) by CKD-EPI were more likely to be obese (p=0.013); there were no predictors of the 40.5% receiving an excess dose. CONCLUSIONS: Our data support further evaluation of the CKD-EPI formula in this patient population but clinically significant variances in carboplatin dosing occur using non-isotopic methods of GFR estimation. Isotopic determination of GFR should remain the recommended standard for carboplatin dosing when accuracy is essential", "author" : [ { "dropping-particle" : "", "family" : "Shepherd", "given" : "S T", "non-dropping-particle" : "", "parse-names" : false, "suffix" : "" }, { "dropping-particle" : "", "family" : "Gillen", "given" : "G", "non-dropping-particle" : "", "parse-names" : false, "suffix" : "" }, { "dropping-particle" : "", "family" : "Morrison", "given" : "P", "non-dropping-particle" : "", "parse-names" : false, "suffix" : "" }, { "dropping-particle" : "", "family" : "Forte", "given" : "C", "non-dropping-particle" : "", "parse-names" : false, "suffix" : "" }, { "dropping-particle" : "", "family" : "Macpherson", "given" : "I R", "non-dropping-particle" : "", "parse-names" : false, "suffix" : "" }, { "dropping-particle" : "", "family" : "White", "given" : "J D", "non-dropping-particle" : "", "parse-names" : false, "suffix" : "" }, { "dropping-particle" : "", "family" : "Mark", "given" : "P B", "non-dropping-particle" : "", "parse-names" : false, "suffix" : "" } ], "container-title" : "Eur J Cancer", "id" : "ITEM-21", "issue" : "5", "issued" : { "date-parts" : [ [ "2014", "3" ] ] }, "language" : "eng PT - Journal Article", "note" : "DA - 20140303\n\n0 (Antineoplastic Agents)\n\n0 (Chelating Agents)\n\n9G34HU7RV0 (Edetic Acid)\n\nBG3F62OND5 (Carboplatin)\nSB - IM", "page" : "944-952", "publisher-place" : "Beatson West of Scotland Cancer Centre, Glasgow G12 0YN, United Kingdom. Electronic address: scott.shepherd@glasgow.ac.uk Department of Nuclear Medicine, Gartnavel Hospital, Glasgow G12 0YN, United Kingdom Beatson West of Scotland Cancer Centre, Glasgow G", "title" : "Performance of formulae based estimates of glomerular filtration rate for carboplatin dosing in stage 1 seminoma", "type" : "article-journal", "volume" : "50" }, "uris" : [ "http://www.mendeley.com/documents/?uuid=cddc311b-30af-4c5f-9694-8efd011c8658" ] }, { "id" : "ITEM-22", "itemData" : { "PMID" : "24669017", "abstract" : "BACKGROUND: Seminoma stage I is the most frequent testis cancer and single-dose carboplatin (AUC7) is an effective and widely used adjuvant treatment. Underdosing of carboplatin by 10% has been shown to almost double the rate of relapse and hence correct dosing based on accurate GFR measurement is crucial. The gold standard of GFR measurement with a radiolabelled isotope is expensive and not readily available. In many institutions, it is replaced by GFR estimation with the Cockcroft-Gault formula, which might lead to significant carboplatin underdosing and potentially inferior clinical outcome. METHODS: Retrospective analysis of all patients with stage I seminoma treated with adjuvant carboplatin between 1999 and 2012. All patients had serum creatinine measured and underwent GFR measurement with a radioisotope ((51)Cr EDTA or (99m)Tc DTPA), which was compared with seven standard GFR estimation formulae (Cockcroft-Gault, CKD-EPI, Jelliffe, Martin, Mayo, MDRD, Wright) and a flat dosing strategy. Bias, precision, rates of under- and overdosing of GFR estimates were compared with measured GFR. Bland-Altman plots were done. RESULTS: A total of 426 consecutive Caucasian male patients were included: median age 39 years (range 19-60 years), median measured GFR 118 ml/min (51-209), median administered carboplatin dose 1000 mg (532-1638). In comparison to isotopic GFR measurement, a relevant proportion of patients would have received &lt;/= 90% of carboplatin dose through the use of GFR estimation formulae: 4% using Mayo, 9% Martin, 18% Cockcroft-Gault, 24% Wright, 63% Jelliffe, 49% MDRD and 41% using CKD-EPI. The flat dosing strategy, Wright and Cockcroft-Gault formulae, showed the smallest bias with mean percentage error of +1.9, +0.4 and +2.1, respectively. CONCLUSIONS: Using Cockcroft-Gault or any other formula for GFR estimation leads to underdosing of adjuvant carboplatin in a relevant number of patients with Seminoma stage I and should not be regarded as standard of care", "author" : [ { "dropping-particle" : "", "family" : "Cathomas", "given" : "R", "non-dropping-particle" : "", "parse-names" : false, "suffix" : "" }, { "dropping-particle" : "", "family" : "Klingbiel", "given" : "D", "non-dropping-particle" : "", "parse-names" : false, "suffix" : "" }, { "dropping-particle" : "", "family" : "Geldart", "given" : "T R", "non-dropping-particle" : "", "parse-names" : false, "suffix" : "" }, { "dropping-particle" : "", "family" : "Mead", "given" : "G M", "non-dropping-particle" : "", "parse-names" : false, "suffix" : "" }, { "dropping-particle" : "", "family" : "Ellis", "given" : "S", "non-dropping-particle" : "", "parse-names" : false, "suffix" : "" }, { "dropping-particle" : "", "family" : "Wheater", "given" : "M", "non-dropping-particle" : "", "parse-names" : false, "suffix" : "" }, { "dropping-particle" : "", "family" : "Simmonds", "given" : "P", "non-dropping-particle" : "", "parse-names" : false, "suffix" : "" }, { "dropping-particle" : "", "family" : "Nagaraj", "given" : "N", "non-dropping-particle" : "", "parse-names" : false, "suffix" : "" }, { "dropping-particle" : "", "family" : "Von", "given" : "Moos R", "non-dropping-particle" : "", "parse-names" : false, "suffix" : "" }, { "dropping-particle" : "", "family" : "Fehr", "given" : "M", "non-dropping-particle" : "", "parse-names" : false, "suffix" : "" } ], "container-title" : "Ann Oncol", "id" : "ITEM-22", "issue" : "8", "issued" : { "date-parts" : [ [ "2014", "8" ] ] }, "language" : "eng PT - Journal Article SB - IM", "note" : "DA - 20140726", "page" : "1591-1597", "publisher-place" : "Oncology/Haematology, Kantonsspital Graubunden, Chur richard.cathomas@ksgr.ch SAKK (Swiss Group for Clinical Cancer Research) Coordinating Centre, Berne, Switzerland Medical Oncology, Poole and Royal Bournemouth Hospitals, Bournemouth Departments of Medic", "title" : "Relevant risk of carboplatin underdosing in cancer patients with normal renal function using estimated GFR: lessons from a stage I seminoma cohort", "type" : "article-journal", "volume" : "25" }, "uris" : [ "http://www.mendeley.com/documents/?uuid=2015f9e7-1f22-4dda-a4cc-cedede45fe6a" ] }, { "id" : "ITEM-23", "itemData" : { "PMID" : "24435159", "abstract" : "BACKGROUND: Nephrotoxicity is the dose-limiting side effect of cisplatin justifying the assessment of renal function for dose adjustment. OBJECTIVE: To determine whether appropriate dose adjustment is made in patients with renal impairment using the Cockcroft-Gault (CG) or the abbreviated Modification of Diet in Renal Disease (aMDRD) formulas to estimate the glomerular filtration rate (GFR). SETTING: The study was conducted in a 1,000-bed university hospital. METHOD: Two years of cisplatin prescriptions were retrospectively compared to the 4 and 3 ranges estimated glomerular filtration rate (eGFR)-stratified dosing recommendations (4RR and 3RR respectively). MAIN OUTCOME MEASURE: Cisplatin dose in mg/m(2) based on kidney function and according to the dosing recommendations. RESULTS: Among 1,364 cycles of cisplatin, 156 (11.4 %) were prescribed for 70 patients with eGFR &lt; 60 mL/min and a median age of 67.4 years. For 57 (36 %) of these cycles, doses were not reduced. When reduced, prescribed doses were not different than recommended doses according to 4RR using CG (% of protocol, 63 +/- 12 vs. 64 +/- 17) while it was significantly lower using aMDRD (% of protocol, 66 +/- 12 vs. 81 +/- 22, p &lt; 0.01) and significantly higher according to 3RR using both CG and aMDRD (% of protocol, 63 +/- 12 vs. 50 +/- 3 and 66 +/- 12 vs. 50.7 +/- 4.0 respectively, p &lt; 0.01). Prescription of at least one appropriate dose according to 4RR and using aMDRD was associated with a statistically significant higher median total cumulative dose (% of protocol, 89.9 vs. 75.1 % respectively, p &lt; 0.01) without higher decrease of eGFR over time. CONCLUSION: Cisplatin dose adjustment in patients with renal impairment must be improved. Estimating GFR with the aMDRD formula and adding an intermediary level of dose reduction for patients with eGFR from 50 to 59.9 mL/min may result in a higher cumulative dose of cisplatin without higher renal toxicity, which may significantly impact on the effectiveness of the chemotherapy. A prospective evaluation remains needed to assess the benefit/risk ratio of this dose adaptation schedule, taking into account the variability of the GFR estimates", "author" : [ { "dropping-particle" : "", "family" : "Bennis", "given" : "Y", "non-dropping-particle" : "", "parse-names" : false, "suffix" : "" }, { "dropping-particle" : "", "family" : "Savry", "given" : "A", "non-dropping-particle" : "", "parse-names" : false, "suffix" : "" }, { "dropping-particle" : "", "family" : "Rocca", "given" : "M", "non-dropping-particle" : "", "parse-names" : false, "suffix" : "" }, { "dropping-particle" : "", "family" : "Gauthier-Villano", "given" : "L", "non-dropping-particle" : "", "parse-names" : false, "suffix" : "" }, { "dropping-particle" : "", "family" : "Pisano", "given" : "P", "non-dropping-particle" : "", "parse-names" : false, "suffix" : "" }, { "dropping-particle" : "", "family" : "Pourroy", "given" : "B", "non-dropping-particle" : "", "parse-names" : false, "suffix" : "" } ], "container-title" : "Int J Clin Pharm", "id" : "ITEM-23", "issue" : "2", "issued" : { "date-parts" : [ [ "2014", "4" ] ] }, "language" : "eng PT - Journal Article", "note" : "DA - 20140414\n\n0 (Antineoplastic Agents)\n\nQ20Q21Q62J (Cisplatin)\nSB - IM", "page" : "420-429", "publisher-place" : "Oncopharma Unit, Pharmacy Department, La Timone University Teaching Hospital, AP-HM, 264 rue Saint Pierre, 13005, Marseille, France, ybennis@hotmail.fr", "title" : "Cisplatin dose adjustment in patients with renal impairment, which recommendations should we follow?", "type" : "article-journal", "volume" : "36" }, "uris" : [ "http://www.mendeley.com/documents/?uuid=43ab9df7-82bc-4506-95d7-4fe78f0d49e6" ] }, { "id" : "ITEM-24", "itemData" : { "PMID" : "25471594", "abstract" : "AIM: In cancer patients receiving chemotherapy treatment, accurate assessment of kidney function is required. The aim of our study was to investigate whether the inclusion of cystatin C together with creatinine in prediction equations would improve the prediction of glomerular filtration rate (GFR). METHODS: Plasma creatinine and cystatin C were analyzed in 155 patients (cancer, n = 80, kidney donors, n = 75) undergoing 99m Technetium diethylenepentaacetic (Tc-DTPA) GFR clearance. Equations by the CKD-EPI (chronic kidney disease epidemiology) group (creatinine-, creatinine + cystatin C-, cystatin C-based, respectively) and Cockcroft-Gault were compared with Tc-DTPA GFR by difference plots, receiver operator characteristics curve analysis, root mean square error, chi-squared analysis and percentage concordance according to carboplatin dosage. Comparisons between two creatinine methodologies (enzymatic vs Jaffe) were also performed. RESULTS: In the overall group, the combination creatinine and cystatin C equation had 69% of results within 20% of GFR (P20), a sensitivity of 86.3% and a specificity of 73.1% to detect reduced GFR at &lt;90 mL/min/1.73 m2 , and a concordance of 78%. In contrast, the traditional Cockcroft-Gault equation had a P20 of 38.0%, with a large underestimation to predict GFR, thereby accounting for approximately 45% of dosing discordance. No obvious differences were obtained when comparing the performance of equations using the two creatinine methodologies. CONCLUSION: The inclusion of cystatin C in the CKD-EPI equations improved the prediction of kidney function in the overall population, although probably not sufficiently for it to be favored over radioisotopic GFR for guiding chemotherapy. More research is warranted to further improve estimated GFR equations for these purposes", "author" : [ { "dropping-particle" : "", "family" : "Chew-Harris", "given" : "J S", "non-dropping-particle" : "", "parse-names" : false, "suffix" : "" }, { "dropping-particle" : "", "family" : "Florkowski", "given" : "C M", "non-dropping-particle" : "", "parse-names" : false, "suffix" : "" }, { "dropping-particle" : "", "family" : "George", "given" : "P M", "non-dropping-particle" : "", "parse-names" : false, "suffix" : "" }, { "dropping-particle" : "", "family" : "Endre", "given" : "Z H", "non-dropping-particle" : "", "parse-names" : false, "suffix" : "" } ], "container-title" : "Asia Pac J Clin Oncol", "id" : "ITEM-24", "issue" : "2", "issued" : { "date-parts" : [ [ "2014", "12", "3" ] ] }, "language" : "ENG PT - JOURNAL ARTICLE", "note" : "DA - 20141204", "page" : "142-51", "publisher-place" : "Clinical Biochemistry Unit, Canterbury Health Laboratories, Christchurch, New Zealand; Departments of Pathology and Medicine, University of Otago, Christchurch, New Zealand", "title" : "Comparative performances of the new chronic kidney disease epidemiology equations incorporating cystatin C for use in cancer patients", "type" : "article-journal", "volume" : "11" }, "uris" : [ "http://www.mendeley.com/documents/?uuid=be914a8d-7f0b-42ea-b0d3-118dd52a9eca" ] }, { "id" : "ITEM-25", "itemData" : { "PMID" : "19139480", "abstract" : "PURPOSE: The drug-dosing implications of using modification of diet in renal disease (MDRD) versus Cockcroft-Gault equations were analyzed. METHODS: This retrospective, cohort-controlled study evaluated the implications of using MDRD versus Cockcroft-Gault equations for renal dosing adjustments in patients with stage III-V chronic kidney disease. Dosing simulations were completed for each patient using both MDRD and Cockcroft-Gault methods and then compared to published manufacturer dosing recommendations. Bland-Altman analysis assessed agreement of MDRD and Cockcroft-Gault estimates. Contingency tables were used to evaluate the clinical relevance of dosing adjustments in terms of medication overdoses and underdoses. RESULTS: Data from 4698 patients with stage III-V chronic kidney disease were analyzed. Use of the MDRD equation overestimated the need for dosing adjustments for patients with creatinine clearance (CL(cr)) values of &lt;30 mL/min/1.73 m(2) and underestimated the need for patients with a CL(cr) of &gt;50 mL/min/1.73 m(2). For medication-dosing thresholds, MDRD was associated with an underdose rate of 7.3% and an overdose rate of 9.6% (p &lt; 0.01 for both). For MDRD adjustments within medication-dosing ranges, both overdoses and underdoses occurred in up to 12.4% (p &lt; 0.01). Total dosing errors for MDRD ranged from 9.8% to 18.2%, depending on the medication (p &lt; 0.01). CONCLUSION: Significant variability exists between the MDRD and Cockcroft-Gault equations for spot dosing adjustments. Use of MDRD estimates with current manufacturer dosing guidelines may result in subtherapeutic medication therapies for patients with stage IV or V disease and supratherapeutic therapies for patients with stage III disease", "author" : [ { "dropping-particle" : "", "family" : "Moranville", "given" : "M P", "non-dropping-particle" : "", "parse-names" : false, "suffix" : "" }, { "dropping-particle" : "", "family" : "Jennings", "given" : "H R", "non-dropping-particle" : "", "parse-names" : false, "suffix" : "" } ], "container-title" : "Am J Health Syst Pharm", "id" : "ITEM-25", "issue" : "2", "issued" : { "date-parts" : [ [ "2009", "1", "15" ] ] }, "language" : "eng PT - Comparative Study PT - Journal Article", "note" : "DA - 20090113\n\n0 (Pharmaceutical Preparations)\nSB - IM", "page" : "154-161", "publisher-place" : "Department of Pharmacy Services, Saint Joseph HealthCare, Lexington, KY, USA", "title" : "Implications of using modification of diet in renal disease versus Cockcroft-Gault equations for renal dosing adjustments", "type" : "article-journal", "volume" : "66" }, "uris" : [ "http://www.mendeley.com/documents/?uuid=5a08ff28-63af-4e59-886e-25f72e2bf18b" ] }, { "id" : "ITEM-26", "itemData" : { "ISBN" : "6176365740", "ISSN" : "1523-6838", "PMID" : "19446939", "abstract" : "BACKGROUND: Kidney disease alters the pharmacokinetic disposition of many medications, requiring dosage adjustment to maintain therapeutic serum concentrations. The Cockcroft-Gault (CG) equation is used for pharmacokinetic studies and drug dosage adjustments, but the Modification of Diet in Renal Disease (MDRD) Study equation is more accurate and more often reported by clinical laboratories than the CG equation. STUDY DESIGN: Diagnostic test study. SETTINGS &amp; PARTICIPANTS: Pooled data set for 5,504 participants from 6 research studies and 4 clinical populations with measured glomerular filtration rate (GFR). INDEX TEST: Estimated kidney function using the MDRD Study and CG equations incorporating actual (CG) or ideal body weight (CG(IBW)) and standardized serum creatinine concentrations. REFERENCE TEST: Measured GFR assessed by using iodine-125-iothalamate urinary clearance. OUTCOME: Concordance of assigned kidney function categories designated by the Food and Drug Administration (FDA) Guidance for Industry for pharmacokinetic studies and recommended dosages of 15 medications cleared by the kidneys. RESULTS: Concordance of kidney function estimates with measured GFR for FDA-assigned kidney function categories was 78% for the MDRD Study equation compared with 73% for the CG equation (P &lt; 0.001) and 66% for the CG(IBW) equation (P &lt; 0.001). Concordance between the MDRD Study equation and CG and CG(IBW) equations was 78% and 75%, respectively (P &lt; 0.001). Concordance of kidney function estimates with measured GFR for recommended drug dosages was 88% for MDRD Study equation compared with 85% for the CG equation (P &lt; 0.001) and 82% for the CG(IBW) equation (P &lt; 0.001), with lower concordance when dosing recommendations for drugs included narrow GFR ranges. Concordance rates between the CG and CG(IBW) equations and MDRD Study equation were 89% and 88%, respectively (P &lt; 0.05). LIMITATIONS: Results based on simulation rather than pharmacokinetic studies. Outcome was drug dosage recommendations, rather than observed drug efficacy and safety. CONCLUSIONS: The MDRD Study equation can also be used for pharmacokinetic studies and drug dosage adjustments. As more accurate GFR-estimating equations are developed, they should be used for these purposes", "author" : [ { "dropping-particle" : "", "family" : "Stevens", "given" : "Lesley A", "non-dropping-particle" : "", "parse-names" : false, "suffix" : "" }, { "dropping-particle" : "", "family" : "Nolin", "given" : "Thomas D", "non-dropping-particle" : "", "parse-names" : false, "suffix" : "" }, { "dropping-particle" : "", "family" : "Richardson", "given" : "Michelle M", "non-dropping-particle" : "", "parse-names" : false, "suffix" : "" }, { "dropping-particle" : "", "family" : "Feldman", "given" : "Harold I", "non-dropping-particle" : "", "parse-names" : false, "suffix" : "" }, { "dropping-particle" : "", "family" : "Lewis", "given" : "Julia B", "non-dropping-particle" : "", "parse-names" : false, "suffix" : "" }, { "dropping-particle" : "", "family" : "Rodby", "given" : "Roger", "non-dropping-particle" : "", "parse-names" : false, "suffix" : "" }, { "dropping-particle" : "", "family" : "Townsend", "given" : "Raymond", "non-dropping-particle" : "", "parse-names" : false, "suffix" : "" }, { "dropping-particle" : "", "family" : "Okparavero", "given" : "Aghogho", "non-dropping-particle" : "", "parse-names" : false, "suffix" : "" }, { "dropping-particle" : "", "family" : "Zhang", "given" : "Yaping Lucy", "non-dropping-particle" : "", "parse-names" : false, "suffix" : "" }, { "dropping-particle" : "", "family" : "Schmid", "given" : "Christopher H", "non-dropping-particle" : "", "parse-names" : false, "suffix" : "" }, { "dropping-particle" : "", "family" : "Levey", "given" : "Andrew S", "non-dropping-particle" : "", "parse-names" : false, "suffix" : "" } ], "container-title" : "Am J Kidney Dis", "id" : "ITEM-26", "issue" : "1", "issued" : { "date-parts" : [ [ "2009", "7" ] ] }, "language" : "eng PT - Comparative Study PT - Journal Article PT - Research Support, N.I.H., Extramural PT - Research Support, Non-U.S. Gov't PT - Research Support, U.S. Gov't, P.H.S", "note" : "From Duplicate 2 (Comparison of drug dosing recommendations based on measured GFR and kidney function estimating equations - Stevens, L A; Nolin, T D; Richardson, M M; Feldman, H I; Lewis, J B; Rodby, R; Townsend, R; Okparavero, A; Zhang, Y L; Schmid, C H; Levey, A S)\n\nDA - 20090629\n\n60-27-5 (Creatinine)\nSB - IM", "page" : "33-42", "publisher" : "National Kidney Foundation, Inc.", "publisher-place" : "Division of Nephrology, Tufts Medical Center, Boston, MA 02111, USA. lstevens1@tuftsmedicalcenter.org", "title" : "Comparison of drug dosing recommendations based on measured GFR and kidney function estimating equations", "type" : "article-journal", "volume" : "54" }, "uris" : [ "http://www.mendeley.com/documents/?uuid=264d386d-4160-46e2-8778-82a6dcd36d61" ] }, { "id" : "ITEM-27", "itemData" : { "PMID" : "21928236", "abstract" : "BACKGROUND: Assessment of kidney function is necessary to determine appropriate dosing regimens. While the Cockcroft-Gault (CG) equation is used to calculate the estimated creatinine clearance (eCLCr) for drug dosing, the Modification of Diet in Renal Disease (MDRD) Study equation has recently been advocated. Sitagliptin is a dipeptidyl-peptidase IV inhibitor with dose adjustments based on eCLCr. We assessed discordance in sitagliptin doses recommended using MDRD and CG equations. METHODS: Adult patients with type 2 diabetes mellitus were included. Estimated glomerular filtration rate (eGFR) individualized for body surface area (eGFR-BSA) and eCLCr were calculated by the MDRD and CG equations, respectively, and sitagliptin dose was determined. Discordance in doses recommended by method were compared overall and by subgroup based on eCLCr category. RESULTS: A total of 121 patients were included: 52% male, 90% white, mean age 61 +/- 12 years, weight 93 +/- 19 kg, BSA 2.0 +/- 0.22 m2 and body mass index (BMI; calculated as kg/m2) 33 +/- 7. Mean eGFR-BSA was 76 +/- 19 ml/min and eCLCr was 68 +/- 17 ml/min. Discordance in sitagliptin dose was observed in 11 patients (9%) with MDRD compared with CG. All patients with eCLCr =50 would have received a higher dose using MDRD, while patients with eCLCr &gt;50 would have received a lower dose. CONCLUSIONS: Overall there was agreement in sitagliptin dose using MDRD and CG equations. Discrepancies resulted in underestimation of sitagliptin dose at eCLCr above 50 ml/min and overestimation at lower eCLCr. Clinical implications are the potential for excessive dosing of sitagliptin and other agents with similar dose stratification by eCLCr in individuals with kidney dysfunction", "author" : [ { "dropping-particle" : "", "family" : "McFarland", "given" : "M S", "non-dropping-particle" : "", "parse-names" : false, "suffix" : "" }, { "dropping-particle" : "", "family" : "Markley", "given" : "B M", "non-dropping-particle" : "", "parse-names" : false, "suffix" : "" }, { "dropping-particle" : "", "family" : "Zhang", "given" : "P", "non-dropping-particle" : "", "parse-names" : false, "suffix" : "" }, { "dropping-particle" : "", "family" : "Hudson", "given" : "J Q", "non-dropping-particle" : "", "parse-names" : false, "suffix" : "" } ], "container-title" : "J Nephrol", "id" : "ITEM-27", "issue" : "4", "issued" : { "date-parts" : [ [ "2012", "7" ] ] }, "language" : "eng PT - Comparative Study PT - Evaluation Studies PT - Journal Article", "note" : "DA - 20120711\n\n0 (Biological Markers)\n\n0 (Dipeptidyl-Peptidase IV Inhibitors)\n\n0 (Pyrazines)\n\n0 (Triazoles)\n\nAYI8EX34EU (Creatinine)\n\nQFP0P1DV7Z (sitagliptin)\nSB - IM", "page" : "515-522", "publisher-place" : "Department of Veterans Affairs, TN Valley Healthcare System, Murfreesboro, TN, USA", "title" : "Evaluation of Modification of Diet in Renal Disease Study and Cockcroft-Gault equations for sitagliptin dosing", "type" : "article-journal", "volume" : "25" }, "uris" : [ "http://www.mendeley.com/documents/?uuid=01cfd24c-660c-4825-b626-d78f6d5a87ee" ] }, { "id" : "ITEM-28", "itemData" : { "PMID" : "22932303", "abstract" : "BACKGROUND: The dosing of drugs in patients with kidney dysfunction is often based on the estimates of kidney function. OBJECTIVE: To systematically compare the performance of the Modification of Diet in Renal Disease (MDRD) and Cockcroft-Gault (CG) equations for dosage adjustment. METHODS: We assessed agreement (concordance, kappa statistics [kappa,kappa(omega)]) between CG and MDRD using a Food and Drug Administration database to evaluate the effect of renal function on the pharmacokinetics of 36 approved drugs. Across the approved drugs, we compared the correlation between these 2 equations for renal drug clearance (Cl(ren)) and area under the concentration-time curve. For 26 approved drugs that require renal dose adjustment, we also compared dosing regimens and expected exposure using these equations. Sensitivity analyses were performed by adjusting the MDRD estimates for individualized body surface area and/or range of serum creatinine assay calibration errors. RESULTS: In the pharmacokinetic database with 973 subjects (age 18-95 years, weight 35-153 kg, female 33%), we found that the CG and the MDRD classification of renal function generally agreed (64.2%, kappa = 0.54, kappa(omega) = 0.73). Among the subjects studied for drugs requiring renal dose adjustment, dosages in 12% were changed to a higher or lower dosing category by the MDRD compared to the CG equation. In particular, using MDRD in place of CG for dosage modification yielded higher dosing recommendations for subjects with a combination of age &gt;80 years, weight &lt;55 kg, and serum creatinine &gt;0.7 and &lt;/=1.5 mg/dL; the coefficient of determination was also higher by CG than MDRD in trials that enrolled these or similar patients. CONCLUSIONS: For patients with advanced age, low weight, and modestly elevated serum creatinine, further work is needed before the MDRD equations can replace the CG equation for dose adjustment in the labeling", "author" : [ { "dropping-particle" : "", "family" : "Park", "given" : "E J", "non-dropping-particle" : "", "parse-names" : false, "suffix" : "" }, { "dropping-particle" : "", "family" : "Wu", "given" : "K", "non-dropping-particle" : "", "parse-names" : false, "suffix" : "" }, { "dropping-particle" : "", "family" : "Mi", "given" : "Z", "non-dropping-particle" : "", "parse-names" : false, "suffix" : "" }, { "dropping-particle" : "", "family" : "Dong", "given" : "T", "non-dropping-particle" : "", "parse-names" : false, "suffix" : "" }, { "dropping-particle" : "", "family" : "Lawrence", "given" : "J P", "non-dropping-particle" : "", "parse-names" : false, "suffix" : "" }, { "dropping-particle" : "", "family" : "Ko", "given" : "C W", "non-dropping-particle" : "", "parse-names" : false, "suffix" : "" }, { "dropping-particle" : "", "family" : "Huang", "given" : "S M", "non-dropping-particle" : "", "parse-names" : false, "suffix" : "" }, { "dropping-particle" : "", "family" : "Zhang", "given" : "L", "non-dropping-particle" : "", "parse-names" : false, "suffix" : "" }, { "dropping-particle" : "", "family" : "Crentsil", "given" : "V", "non-dropping-particle" : "", "parse-names" : false, "suffix" : "" }, { "dropping-particle" : "", "family" : "Zhang", "given" : "J", "non-dropping-particle" : "", "parse-names" : false, "suffix" : "" }, { "dropping-particle" : "", "family" : "Xu", "given" : "N N", "non-dropping-particle" : "", "parse-names" : false, "suffix" : "" } ], "container-title" : "Ann Pharmacother", "id" : "ITEM-28", "issue" : "9", "issued" : { "date-parts" : [ [ "2012", "9" ] ] }, "language" : "eng PT - Journal Article PT - Research Support, U.S. Gov't, P.H.S", "note" : "DA - 20120906\n\n0 (Pharmaceutical Preparations)\nSB - IM", "page" : "1174-1187", "publisher-place" : "Division of Cardiovascular and Renal Products, Office of New Drugs, Center for Drug Evaluation and Research, United States Food and Drug Administration (FDA), Silver Spring, MD, USA", "title" : "A systematic comparison of cockcroft-gault and modification of diet in renal disease equations for classification of kidney dysfunction and dosage adjustment", "type" : "article-journal", "volume" : "46" }, "uris" : [ "http://www.mendeley.com/documents/?uuid=7d982b08-86d7-4425-b73e-9fbbaeb835cc" ] }, { "id" : "ITEM-29", "itemData" : { "PMID" : "23636156", "abstract" : "OBJECTIVE: To compare the Cockcroft-Gault (CG) and Modification of Diet in Renal Disease (MDRD) equations for renal dosing of medications in primary care patients. METHODS: Patients with stages 3, 4, or 5 chronic kidney disease who had been prescribed one of the renally cleared study medications during a 16-month time period were identified. The appropriate dose of patients' study medications, based on their most recent creatinine clearance (CrCl) and estimated glomerular filtration rate (eGFR), was determined. The primary outcome was the rate in which the CG and MDRD equations provided the same dosing recommendation. RESULTS: The rate at which the CG ideal body weight and MDRD equations recommended the same dose was 59.6% (P = 0.001). The rate at which the CG actual body weight and MDRD equations recommended the same dose was 71.1% ( P = 0.001). CONCLUSION: A significant difference exists in the doses derived from the CG and MDRD equations in the primary care setting. CG should continue to be used for renal dosing until further recommendations are available", "author" : [ { "dropping-particle" : "", "family" : "Lessard", "given" : "B A", "non-dropping-particle" : "", "parse-names" : false, "suffix" : "" }, { "dropping-particle" : "", "family" : "Zaiken", "given" : "K", "non-dropping-particle" : "", "parse-names" : false, "suffix" : "" } ], "container-title" : "J Am Pharm Assoc (2003.)", "id" : "ITEM-29", "issue" : "1", "issued" : { "date-parts" : [ [ "2013", "1" ] ] }, "language" : "eng PT - Comparative Study PT - Journal Article", "note" : "DA - 20130502\n\n0 (Pharmaceutical Preparations)\n\nAYI8EX34EU (Creatinine)\nSB - IM", "page" : "54-57", "publisher-place" : "Steward Health Care Network, Dedham, MA 02026, USA. bethany.lessard@steward.org", "title" : "Comparison of equations for dosing of medications requiring renal adjustment", "type" : "article-journal", "volume" : "53" }, "uris" : [ "http://www.mendeley.com/documents/?uuid=af177fed-ab91-451b-902e-3976c0fa19f0" ] } ], "mendeley" : { "formattedCitation" : "[7,8,10,13\u201338]", "plainTextFormattedCitation" : "[7,8,10,13\u201338]", "previouslyFormattedCitation" : "[7,8,10,13\u201338]" }, "properties" : { "noteIndex" : 0 }, "schema" : "https://github.com/citation-style-language/schema/raw/master/csl-citation.json" }</w:instrText>
      </w:r>
      <w:r w:rsidR="002374F8"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7,8,10,13–38]</w:t>
      </w:r>
      <w:r w:rsidR="002374F8" w:rsidRPr="00CB1774">
        <w:rPr>
          <w:rFonts w:ascii="Times New Roman" w:hAnsi="Times New Roman" w:cs="Times New Roman"/>
          <w:sz w:val="24"/>
          <w:szCs w:val="24"/>
          <w:lang w:val="en-US"/>
        </w:rPr>
        <w:fldChar w:fldCharType="end"/>
      </w:r>
      <w:r w:rsidR="00EF68EF" w:rsidRPr="00CB1774">
        <w:rPr>
          <w:rFonts w:ascii="Times New Roman" w:hAnsi="Times New Roman" w:cs="Times New Roman"/>
          <w:sz w:val="24"/>
          <w:szCs w:val="24"/>
          <w:lang w:val="en-US"/>
        </w:rPr>
        <w:t xml:space="preserve">. For drug dosage </w:t>
      </w:r>
      <w:r w:rsidR="004A2DB7" w:rsidRPr="00CB1774">
        <w:rPr>
          <w:rFonts w:ascii="Times New Roman" w:hAnsi="Times New Roman" w:cs="Times New Roman"/>
          <w:sz w:val="24"/>
          <w:szCs w:val="24"/>
          <w:shd w:val="clear" w:color="auto" w:fill="FFFFFF"/>
          <w:lang w:val="en-US"/>
        </w:rPr>
        <w:t>adjustment</w:t>
      </w:r>
      <w:r w:rsidR="00EF68EF" w:rsidRPr="00CB1774">
        <w:rPr>
          <w:rFonts w:ascii="Times New Roman" w:hAnsi="Times New Roman" w:cs="Times New Roman"/>
          <w:sz w:val="24"/>
          <w:szCs w:val="24"/>
          <w:lang w:val="en-US"/>
        </w:rPr>
        <w:t xml:space="preserve">, the </w:t>
      </w:r>
      <w:r w:rsidR="009C6F2E" w:rsidRPr="00CB1774">
        <w:rPr>
          <w:rFonts w:ascii="Times New Roman" w:hAnsi="Times New Roman" w:cs="Times New Roman"/>
          <w:sz w:val="24"/>
          <w:szCs w:val="24"/>
          <w:lang w:val="en-US"/>
        </w:rPr>
        <w:t xml:space="preserve">sharpest </w:t>
      </w:r>
      <w:r w:rsidR="00EF68EF" w:rsidRPr="00CB1774">
        <w:rPr>
          <w:rFonts w:ascii="Times New Roman" w:hAnsi="Times New Roman" w:cs="Times New Roman"/>
          <w:sz w:val="24"/>
          <w:szCs w:val="24"/>
          <w:lang w:val="en-US"/>
        </w:rPr>
        <w:t>debate</w:t>
      </w:r>
      <w:r w:rsidR="009C6F2E" w:rsidRPr="00CB1774">
        <w:rPr>
          <w:rFonts w:ascii="Times New Roman" w:hAnsi="Times New Roman" w:cs="Times New Roman"/>
          <w:sz w:val="24"/>
          <w:szCs w:val="24"/>
          <w:lang w:val="en-US"/>
        </w:rPr>
        <w:t xml:space="preserve"> consists in choosing</w:t>
      </w:r>
      <w:r w:rsidR="00EF68EF" w:rsidRPr="00CB1774">
        <w:rPr>
          <w:rFonts w:ascii="Times New Roman" w:hAnsi="Times New Roman" w:cs="Times New Roman"/>
          <w:sz w:val="24"/>
          <w:szCs w:val="24"/>
          <w:lang w:val="en-US"/>
        </w:rPr>
        <w:t xml:space="preserve"> between the Cockcroft</w:t>
      </w:r>
      <w:r w:rsidR="00584B73" w:rsidRPr="00CB1774">
        <w:rPr>
          <w:rFonts w:ascii="Times New Roman" w:hAnsi="Times New Roman" w:cs="Times New Roman"/>
          <w:sz w:val="24"/>
          <w:szCs w:val="24"/>
          <w:lang w:val="en-US"/>
        </w:rPr>
        <w:t>-</w:t>
      </w:r>
      <w:r w:rsidR="00386B3F" w:rsidRPr="00CB1774">
        <w:rPr>
          <w:rFonts w:ascii="Times New Roman" w:hAnsi="Times New Roman" w:cs="Times New Roman"/>
          <w:sz w:val="24"/>
          <w:szCs w:val="24"/>
          <w:lang w:val="en-US"/>
        </w:rPr>
        <w:t>Gault (CG)</w:t>
      </w:r>
      <w:r w:rsidR="00EF68EF" w:rsidRPr="00CB1774">
        <w:rPr>
          <w:rFonts w:ascii="Times New Roman" w:hAnsi="Times New Roman" w:cs="Times New Roman"/>
          <w:sz w:val="24"/>
          <w:szCs w:val="24"/>
          <w:lang w:val="en-US"/>
        </w:rPr>
        <w:t xml:space="preserve"> equation</w:t>
      </w:r>
      <w:r w:rsidR="00C107B6" w:rsidRPr="00CB1774">
        <w:rPr>
          <w:rFonts w:ascii="Times New Roman" w:hAnsi="Times New Roman" w:cs="Times New Roman"/>
          <w:sz w:val="24"/>
          <w:szCs w:val="24"/>
          <w:lang w:val="en-US"/>
        </w:rPr>
        <w:t xml:space="preserve"> </w:t>
      </w:r>
      <w:r w:rsidR="00C107B6"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PMID" : "1244564", "abstract" : "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 "author" : [ { "dropping-particle" : "", "family" : "Cockcroft", "given" : "D W", "non-dropping-particle" : "", "parse-names" : false, "suffix" : "" }, { "dropping-particle" : "", "family" : "Gault", "given" : "M H", "non-dropping-particle" : "", "parse-names" : false, "suffix" : "" } ], "container-title" : "Nephron", "id" : "ITEM-1", "issue" : "1", "issued" : { "date-parts" : [ [ "1976" ] ] }, "language" : "eng PT - Journal Article", "note" : "DA - 19760213\n\n60-27-5 (Creatinine)\nSB - IM", "page" : "31-41", "title" : "Prediction of creatinine clearance from serum creatinine", "type" : "article-journal", "volume" : "16" }, "uris" : [ "http://www.mendeley.com/documents/?uuid=92d1ded8-0e6c-46a9-b53f-9e6b535b23b1" ] } ], "mendeley" : { "formattedCitation" : "[39]", "plainTextFormattedCitation" : "[39]", "previouslyFormattedCitation" : "[39]" }, "properties" : { "noteIndex" : 0 }, "schema" : "https://github.com/citation-style-language/schema/raw/master/csl-citation.json" }</w:instrText>
      </w:r>
      <w:r w:rsidR="00C107B6"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39]</w:t>
      </w:r>
      <w:r w:rsidR="00C107B6" w:rsidRPr="00CB1774">
        <w:rPr>
          <w:rFonts w:ascii="Times New Roman" w:hAnsi="Times New Roman" w:cs="Times New Roman"/>
          <w:sz w:val="24"/>
          <w:szCs w:val="24"/>
          <w:lang w:val="en-US"/>
        </w:rPr>
        <w:fldChar w:fldCharType="end"/>
      </w:r>
      <w:r w:rsidR="00EF68EF" w:rsidRPr="00CB1774">
        <w:rPr>
          <w:rFonts w:ascii="Times New Roman" w:hAnsi="Times New Roman" w:cs="Times New Roman"/>
          <w:sz w:val="24"/>
          <w:szCs w:val="24"/>
          <w:lang w:val="en-US"/>
        </w:rPr>
        <w:t xml:space="preserve">, frequently promoted by </w:t>
      </w:r>
      <w:r w:rsidR="009C6F2E" w:rsidRPr="00CB1774">
        <w:rPr>
          <w:rFonts w:ascii="Times New Roman" w:hAnsi="Times New Roman" w:cs="Times New Roman"/>
          <w:sz w:val="24"/>
          <w:szCs w:val="24"/>
          <w:lang w:val="en-US"/>
        </w:rPr>
        <w:t xml:space="preserve">clinical </w:t>
      </w:r>
      <w:r w:rsidR="00EF68EF" w:rsidRPr="00CB1774">
        <w:rPr>
          <w:rFonts w:ascii="Times New Roman" w:hAnsi="Times New Roman" w:cs="Times New Roman"/>
          <w:sz w:val="24"/>
          <w:szCs w:val="24"/>
          <w:lang w:val="en-US"/>
        </w:rPr>
        <w:t>pharmacologists</w:t>
      </w:r>
      <w:r w:rsidR="009C6F2E" w:rsidRPr="00CB1774">
        <w:rPr>
          <w:rFonts w:ascii="Times New Roman" w:hAnsi="Times New Roman" w:cs="Times New Roman"/>
          <w:sz w:val="24"/>
          <w:szCs w:val="24"/>
          <w:lang w:val="en-US"/>
        </w:rPr>
        <w:t xml:space="preserve"> and geriatricians</w:t>
      </w:r>
      <w:r w:rsidR="00584B73" w:rsidRPr="00CB1774">
        <w:rPr>
          <w:rFonts w:ascii="Times New Roman" w:hAnsi="Times New Roman" w:cs="Times New Roman"/>
          <w:sz w:val="24"/>
          <w:szCs w:val="24"/>
          <w:lang w:val="en-US"/>
        </w:rPr>
        <w:t>,</w:t>
      </w:r>
      <w:r w:rsidR="00EF68EF" w:rsidRPr="00CB1774">
        <w:rPr>
          <w:rFonts w:ascii="Times New Roman" w:hAnsi="Times New Roman" w:cs="Times New Roman"/>
          <w:sz w:val="24"/>
          <w:szCs w:val="24"/>
          <w:lang w:val="en-US"/>
        </w:rPr>
        <w:t xml:space="preserve"> and the </w:t>
      </w:r>
      <w:r w:rsidR="00637670" w:rsidRPr="00CB1774">
        <w:rPr>
          <w:rFonts w:ascii="Times New Roman" w:hAnsi="Times New Roman" w:cs="Times New Roman"/>
          <w:sz w:val="24"/>
          <w:szCs w:val="24"/>
          <w:lang w:val="en-US"/>
        </w:rPr>
        <w:t xml:space="preserve">Chronic Kidney Disease Epidemiology (CKD-EPI) </w:t>
      </w:r>
      <w:r w:rsidR="00EF68EF" w:rsidRPr="00CB1774">
        <w:rPr>
          <w:rFonts w:ascii="Times New Roman" w:hAnsi="Times New Roman" w:cs="Times New Roman"/>
          <w:sz w:val="24"/>
          <w:szCs w:val="24"/>
          <w:lang w:val="en-US"/>
        </w:rPr>
        <w:t>equation, promoted by nephrologists</w:t>
      </w:r>
      <w:r w:rsidR="00C107B6" w:rsidRPr="00CB1774">
        <w:rPr>
          <w:rFonts w:ascii="Times New Roman" w:hAnsi="Times New Roman" w:cs="Times New Roman"/>
          <w:sz w:val="24"/>
          <w:szCs w:val="24"/>
          <w:lang w:val="en-US"/>
        </w:rPr>
        <w:t xml:space="preserve"> </w:t>
      </w:r>
      <w:r w:rsidR="00C107B6"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container-title" : "Kidney Int Suppl", "id" : "ITEM-1", "issue" : "1", "issued" : { "date-parts" : [ [ "2013" ] ] }, "page" : "1-150", "title" : "KDIGO 2012 Clinical Practice Guideline for the Evaluation and Management of Chronic Kidney Disease", "type" : "article-journal", "volume" : "3" }, "uris" : [ "http://www.mendeley.com/documents/?uuid=40cb6f76-b2ba-4c92-8f80-8c7e105eff2c" ] }, { "id" : "ITEM-2",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id" : "ITEM-2",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mendeley" : { "formattedCitation" : "[40,41]", "plainTextFormattedCitation" : "[40,41]", "previouslyFormattedCitation" : "[40,41]" }, "properties" : { "noteIndex" : 0 }, "schema" : "https://github.com/citation-style-language/schema/raw/master/csl-citation.json" }</w:instrText>
      </w:r>
      <w:r w:rsidR="00C107B6"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40,41]</w:t>
      </w:r>
      <w:r w:rsidR="00C107B6" w:rsidRPr="00CB1774">
        <w:rPr>
          <w:rFonts w:ascii="Times New Roman" w:hAnsi="Times New Roman" w:cs="Times New Roman"/>
          <w:sz w:val="24"/>
          <w:szCs w:val="24"/>
          <w:lang w:val="en-US"/>
        </w:rPr>
        <w:fldChar w:fldCharType="end"/>
      </w:r>
      <w:r w:rsidR="00EF68EF" w:rsidRPr="00CB1774">
        <w:rPr>
          <w:rFonts w:ascii="Times New Roman" w:hAnsi="Times New Roman" w:cs="Times New Roman"/>
          <w:sz w:val="24"/>
          <w:szCs w:val="24"/>
          <w:lang w:val="en-US"/>
        </w:rPr>
        <w:t xml:space="preserve">. From the nephrological point of view, the superiority of the CKD-EPI </w:t>
      </w:r>
      <w:r w:rsidR="00C107B6" w:rsidRPr="00CB1774">
        <w:rPr>
          <w:rFonts w:ascii="Times New Roman" w:hAnsi="Times New Roman" w:cs="Times New Roman"/>
          <w:sz w:val="24"/>
          <w:szCs w:val="24"/>
          <w:lang w:val="en-US"/>
        </w:rPr>
        <w:t xml:space="preserve">over CG </w:t>
      </w:r>
      <w:r w:rsidR="00EF68EF" w:rsidRPr="00CB1774">
        <w:rPr>
          <w:rFonts w:ascii="Times New Roman" w:hAnsi="Times New Roman" w:cs="Times New Roman"/>
          <w:sz w:val="24"/>
          <w:szCs w:val="24"/>
          <w:lang w:val="en-US"/>
        </w:rPr>
        <w:t>equation to estimate GFR is easy to demonstrate in the general population</w:t>
      </w:r>
      <w:r w:rsidR="00C107B6" w:rsidRPr="00CB1774">
        <w:rPr>
          <w:rFonts w:ascii="Times New Roman" w:hAnsi="Times New Roman" w:cs="Times New Roman"/>
          <w:sz w:val="24"/>
          <w:szCs w:val="24"/>
          <w:lang w:val="en-US"/>
        </w:rPr>
        <w:t xml:space="preserve"> </w:t>
      </w:r>
      <w:r w:rsidR="00C107B6"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id" : "ITEM-1",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id" : "ITEM-2", "itemData" : { "container-title" : "Kidney Int Suppl", "id" : "ITEM-2", "issue" : "1", "issued" : { "date-parts" : [ [ "2013" ] ] }, "page" : "1-150", "title" : "KDIGO 2012 Clinical Practice Guideline for the Evaluation and Management of Chronic Kidney Disease", "type" : "article-journal", "volume" : "3" }, "uris" : [ "http://www.mendeley.com/documents/?uuid=40cb6f76-b2ba-4c92-8f80-8c7e105eff2c" ] }, { "id" : "ITEM-3", "itemData" : { "ISSN" : "1046-6673", "PMID" : "15659562", "abstract" : "Recent recommendations emphasize the need to assess kidney function using creatinine-based predictive equations to optimize the care of patients with chronic kidney disease. The most widely used equations are the Cockcroft-Gault (CG) and the simplified Modification of Diet in Renal Disease (MDRD) formulas. However, they still need to be validated in large samples of subjects, including large non-U.S. cohorts. Renal clearance of (51)Cr-EDTA was compared with GFR estimated using either the CG equation or the MDRD formula in a cohort of 2095 adult Europeans (863 female and 1232 male; median age, 53.2 yr; median measured GFR, 59.8 ml/min per 1.73 m(2)). When the entire study population was considered, the CG and MDRD equations showed very limited bias. They overestimated measured GFR by 1.94 ml/min per 1.73 m(2) and underestimated it by 0.99 ml/min per 1.73 m(2), respectively. However, analysis of subgroups defined by age, gender, body mass index, and GFR level showed that the biases of the two formulas could be much larger in selected populations. Furthermore, analysis of the SD of the mean difference between estimated and measured GFR showed that both formulas lacked precision; the CG formula was less precise than the MDRD one in most cases. In the whole study population, the SD was 15.1 and 13.5 ml/min per 1.73 m(2) for the CG and MDRD formulas, respectively. Finally, 29.2 and 32.4% of subjects were misclassified when the CG and MDRD formulas were used to categorize subjects according to the Kidney Disease Outcomes Quality Initiative chronic kidney disease classification, respectively", "author" : [ { "dropping-particle" : "", "family" : "Froissart", "given" : "M.", "non-dropping-particle" : "", "parse-names" : false, "suffix" : "" }, { "dropping-particle" : "", "family" : "Rossert", "given" : "J", "non-dropping-particle" : "", "parse-names" : false, "suffix" : "" }, { "dropping-particle" : "", "family" : "Jacquot", "given" : "C", "non-dropping-particle" : "", "parse-names" : false, "suffix" : "" }, { "dropping-particle" : "", "family" : "Paillard", "given" : "M", "non-dropping-particle" : "", "parse-names" : false, "suffix" : "" }, { "dropping-particle" : "", "family" : "Houillier", "given" : "P", "non-dropping-particle" : "", "parse-names" : false, "suffix" : "" } ], "container-title" : "J Am Soc Nephrol", "id" : "ITEM-3", "issue" : "3", "issued" : { "date-parts" : [ [ "2005", "3" ] ] }, "language" : "eng PT - Journal Article", "note" : "From Duplicate 2 (Predictive performance of the modification of diet in renal disease and Cockcroft-Gault equations for estimating renal function - Froissart, M; Rossert, J; Jacquot, C; Paillard, M; Houillier, P)\nAnd Duplicate 3 (Predictive performance of the modification of diet in renal disease and Cockcroft-Gault equations for estimating renal function - Froissart, M; Rossert, J; Jacquot, C; Paillard, M; Houillier, P)\n\nDA - 20050224\n\n0 (Chromium Radioisotopes)\n\n60-00-4 (Edetic Acid)\n\n60-27-5 (Creatinine)\nSB - IM", "page" : "763-773", "publisher-place" : "Department of Physiology and Biophysics, Georges Pompidou European Hospital, 20 rue Leblanc, 75015 Paris, France. marc.froissart@egp.aphp.fr", "title" : "Predictive performance of the modification of diet in renal disease and Cockcroft-Gault equations for estimating renal function", "type" : "article-journal", "volume" : "16" }, "uris" : [ "http://www.mendeley.com/documents/?uuid=3994d95d-a6bf-4c52-b0e1-5345580951ea" ] }, { "id" : "ITEM-4", "itemData" : { "ISSN" : "1759-507X", "PMID" : "23856996", "abstract" : "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 "author" : [ { "dropping-particle" : "", "family" : "Delanaye", "given" : "Pierre", "non-dropping-particle" : "", "parse-names" : false, "suffix" : "" }, { "dropping-particle" : "", "family" : "Mariat", "given" : "Christophe", "non-dropping-particle" : "", "parse-names" : false, "suffix" : "" } ], "container-title" : "Nat Rev Nephrol", "id" : "ITEM-4", "issue" : "9", "issued" : { "date-parts" : [ [ "2013", "9" ] ] }, "language" : "eng PT - Journal Article SB - IM", "note" : "From Duplicate 1 (The applicability of eGFR equations to different populations - Delanaye, P; Mariat, C)\n\nDA - 20130823", "page" : "513-522", "publisher" : "Nature Publishing Group", "publisher-place" : "Department of Nephrology, Dialysis and Transplantation, University of Liege, CHU Sart Tilman, Liege 4000, Belgium", "title" : "The applicability of eGFR equations to different populations", "type" : "article-journal", "volume" : "9" }, "uris" : [ "http://www.mendeley.com/documents/?uuid=16cd340a-920a-438e-ba9d-9f2b1abace71" ] } ], "mendeley" : { "formattedCitation" : "[12,40\u201342]", "plainTextFormattedCitation" : "[12,40\u201342]", "previouslyFormattedCitation" : "[12,40\u201342]" }, "properties" : { "noteIndex" : 0 }, "schema" : "https://github.com/citation-style-language/schema/raw/master/csl-citation.json" }</w:instrText>
      </w:r>
      <w:r w:rsidR="00C107B6"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12,40–42]</w:t>
      </w:r>
      <w:r w:rsidR="00C107B6" w:rsidRPr="00CB1774">
        <w:rPr>
          <w:rFonts w:ascii="Times New Roman" w:hAnsi="Times New Roman" w:cs="Times New Roman"/>
          <w:sz w:val="24"/>
          <w:szCs w:val="24"/>
          <w:lang w:val="en-US"/>
        </w:rPr>
        <w:fldChar w:fldCharType="end"/>
      </w:r>
      <w:r w:rsidR="00EF68EF" w:rsidRPr="00CB1774">
        <w:rPr>
          <w:rFonts w:ascii="Times New Roman" w:hAnsi="Times New Roman" w:cs="Times New Roman"/>
          <w:sz w:val="24"/>
          <w:szCs w:val="24"/>
          <w:lang w:val="en-US"/>
        </w:rPr>
        <w:t xml:space="preserve">. Moreover, this equation truly estimates GFR, whereas the </w:t>
      </w:r>
      <w:r w:rsidR="00FD1708" w:rsidRPr="00CB1774">
        <w:rPr>
          <w:rFonts w:ascii="Times New Roman" w:hAnsi="Times New Roman" w:cs="Times New Roman"/>
          <w:sz w:val="24"/>
          <w:szCs w:val="24"/>
          <w:lang w:val="en-US"/>
        </w:rPr>
        <w:t>CG</w:t>
      </w:r>
      <w:r w:rsidR="00EF68EF" w:rsidRPr="00CB1774">
        <w:rPr>
          <w:rFonts w:ascii="Times New Roman" w:hAnsi="Times New Roman" w:cs="Times New Roman"/>
          <w:sz w:val="24"/>
          <w:szCs w:val="24"/>
          <w:lang w:val="en-US"/>
        </w:rPr>
        <w:t xml:space="preserve"> equation estimates creatinine clearance</w:t>
      </w:r>
      <w:r w:rsidR="00DC0138" w:rsidRPr="00CB1774">
        <w:rPr>
          <w:rFonts w:ascii="Times New Roman" w:hAnsi="Times New Roman" w:cs="Times New Roman"/>
          <w:sz w:val="24"/>
          <w:szCs w:val="24"/>
          <w:lang w:val="en-US"/>
        </w:rPr>
        <w:t xml:space="preserve"> (eClCr)</w:t>
      </w:r>
      <w:r w:rsidR="00EF68EF" w:rsidRPr="00CB1774">
        <w:rPr>
          <w:rFonts w:ascii="Times New Roman" w:hAnsi="Times New Roman" w:cs="Times New Roman"/>
          <w:sz w:val="24"/>
          <w:szCs w:val="24"/>
          <w:lang w:val="en-US"/>
        </w:rPr>
        <w:t>, which</w:t>
      </w:r>
      <w:r w:rsidR="000D159D" w:rsidRPr="00CB1774">
        <w:rPr>
          <w:rFonts w:ascii="Times New Roman" w:hAnsi="Times New Roman" w:cs="Times New Roman"/>
          <w:sz w:val="24"/>
          <w:szCs w:val="24"/>
          <w:lang w:val="en-US"/>
        </w:rPr>
        <w:t>,</w:t>
      </w:r>
      <w:r w:rsidR="00EF68EF" w:rsidRPr="00CB1774">
        <w:rPr>
          <w:rFonts w:ascii="Times New Roman" w:hAnsi="Times New Roman" w:cs="Times New Roman"/>
          <w:sz w:val="24"/>
          <w:szCs w:val="24"/>
          <w:lang w:val="en-US"/>
        </w:rPr>
        <w:t xml:space="preserve"> in itself</w:t>
      </w:r>
      <w:r w:rsidR="000D159D" w:rsidRPr="00CB1774">
        <w:rPr>
          <w:rFonts w:ascii="Times New Roman" w:hAnsi="Times New Roman" w:cs="Times New Roman"/>
          <w:sz w:val="24"/>
          <w:szCs w:val="24"/>
          <w:lang w:val="en-US"/>
        </w:rPr>
        <w:t>,</w:t>
      </w:r>
      <w:r w:rsidR="00EF68EF" w:rsidRPr="00CB1774">
        <w:rPr>
          <w:rFonts w:ascii="Times New Roman" w:hAnsi="Times New Roman" w:cs="Times New Roman"/>
          <w:sz w:val="24"/>
          <w:szCs w:val="24"/>
          <w:lang w:val="en-US"/>
        </w:rPr>
        <w:t xml:space="preserve"> is only a poor estimation of real GFR</w:t>
      </w:r>
      <w:r w:rsidR="00C27774" w:rsidRPr="00CB1774">
        <w:rPr>
          <w:rFonts w:ascii="Times New Roman" w:hAnsi="Times New Roman" w:cs="Times New Roman"/>
          <w:sz w:val="24"/>
          <w:szCs w:val="24"/>
          <w:lang w:val="en-US"/>
        </w:rPr>
        <w:t xml:space="preserve">. Indeed, ClCr overestimates GFR because </w:t>
      </w:r>
      <w:r w:rsidR="000C006C" w:rsidRPr="00CB1774">
        <w:rPr>
          <w:rFonts w:ascii="Times New Roman" w:hAnsi="Times New Roman" w:cs="Times New Roman"/>
          <w:sz w:val="24"/>
          <w:szCs w:val="24"/>
          <w:lang w:val="en-US"/>
        </w:rPr>
        <w:t xml:space="preserve">of the contribution of </w:t>
      </w:r>
      <w:r w:rsidR="00C27774" w:rsidRPr="00CB1774">
        <w:rPr>
          <w:rFonts w:ascii="Times New Roman" w:hAnsi="Times New Roman" w:cs="Times New Roman"/>
          <w:sz w:val="24"/>
          <w:szCs w:val="24"/>
          <w:lang w:val="en-US"/>
        </w:rPr>
        <w:t>tubular creatinine secretion</w:t>
      </w:r>
      <w:r w:rsidR="00C107B6" w:rsidRPr="00CB1774">
        <w:rPr>
          <w:rFonts w:ascii="Times New Roman" w:hAnsi="Times New Roman" w:cs="Times New Roman"/>
          <w:sz w:val="24"/>
          <w:szCs w:val="24"/>
          <w:lang w:val="en-US"/>
        </w:rPr>
        <w:t xml:space="preserve"> </w:t>
      </w:r>
      <w:r w:rsidR="00C107B6"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SN" : "1759-507X", "PMID" : "23856996", "abstract" : "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 "author" : [ { "dropping-particle" : "", "family" : "Delanaye", "given" : "Pierre", "non-dropping-particle" : "", "parse-names" : false, "suffix" : "" }, { "dropping-particle" : "", "family" : "Mariat", "given" : "Christophe", "non-dropping-particle" : "", "parse-names" : false, "suffix" : "" } ], "container-title" : "Nat Rev Nephrol", "id" : "ITEM-1", "issue" : "9", "issued" : { "date-parts" : [ [ "2013", "9" ] ] }, "language" : "eng PT - Journal Article SB - IM", "note" : "From Duplicate 1 (The applicability of eGFR equations to different populations - Delanaye, P; Mariat, C)\n\nDA - 20130823", "page" : "513-522", "publisher" : "Nature Publishing Group", "publisher-place" : "Department of Nephrology, Dialysis and Transplantation, University of Liege, CHU Sart Tilman, Liege 4000, Belgium", "title" : "The applicability of eGFR equations to different populations", "type" : "article-journal", "volume" : "9" }, "uris" : [ "http://www.mendeley.com/documents/?uuid=16cd340a-920a-438e-ba9d-9f2b1abace71" ] }, { "id" : "ITEM-2", "itemData" : { "PMID" : "22382272", "abstract" : "AIMS: To review the derivation of the Cockroft and Gault formula for estimating creatinine clearance from serum creatinine in a historical context. METHOD: The derivation described by Cockroft and Gault was reviewed, and an alternative formula was sought using the data reported in the paper. RESULTS: Cockroft and Gault used 24 hour urine creatinine data expressed as mg/kg body weight and mathematical manipulation of a linear regression equation which introduced body weight as an independent variable into the formula. This involved a circular logic and may have been mathematically invalid. A more logical equation not containing body weight was derived from the data. CONCLUSION: The Cockcroft and Gault formula has been validated by long usage but the derivation appears logically insecure. Nevertheless, its role in estimating renal function at the bedside is established", "author" : [ { "dropping-particle" : "", "family" : "Millar", "given" : "J A", "non-dropping-particle" : "", "parse-names" : false, "suffix" : "" } ], "container-title" : "N Z Med J", "id" : "ITEM-2", "issue" : "1350", "issued" : { "date-parts" : [ [ "2012", "2", "24" ] ] }, "language" : "eng PT - Historical Article PT - Journal Article", "note" : "DA - 20120302\n\n60-27-5 (Creatinine)\nSB - IM", "page" : "119-122", "publisher-place" : "Medical Department, Southland Hospital, Invercargill, New Zealand. Alasdair.millar@health.wa.gov.au", "title" : "The Cockroft and Gault formula for estimation of creatinine clearance: a friendly deconstruction", "type" : "article-journal", "volume" : "125" }, "uris" : [ "http://www.mendeley.com/documents/?uuid=c97363a1-ce94-4ef7-9414-ac6139ae2789" ] } ], "mendeley" : { "formattedCitation" : "[12,43]", "plainTextFormattedCitation" : "[12,43]", "previouslyFormattedCitation" : "[12,43]" }, "properties" : { "noteIndex" : 0 }, "schema" : "https://github.com/citation-style-language/schema/raw/master/csl-citation.json" }</w:instrText>
      </w:r>
      <w:r w:rsidR="00C107B6"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12,43]</w:t>
      </w:r>
      <w:r w:rsidR="00C107B6" w:rsidRPr="00CB1774">
        <w:rPr>
          <w:rFonts w:ascii="Times New Roman" w:hAnsi="Times New Roman" w:cs="Times New Roman"/>
          <w:sz w:val="24"/>
          <w:szCs w:val="24"/>
          <w:lang w:val="en-US"/>
        </w:rPr>
        <w:fldChar w:fldCharType="end"/>
      </w:r>
      <w:r w:rsidR="00EF68EF" w:rsidRPr="00CB1774">
        <w:rPr>
          <w:rFonts w:ascii="Times New Roman" w:hAnsi="Times New Roman" w:cs="Times New Roman"/>
          <w:sz w:val="24"/>
          <w:szCs w:val="24"/>
          <w:lang w:val="en-US"/>
        </w:rPr>
        <w:t xml:space="preserve">. </w:t>
      </w:r>
      <w:r w:rsidR="00BD2420" w:rsidRPr="00CB1774">
        <w:rPr>
          <w:rFonts w:ascii="Times New Roman" w:hAnsi="Times New Roman" w:cs="Times New Roman"/>
          <w:sz w:val="24"/>
          <w:szCs w:val="24"/>
          <w:lang w:val="en-US"/>
        </w:rPr>
        <w:t>Finally</w:t>
      </w:r>
      <w:r w:rsidR="00EF68EF" w:rsidRPr="00CB1774">
        <w:rPr>
          <w:rFonts w:ascii="Times New Roman" w:hAnsi="Times New Roman" w:cs="Times New Roman"/>
          <w:sz w:val="24"/>
          <w:szCs w:val="24"/>
          <w:lang w:val="en-US"/>
        </w:rPr>
        <w:t xml:space="preserve">, </w:t>
      </w:r>
      <w:r w:rsidR="0077641F" w:rsidRPr="00CB1774">
        <w:rPr>
          <w:rFonts w:ascii="Times New Roman" w:hAnsi="Times New Roman" w:cs="Times New Roman"/>
          <w:i/>
          <w:sz w:val="24"/>
          <w:szCs w:val="24"/>
          <w:lang w:val="en-US"/>
        </w:rPr>
        <w:t xml:space="preserve">sensu stricto, </w:t>
      </w:r>
      <w:r w:rsidR="0077641F" w:rsidRPr="00CB1774">
        <w:rPr>
          <w:rFonts w:ascii="Times New Roman" w:hAnsi="Times New Roman" w:cs="Times New Roman"/>
          <w:sz w:val="24"/>
          <w:szCs w:val="24"/>
          <w:lang w:val="en-US"/>
        </w:rPr>
        <w:t xml:space="preserve">the </w:t>
      </w:r>
      <w:r w:rsidR="00FD1708" w:rsidRPr="00CB1774">
        <w:rPr>
          <w:rFonts w:ascii="Times New Roman" w:hAnsi="Times New Roman" w:cs="Times New Roman"/>
          <w:sz w:val="24"/>
          <w:szCs w:val="24"/>
          <w:lang w:val="en-US"/>
        </w:rPr>
        <w:t>CG</w:t>
      </w:r>
      <w:r w:rsidR="0077641F" w:rsidRPr="00CB1774">
        <w:rPr>
          <w:rFonts w:ascii="Times New Roman" w:hAnsi="Times New Roman" w:cs="Times New Roman"/>
          <w:sz w:val="24"/>
          <w:szCs w:val="24"/>
          <w:lang w:val="en-US"/>
        </w:rPr>
        <w:t xml:space="preserve"> equation cannot be used with modern</w:t>
      </w:r>
      <w:r w:rsidR="003B013D" w:rsidRPr="00CB1774">
        <w:rPr>
          <w:rFonts w:ascii="Times New Roman" w:hAnsi="Times New Roman" w:cs="Times New Roman"/>
          <w:sz w:val="24"/>
          <w:szCs w:val="24"/>
          <w:lang w:val="en-US"/>
        </w:rPr>
        <w:t xml:space="preserve"> and calibrated</w:t>
      </w:r>
      <w:r w:rsidR="0077641F" w:rsidRPr="00CB1774">
        <w:rPr>
          <w:rFonts w:ascii="Times New Roman" w:hAnsi="Times New Roman" w:cs="Times New Roman"/>
          <w:sz w:val="24"/>
          <w:szCs w:val="24"/>
          <w:lang w:val="en-US"/>
        </w:rPr>
        <w:t xml:space="preserve"> serum creatinine </w:t>
      </w:r>
      <w:r w:rsidR="00386B3F" w:rsidRPr="00CB1774">
        <w:rPr>
          <w:rFonts w:ascii="Times New Roman" w:hAnsi="Times New Roman" w:cs="Times New Roman"/>
          <w:sz w:val="24"/>
          <w:szCs w:val="24"/>
          <w:lang w:val="en-US"/>
        </w:rPr>
        <w:t xml:space="preserve">(SCr) </w:t>
      </w:r>
      <w:r w:rsidR="0077641F" w:rsidRPr="00CB1774">
        <w:rPr>
          <w:rFonts w:ascii="Times New Roman" w:hAnsi="Times New Roman" w:cs="Times New Roman"/>
          <w:sz w:val="24"/>
          <w:szCs w:val="24"/>
          <w:lang w:val="en-US"/>
        </w:rPr>
        <w:t xml:space="preserve">values whereas the CKD-EPI equation can be used with all creatinine assays traceable to </w:t>
      </w:r>
      <w:r w:rsidR="00637670" w:rsidRPr="00CB1774">
        <w:rPr>
          <w:rFonts w:ascii="Times New Roman" w:hAnsi="Times New Roman"/>
          <w:sz w:val="24"/>
          <w:szCs w:val="24"/>
          <w:lang w:val="en-US"/>
        </w:rPr>
        <w:t>isotope dilution mass spectrometry</w:t>
      </w:r>
      <w:r w:rsidR="00637670" w:rsidRPr="00CB1774">
        <w:rPr>
          <w:rFonts w:ascii="Times New Roman" w:hAnsi="Times New Roman" w:cs="Times New Roman"/>
          <w:sz w:val="24"/>
          <w:szCs w:val="24"/>
          <w:lang w:val="en-US"/>
        </w:rPr>
        <w:t xml:space="preserve"> (</w:t>
      </w:r>
      <w:r w:rsidR="0077641F" w:rsidRPr="00CB1774">
        <w:rPr>
          <w:rFonts w:ascii="Times New Roman" w:hAnsi="Times New Roman" w:cs="Times New Roman"/>
          <w:sz w:val="24"/>
          <w:szCs w:val="24"/>
          <w:lang w:val="en-US"/>
        </w:rPr>
        <w:t>IDMS</w:t>
      </w:r>
      <w:r w:rsidR="00637670" w:rsidRPr="00CB1774">
        <w:rPr>
          <w:rFonts w:ascii="Times New Roman" w:hAnsi="Times New Roman" w:cs="Times New Roman"/>
          <w:sz w:val="24"/>
          <w:szCs w:val="24"/>
          <w:lang w:val="en-US"/>
        </w:rPr>
        <w:t>)</w:t>
      </w:r>
      <w:r w:rsidR="00C107B6"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BN" : "1873-3492 (Electronic)\\r0009-8981 (Linking)", "ISSN" : "00098981", "PMID" : "21803031", "abstract" : "Chronic kidney disease definition is based on glomerular filtration rate (GFR) estimations which are derived from creatinine-based equations. The accuracy of GFR estimation is thus largely dependent of those of serum creatinine assays. International recommendations highlight the need for traceable creatinine assays. The French Society of Clinical Biochemistry conducted a study for measuring accuracy of creatinine enzymatic methods. This evaluation involved 25 clinical laboratories. Creatinine was measured in serum pools ranging from 35.9+/-0.9mumol/L to 174.5+/-3.1mumol/L (IDMS determination) using 12 creatinine enzymatic methods. For all creatinine values greater than 74.4+/-1.4mumol/L, the bias and imprecision did not exceed 5% and 5.9%, respectively. For the lowest value (35.9+/-0.9mumol/L), the bias ranged from -1.8 to 9.9% (with one exception). At this level, the imprecision ranged from 1.9 to 7.8%. The true performances of the assays (couples of bias and relative standard deviation), were evaluated using Monte-Carlo simulations. Most of the assays fall within the maximum Total Error of 12% at all concentrations. This study demonstrates substantial improvements in the calibration, traceability and precision of the enzymatic methods, reaching the NKDEP recommendations. Moreover, most of these assays allowed accurate creatinine measurements for creatinine levels lower than 40mumol/L", "author" : [ { "dropping-particle" : "", "family" : "Pi\u00e9roni", "given" : "Laurence",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arie Christine", "non-dropping-particle" : "", "parse-names" : false, "suffix" : "" }, { "dropping-particle" : "", "family" : "Hanser", "given" :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ean Paul", "non-dropping-particle" : "", "parse-names" : false, "suffix" : "" }, { "dropping-particle" : "", "family" : "Pieroni", "given" : "L",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arie Christine", "non-dropping-particle" : "", "parse-names" : false, "suffix" : "" }, { "dropping-particle" : "", "family" : "Hanser", "given" :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ean Paul", "non-dropping-particle" : "", "parse-names" : false, "suffix" : "" } ], "container-title" : "Clin Chim Acta", "id" : "ITEM-1", "issue" : "23-24", "issued" : { "date-parts" : [ [ "2011", "11", "20" ] ] }, "language" : "ENG PT - JOURNAL ARTICLE", "note" : "From Duplicate 1 (A multicentric evaluation of IDMS-traceable creatinine enzymatic assays - Pieroni, L; Delanaye, P; Boutten, A; Bargnoux, A S; Rozet, E; Delatour, V; Carlier, M C; Hanser, A M; Cavalier, E; Froissart, M; Cristol, J P)\n\nDA - 20111010", "page" : "2070-2075", "publisher" : "Elsevier B.V.", "publisher-place" : "Biochimie Metabolique, Groupe Hospitalier Pitie-Salpetriere, APHP, Paris, France", "title" : "A multicentric evaluation of IDMS-traceable creatinine enzymatic assays", "type" : "article-journal", "volume" : "412" }, "uris" : [ "http://www.mendeley.com/documents/?uuid=b944e5ac-6026-497e-a9db-1997e602346b" ] }, { "id" : "ITEM-2", "itemData" : { "PMID" : "24711159", "abstract" : "Serum creatinine (SCr) is the main variable for estimating glomerular filtration rate (GFR). Due to inter-assay differences, the prevalence of chronic kidney disease (CKD) varies according to the assay used, and calibration standardization is necessary. For SCr, isotope dilution mass spectrometry (IDMS) is the gold standard. Systematic differences are observed between Jaffe and enzymatic methods. Manufacturers subtract 0.30 mg/dl from Jaffe results to match enzymatic results ('compensated Jaffe method'). The analytical performance of enzymatic methods is superior to that of Jaffe methods. In the original Modification of Diet in Renal Disease (MDRD) equation, SCr was measured by a Jaffe Beckman assay, which was later recalibrated. A limitation of this equation was an underestimation of GFR in the high range. The Chronic Kidney Disease Epidemiology (CKD-EPI) consortium proposed an equation using calibrated and IDMS traceable SCr. The gain in performance was due to improving the bias whereas the precision was comparable. The CKD-EPI equation performs better at high GFR levels (GFR &gt;60 ml/min/1.73 m(2)). Analytical limitations have led to the recommendation to give a grade (&gt;60 ml/min/1.73 m(2)) rather than an absolute value with the MDRD equation. By using both enzymatic and calibrated methods, this cutoff-grade could be increased to 90 ml/min/1.73 m(2) (with MDRD) and 120 ml/min/1.73 m(2) (with CKD-EPI). The superiority of the CKD-EPI equation over MDRD is analytical, but the precision gain is limited. IDMS traceable enzymatic methods have been used in the development of the Lund-Malmo (in CKD populations) and Berlin Initiative Study equations (in the elderly). The analytical errors for cystatin C are grossly comparable to issues found with SCr. Standardization is available since 2011. A reference method for cystatin C is still lacking. Equations based on standardized cystatin C or cystatin C and creatinine have been proposed. The better performance of these equations (especially the combined CKD-EPI equation) has been demonstrated", "author" : [ { "dropping-particle" : "", "family" : "Delanaye", "given" : "P", "non-dropping-particle" : "", "parse-names" : false, "suffix" : "" }, { "dropping-particle" : "", "family" : "Cavalier", "given" : "E", "non-dropping-particle" : "", "parse-names" : false, "suffix" : "" }, { "dropping-particle" : "", "family" : "Cristol", "given" : "J P", "non-dropping-particle" : "", "parse-names" : false, "suffix" : "" }, { "dropping-particle" : "", "family" : "Delanghe", "given" : "J R", "non-dropping-particle" : "", "parse-names" : false, "suffix" : "" } ], "container-title" : "J Nephrol", "id" : "ITEM-2", "issue" : "5", "issued" : { "date-parts" : [ [ "2014", "10" ] ] }, "language" : "eng PT - Journal Article SB - IM", "note" : "DA - 20141029", "page" : "467-475", "publisher-place" : "Department of Nephrology-Dialysis-Transplantation, University of Liege, CHU Sart Tilman, 4000, Liege, Belgium, pierre_delanaye@yahoo.fr", "title" : "Calibration and precision of serum creatinine and plasma cystatin C measurement: impact on the estimation of glomerular filtration rate", "type" : "article-journal", "volume" : "27" }, "uris" : [ "http://www.mendeley.com/documents/?uuid=a67d145d-9ad3-4bcd-b9b1-71ab48e42f70" ] }, { "id" : "ITEM-3", "itemData" : { "container-title" : "Kidney Int Suppl", "id" : "ITEM-3", "issue" : "1", "issued" : { "date-parts" : [ [ "2013" ] ] }, "page" : "1-150", "title" : "KDIGO 2012 Clinical Practice Guideline for the Evaluation and Management of Chronic Kidney Disease", "type" : "article-journal", "volume" : "3" }, "uris" : [ "http://www.mendeley.com/documents/?uuid=40cb6f76-b2ba-4c92-8f80-8c7e105eff2c" ] }, { "id" : "ITEM-4", "itemData" : { "PMID" : "22312131", "abstract" : "Background: Clinical laboratories are increasingly reporting estimated glomerular filtration rate (GFR) by using serum creatinine assays traceable to a standard reference material. Purpose: To review the performance of GFR estimating equations to inform the selection of a single equation by laboratories and the interpretation of estimated GFR by clinicians. Data Sources: A systematic search of MEDLINE, without language restriction, between 1999 and 21 October 2011. Study Selection: Cross-sectional studies in adults that compared the performance of 2 or more creatinine-based GFR estimating equations with a reference GFR measurement. Eligible equations were derived or reexpressed and validated by using creatinine measurements traceable to the standard reference material. Data Extraction: Reviewers extracted data on study population characteristics, measured GFR, creatinine assay, and equation performance. Data Synthesis: Eligible studies compared the MDRD (Modification of Diet in Renal Disease) Study and CKD-EPI (Chronic Kidney Disease Epidemiology Collaboration) equations or modifications thereof. In 12 studies in North America, Europe, and Australia, the CKD-EPI equation performed better at higher GFRs (approximately &gt;60 mL/min per 1.73 m(2)) and the MDRD Study equation performed better at lower GFRs. In 5 of 8 studies in Asia and Africa, the equations were modified to improve their performance by adding a coefficient derived in the local population or removing a coefficient. Limitation: Methods of GFR measurement and study populations were heterogeneous. Conclusion: Neither the CKD-EPI nor the MDRD Study equation is optimal for all populations and GFR ranges. Using a single equation for reporting requires a tradeoff to optimize performance at either higher or lower GFR ranges. A general practice and public health perspective favors the CKD-EPI equation. Primary Funding Source: Kidney Disease: Improving Global Outcomes", "author" : [ { "dropping-particle" : "", "family" : "Earley", "given" : "A", "non-dropping-particle" : "", "parse-names" : false, "suffix" : "" }, { "dropping-particle" : "", "family" : "Miskulin", "given" : "D", "non-dropping-particle" : "", "parse-names" : false, "suffix" : "" }, { "dropping-particle" : "", "family" : "Lamb", "given" : "E J", "non-dropping-particle" : "", "parse-names" : false, "suffix" : "" }, { "dropping-particle" : "", "family" : "Levey", "given" : "A S", "non-dropping-particle" : "", "parse-names" : false, "suffix" : "" }, { "dropping-particle" : "", "family" : "Uhlig", "given" : "K", "non-dropping-particle" : "", "parse-names" : false, "suffix" : "" } ], "container-title" : "Ann Intern Med", "id" : "ITEM-4", "issue" : "11", "issued" : { "date-parts" : [ [ "2012", "6", "5" ] ] }, "language" : "eng PT - Journal Article SB - AIM SB - IM", "note" : "DA - 20120605", "page" : "785-795", "publisher-place" : "Tufts Medical Center, Boston, Massachusetts, and Kent and Canterbury Hospital, Canterbury, Kent, United Kingdom", "title" : "Estimating equations for glomerular filtration rate in the era of creatinine standardization: a systematic review", "type" : "article-journal", "volume" : "156" }, "uris" : [ "http://www.mendeley.com/documents/?uuid=304f9ed6-cce3-466a-96b7-d86618e730ea" ] } ], "mendeley" : { "formattedCitation" : "[40,44\u201346]", "plainTextFormattedCitation" : "[40,44\u201346]", "previouslyFormattedCitation" : "[40,44\u201346]" }, "properties" : { "noteIndex" : 0 }, "schema" : "https://github.com/citation-style-language/schema/raw/master/csl-citation.json" }</w:instrText>
      </w:r>
      <w:r w:rsidR="00C107B6"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40,44–46]</w:t>
      </w:r>
      <w:r w:rsidR="00C107B6" w:rsidRPr="00CB1774">
        <w:rPr>
          <w:rFonts w:ascii="Times New Roman" w:hAnsi="Times New Roman" w:cs="Times New Roman"/>
          <w:sz w:val="24"/>
          <w:szCs w:val="24"/>
          <w:lang w:val="en-US"/>
        </w:rPr>
        <w:fldChar w:fldCharType="end"/>
      </w:r>
      <w:r w:rsidR="0077641F" w:rsidRPr="00CB1774">
        <w:rPr>
          <w:rFonts w:ascii="Times New Roman" w:hAnsi="Times New Roman" w:cs="Times New Roman"/>
          <w:sz w:val="24"/>
          <w:szCs w:val="24"/>
          <w:lang w:val="en-US"/>
        </w:rPr>
        <w:t>.</w:t>
      </w:r>
      <w:r w:rsidR="00E87CDF" w:rsidRPr="00CB1774">
        <w:rPr>
          <w:rFonts w:ascii="Times New Roman" w:hAnsi="Times New Roman" w:cs="Times New Roman"/>
          <w:sz w:val="24"/>
          <w:szCs w:val="24"/>
          <w:lang w:val="en-US"/>
        </w:rPr>
        <w:t xml:space="preserve"> </w:t>
      </w:r>
      <w:r w:rsidR="00E87CDF" w:rsidRPr="00CB1774">
        <w:rPr>
          <w:rFonts w:ascii="Times New Roman" w:hAnsi="Times New Roman" w:cs="Times New Roman"/>
          <w:sz w:val="24"/>
          <w:szCs w:val="24"/>
          <w:lang w:val="en-US"/>
        </w:rPr>
        <w:lastRenderedPageBreak/>
        <w:t>Conversely, there are arguments to support the case for applying the CG equation</w:t>
      </w:r>
      <w:r w:rsidR="00C107B6" w:rsidRPr="00CB1774">
        <w:rPr>
          <w:rFonts w:ascii="Times New Roman" w:hAnsi="Times New Roman" w:cs="Times New Roman"/>
          <w:sz w:val="24"/>
          <w:szCs w:val="24"/>
          <w:lang w:val="en-US"/>
        </w:rPr>
        <w:t xml:space="preserve"> </w:t>
      </w:r>
      <w:r w:rsidR="00C107B6"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PMID" : "19543887", "abstract" : "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author" : [ { "dropping-particle" : "", "family" : "Verbeeck", "given" : "R K", "non-dropping-particle" : "", "parse-names" : false, "suffix" : "" }, { "dropping-particle" : "", "family" : "Musuamba", "given" : "F T", "non-dropping-particle" : "", "parse-names" : false, "suffix" : "" } ], "container-title" : "Eur J Clin Pharmacol", "id" : "ITEM-1", "issue" : "8", "issued" : { "date-parts" : [ [ "2009", "8" ] ] }, "language" : "eng PT - Journal Article PT - Review", "note" : "DA - 20090724\n\n0 (Biological Markers)\n\nAYI8EX34EU (Creatinine)\nSB - IM", "page" : "757-773", "publisher-place" : "Faculty of Pharmacy, Rhodes University, Grahamstown, Eastern Cape, South Africa. roger.verbeeck@uclouvain.be", "title" : "Pharmacokinetics and dosage adjustment in patients with renal dysfunction", "type" : "article-journal", "volume" : "65" }, "uris" : [ "http://www.mendeley.com/documents/?uuid=46e889a1-027b-4d9b-a46e-6a4f5834e66f" ] }, { "id" : "ITEM-2", "itemData" : { "ISBN" : "0085-2538\\r1523-1755", "ISSN" : "0085-2538", "PMID" : "21918498", "abstract" : "Drug dosage adjustment for patients with acute or chronic kidney disease is an accepted standard of practice. The challenge is how to accurately estimate a patient's kidney function in both acute and chronic kidney disease and determine the influence of renal replacement therapies on drug disposition. Kidney Disease: Improving Global Outcomes (KDIGO) held a conference to investigate these issues and propose recommendations for practitioners, researchers, and those involved in the drug development and regulatory arenas. The conference attendees discussed the major challenges facing drug dosage adjustment for patients with kidney disease. In particular, although glomerular filtration rate is the metric used to guide dose adjustment, kidney disease does affect nonrenal clearances, and this is not adequately considered in most pharmacokinetic studies. There are also inadequate studies in patients receiving all forms of renal replacement therapy and in the pediatric population. The conference generated 37 recommendations for clinical practice, 32 recommendations for future research directions, and 24 recommendations for regulatory agencies (US Food and Drug Administration and European Medicines Agency) to enhance the quality of pharmacokinetic and pharmacodynamic information available to clinicians. The KDIGO Conference highlighted the gaps and focused on crafting paths to the future that will stimulate research and improve the global outcomes of patients with acute and chronic kidney disease", "author" : [ { "dropping-particle" : "", "family" : "Matzke", "given" : "Gary R", "non-dropping-particle" : "", "parse-names" : false, "suffix" : "" }, { "dropping-particle" : "", "family" : "Aronoff", "given" : "George R", "non-dropping-particle" : "", "parse-names" : false, "suffix" : "" }, { "dropping-particle" : "", "family" : "Atkinson Jr.", "given" : "A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dropping-particle" : "", "family" : "Atkinson", "given" : "Arthur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dropping-particle" : "", "family" : "Atkinson Jr.", "given" : "A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container-title" : "Kidney Int", "id" : "ITEM-2", "issue" : "11", "issued" : { "date-parts" : [ [ "2011", "12" ] ] }, "language" : "eng PT - Congresses SB - IM", "note" : "From Duplicate 1 (Drug dosing consideration in patients with acute and chronic kidney disease-a clinical update from Kidney Disease: Improving Global Outcomes (KDIGO) - Matzke, G R; Aronoff, G R; Atkinson Jr., A J; Bennett, W M; Decker, B S; Eckardt, K U; Golper, T; Grabe, D W; Kasiske, B; Keller, F; Kielstein, J T; Mehta, R; Mueller, B A; Pasko, D A; Schaefer, F; Sica, D A; Inker, L A; Umans, J G; Murray, P)\nAnd Duplicate 3 (Drug dosing consideration in patients with acute and chronic kidney disease-a clinical update from Kidney Disease: Improving Global Outcomes (KDIGO) - Matzke, G R; Aronoff, G R; Atkinson Jr., A J; Bennett, W M; Decker, B S; Eckardt, K U; Golper, T; Grabe, D W; Kasiske, B; Keller, F; Kielstein, J T; Mehta, R; Mueller, B A; Pasko, D A; Schaefer, F; Sica, D A; Inker, L A; Umans, J G; Murray, P)\n\nDA - 20111115", "page" : "1122-1137", "publisher" : "Nature Publishing Group", "publisher-place" : "Virginia Commonwealth University, School of Pharmacy, Richmond, Virginia 23298, USA. gmatzke@vcu.edu", "title" : "Drug dosing consideration in patients with acute and chronic kidney disease-a clinical update from Kidney Disease: Improving Global Outcomes (KDIGO)", "type" : "article-journal", "volume" : "80" }, "uris" : [ "http://www.mendeley.com/documents/?uuid=2102ae48-0831-4046-a2f6-f99fded4b2be" ] }, { "id" : "ITEM-3", "itemData" : { "PMID" : "18775390", "abstract" : "BACKGROUND: The National Kidney Foundation's practice guidelines for chronic kidney disease recommend using the Modification of Diet in Renal Disease (MDRD) equation for calculating the estimated glomerular filtration rate (GFR). OBJECTIVE: The purpose of this article was to compare the use of this estimated GFR with estimated creatinine clearance (CrCl) calculated using the Cockcroft-Gault equation (CG(CrCl)-Eq) in the dosing of drugs requiring adjustments in elderly patients with declining renal function. Existing as well as new serum creatinine assay standards were used. METHODS: A PubMed literature search for all English-language articles published before November 2007 was conducted using the terms estimated glomerular filtration, GFR, modified diet in renal disease, MDRD, creatinine clearance, CrCl, drug dosing adjustment, renal impairment, human, and elderly. Mathematical comparisons of the age, race, and sex factors for these 2 equations (CG(CrCl)-Eq and MDRD) were performed, as well as a simulation of resulting values from these equations using various combinations of age, weight, and sex factors. RESULTS: None of the articles identified found that the use of the MDRD equation in the elderly was better than the CG(CrCl)-Eq for estimating renal drug elimination. Substantial mathematical differences are inherent in these 2 prediction equations that make any clinical comparison quite difficult. Implementation of new creatinine assay standards will further confuse the use of these 2 equations for estimating GFR and for dosage adjustments in elderly patients with renal insufficiency. CONCLUSIONS: Although an MDRD equation may be useful for estimating GFR, the CG(CrCl)-Eq should still be used for drug dosage adjustments. The CG(CrCl)-Eq may require a slight \"adjustment factor\" to be applied using serum creatinine values measured by newly established assay procedures", "author" : [ { "dropping-particle" : "", "family" : "Spruill", "given" : "W J", "non-dropping-particle" : "", "parse-names" : false, "suffix" : "" }, { "dropping-particle" : "", "family" : "Wade", "given" : "W E", "non-dropping-particle" : "", "parse-names" : false, "suffix" : "" }, { "dropping-particle" : "", "family" : "Cobb III", "given" : "H H", "non-dropping-particle" : "", "parse-names" : false, "suffix" : "" } ], "container-title" : "Am J Geriatr Pharmacother", "id" : "ITEM-3", "issue" : "3", "issued" : { "date-parts" : [ [ "2008", "8" ] ] }, "language" : "eng PT - Comparative Study PT - Journal Article", "note" : "DA - 20080908\n\n0 (Pharmaceutical Preparations)\n\nAYI8EX34EU (Creatinine)\nSB - IM", "page" : "153-160", "publisher-place" : "Department of Clinical and Administrative Pharmacy, College of Pharmacy, University of Georgia, Athens, Georgia 30602-2354, USA. bspruill@mail.rx.uga.edu", "title" : "Comparison of estimated glomerular filtration rate with estimated creatinine clearance in the dosing of drugs requiring adjustments in elderly patients with declining renal function", "type" : "article-journal", "volume" : "6" }, "uris" : [ "http://www.mendeley.com/documents/?uuid=84c2f8f6-5cd4-48e3-abb5-07da598caaa8" ] }, { "id" : "ITEM-4", "itemData" : { "PMID" : "22026399", "abstract" : "Accurate assessment of kidney function is an important component of determining appropriate drug dosing regimens. Nearly all manufacturer-recommended dosage adjustments are based on creatinine clearance ranges derived from clinical pharmacokinetic studies performed during the drug development process. The Cockcroft-Gault (CG) equation provides an estimate of creatinine clearance and is the equation most commonly used to determine drug dosages in patients with impaired kidney function. The Modification of Diet in Renal Disease (MDRD) study equation has also been proposed for this purpose. Published studies report that drug dosages determined by the two equations do not agree in 10-40% of cases. However, interpretation and comparison of these studies are complicated by the variable creatinine methods used for calculating CG and MDRD estimates, the patient populations studied, and a lack of outcomes data demonstrating the clinical significance of dosing discrepancies. Moreover, the impact of reporting standardized serum creatinine values on the accuracy of the CG equation and corresponding drug dosing regimens have been questioned. Currently, no prospective pharmacokinetic studies have been conducted with use of the MDRD equation to generate dosing recommendations, and limited data are available to support its use in some patient populations representing demographic extremes. Collectively, these issues have resulted in considerable confusion among clinicians and have fueled a healthy debate on whether or not to use the MDRD equation to determine drug dosages. Each of these issues is reviewed, and a proposed algorithm for using creatinine-based kidney function assessments in drug dosing is provided. Knowledge of the advantages, limitations, and clinical role of each equation will facilitate their safe and effective use in drug dosing", "author" : [ { "dropping-particle" : "", "family" : "Nyman", "given" : "H A", "non-dropping-particle" : "", "parse-names" : false, "suffix" : "" }, { "dropping-particle" : "", "family" : "Dowling", "given" : "T C", "non-dropping-particle" : "", "parse-names" : false, "suffix" : "" }, { "dropping-particle" : "", "family" : "Hudson", "given" : "J Q", "non-dropping-particle" : "", "parse-names" : false, "suffix" : "" }, { "dropping-particle" : "", "family" : "Peter", "given" : "W L", "non-dropping-particle" : "", "parse-names" : false, "suffix" : "" }, { "dropping-particle" : "", "family" : "Joy", "given" : "M S", "non-dropping-particle" : "", "parse-names" : false, "suffix" : "" }, { "dropping-particle" : "", "family" : "Nolin", "given" : "T D", "non-dropping-particle" : "", "parse-names" : false, "suffix" : "" } ], "container-title" : "Pharmacotherapy", "id" : "ITEM-4", "issue" : "11", "issued" : { "date-parts" : [ [ "2011", "11" ] ] }, "language" : "eng PT - Comparative Study PT - Journal Article", "note" : "DA - 20111026\n\n0 (Pharmaceutical Preparations)\n\n60-27-5 (Creatinine)\nSB - IM", "page" : "1130-1144", "publisher-place" : "University of Utah Hospitals and Clinics, Salt Lake City, Utah, USA", "title" : "Comparative evaluation of the Cockcroft-Gault Equation and the Modification of Diet in Renal Disease (MDRD) study equation for drug dosing: an opinion of the Nephrology Practice and Research Network of the American College of Clinical Pharmacy", "type" : "article-journal", "volume" : "31" }, "uris" : [ "http://www.mendeley.com/documents/?uuid=ba6d0504-4687-406b-b939-9b37a28263d6" ] }, { "id" : "ITEM-5", "itemData" : { "PMID" : "19458109", "abstract" : "OBJECTIVE: To develop practical recommendations for the use of low-molecular-weight heparins (LMWHs) as prophylaxis and treatment of venous thromboembolism and acute coronary syndromes in patients with impaired renal function or obesity. DATA SOURCES: Multiple MEDLINE searches were performed (November 2008) to identify studies for inclusion, using a comprehensive list of search terms including, but not limited to, LMWH, enoxaparin, dalteparin, tinzaparin, obesity, weight, renal, kidney, elderly, monitoring, and anti-Xa. STUDY SELECTION AND DATA EXTRACTION: Only articles published in English that were relevant for this review were included. DATA SYNTHESIS: In the majority of patients, standardized prophylaxis or treatment doses of LMWHs can be used without the need for monitoring and adjusting regimens. For patients with severe renal impairment (estimated creatinine clearance [CrCl] &lt;30 mL/min), doses of some LMWHs should be adjusted or unfractionated heparin should be used instead. CrCl should be estimated using the Cockcroft-Gault method. Differences are noted in the degree of accumulation of various LMWHs in patients with moderate-to-severe renal impairment, and thus, the degree of dose adjustment may differ among the various LMWHs. Increasing the prophylactic doses of LMWH may be appropriate in morbidly obese patients (body mass index &gt; or = 40 kg/m(2)). The use of total body weight is appropriate for therapeutic doses of LMWH in obese patients. Laboratory monitoring of the anticoagulation effect of LMWHs is generally not necessary, but should be considered in patients with morbid obesity (weight &gt;190 kg), those with severe renal impairment, and those with moderate renal impairment with prolonged (&gt;10 days) LMWH use. When anti-Xa activity is monitored, it should be determined using a chromogenic method and a calibration curve based on the LMWH used. CONCLUSIONS: Additional data are needed for specific dose guiding in obese and renally impaired patients, who are often excluded from larger clinical trials. Practice recommendations are made based on available evidence and authors' clinical opinions", "author" : [ { "dropping-particle" : "", "family" : "Nutescu", "given" : "E A", "non-dropping-particle" : "", "parse-names" : false, "suffix" : "" }, { "dropping-particle" : "", "family" : "Spinler", "given" : "S A", "non-dropping-particle" : "", "parse-names" : false, "suffix" : "" }, { "dropping-particle" : "", "family" : "Wittkowsky", "given" : "A", "non-dropping-particle" : "", "parse-names" : false, "suffix" : "" }, { "dropping-particle" : "", "family" : "Dager", "given" : "W E", "non-dropping-particle" : "", "parse-names" : false, "suffix" : "" } ], "container-title" : "Ann Pharmacother.", "id" : "ITEM-5", "issue" : "1542-6270 (Electronic)", "issued" : { "date-parts" : [ [ "2009", "6" ] ] }, "language" : "eng PT - Journal Article PT - Research Support, Non-U.S. Gov't PT - Review", "note" : "DA - 20090604\n\n0 (Anticoagulants)\n\n0 (Heparin, Low-Molecular-Weight)\nSB - IM", "page" : "1064-1083", "publisher-place" : "Antithrombosis Center, Department of Pharmacy Practice, College of Pharmacy, University of Illinois at Chicago, IL 60612, USA. enutescu@uic.edu", "title" : "Low-molecular-weight heparins in renal impairment and obesity: available evidence and clinical practice recommendations across medical and surgical settings", "type" : "article-journal", "volume" : "43" }, "uris" : [ "http://www.mendeley.com/documents/?uuid=2de719a7-dbb3-49f4-887f-f4cfcec511db" ] } ], "mendeley" : { "formattedCitation" : "[2,47\u201350]", "plainTextFormattedCitation" : "[2,47\u201350]", "previouslyFormattedCitation" : "[2,47\u201350]" }, "properties" : { "noteIndex" : 0 }, "schema" : "https://github.com/citation-style-language/schema/raw/master/csl-citation.json" }</w:instrText>
      </w:r>
      <w:r w:rsidR="00C107B6"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2,47–50]</w:t>
      </w:r>
      <w:r w:rsidR="00C107B6" w:rsidRPr="00CB1774">
        <w:rPr>
          <w:rFonts w:ascii="Times New Roman" w:hAnsi="Times New Roman" w:cs="Times New Roman"/>
          <w:sz w:val="24"/>
          <w:szCs w:val="24"/>
          <w:lang w:val="en-US"/>
        </w:rPr>
        <w:fldChar w:fldCharType="end"/>
      </w:r>
      <w:r w:rsidR="00637670" w:rsidRPr="00CB1774">
        <w:rPr>
          <w:rFonts w:ascii="Times New Roman" w:hAnsi="Times New Roman" w:cs="Times New Roman"/>
          <w:sz w:val="24"/>
          <w:szCs w:val="24"/>
          <w:lang w:val="en-US"/>
        </w:rPr>
        <w:t xml:space="preserve">. </w:t>
      </w:r>
      <w:r w:rsidR="009C6F2E" w:rsidRPr="00CB1774">
        <w:rPr>
          <w:rFonts w:ascii="Times New Roman" w:hAnsi="Times New Roman" w:cs="Times New Roman"/>
          <w:sz w:val="24"/>
          <w:szCs w:val="24"/>
          <w:lang w:val="en-US"/>
        </w:rPr>
        <w:t>Indeed, t</w:t>
      </w:r>
      <w:r w:rsidR="00637670" w:rsidRPr="00CB1774">
        <w:rPr>
          <w:rFonts w:ascii="Times New Roman" w:hAnsi="Times New Roman" w:cs="Times New Roman"/>
          <w:sz w:val="24"/>
          <w:szCs w:val="24"/>
          <w:lang w:val="en-US"/>
        </w:rPr>
        <w:t xml:space="preserve">he </w:t>
      </w:r>
      <w:r w:rsidR="00FD1708" w:rsidRPr="00CB1774">
        <w:rPr>
          <w:rFonts w:ascii="Times New Roman" w:hAnsi="Times New Roman" w:cs="Times New Roman"/>
          <w:sz w:val="24"/>
          <w:szCs w:val="24"/>
          <w:lang w:val="en-US"/>
        </w:rPr>
        <w:t>CG</w:t>
      </w:r>
      <w:r w:rsidR="00637670" w:rsidRPr="00CB1774">
        <w:rPr>
          <w:rFonts w:ascii="Times New Roman" w:hAnsi="Times New Roman" w:cs="Times New Roman"/>
          <w:sz w:val="24"/>
          <w:szCs w:val="24"/>
          <w:lang w:val="en-US"/>
        </w:rPr>
        <w:t xml:space="preserve"> equation is the equation </w:t>
      </w:r>
      <w:r w:rsidR="009C6F2E" w:rsidRPr="00CB1774">
        <w:rPr>
          <w:rFonts w:ascii="Times New Roman" w:hAnsi="Times New Roman" w:cs="Times New Roman"/>
          <w:sz w:val="24"/>
          <w:szCs w:val="24"/>
          <w:lang w:val="en-US"/>
        </w:rPr>
        <w:t>that</w:t>
      </w:r>
      <w:r w:rsidR="00637670" w:rsidRPr="00CB1774">
        <w:rPr>
          <w:rFonts w:ascii="Times New Roman" w:hAnsi="Times New Roman" w:cs="Times New Roman"/>
          <w:sz w:val="24"/>
          <w:szCs w:val="24"/>
          <w:lang w:val="en-US"/>
        </w:rPr>
        <w:t xml:space="preserve"> has been used to elabora</w:t>
      </w:r>
      <w:r w:rsidR="000D159D" w:rsidRPr="00CB1774">
        <w:rPr>
          <w:rFonts w:ascii="Times New Roman" w:hAnsi="Times New Roman" w:cs="Times New Roman"/>
          <w:sz w:val="24"/>
          <w:szCs w:val="24"/>
          <w:lang w:val="en-US"/>
        </w:rPr>
        <w:t xml:space="preserve">te drug dosage </w:t>
      </w:r>
      <w:r w:rsidR="004A2DB7" w:rsidRPr="00CB1774">
        <w:rPr>
          <w:rFonts w:ascii="Times New Roman" w:hAnsi="Times New Roman" w:cs="Times New Roman"/>
          <w:sz w:val="24"/>
          <w:szCs w:val="24"/>
          <w:shd w:val="clear" w:color="auto" w:fill="FFFFFF"/>
          <w:lang w:val="en-US"/>
        </w:rPr>
        <w:t>adjustment</w:t>
      </w:r>
      <w:r w:rsidR="00264B58" w:rsidRPr="00CB1774">
        <w:rPr>
          <w:rFonts w:ascii="Times New Roman" w:hAnsi="Times New Roman" w:cs="Times New Roman"/>
          <w:sz w:val="24"/>
          <w:szCs w:val="24"/>
          <w:shd w:val="clear" w:color="auto" w:fill="FFFFFF"/>
          <w:lang w:val="en-US"/>
        </w:rPr>
        <w:t>s</w:t>
      </w:r>
      <w:r w:rsidR="000D159D" w:rsidRPr="00CB1774">
        <w:rPr>
          <w:rFonts w:ascii="Times New Roman" w:hAnsi="Times New Roman" w:cs="Times New Roman"/>
          <w:sz w:val="24"/>
          <w:szCs w:val="24"/>
          <w:lang w:val="en-US"/>
        </w:rPr>
        <w:t xml:space="preserve"> for the vast majority of drugs</w:t>
      </w:r>
      <w:r w:rsidR="001F0B5A" w:rsidRPr="00CB1774">
        <w:rPr>
          <w:rFonts w:ascii="Times New Roman" w:hAnsi="Times New Roman" w:cs="Times New Roman"/>
          <w:sz w:val="24"/>
          <w:szCs w:val="24"/>
          <w:lang w:val="en-US"/>
        </w:rPr>
        <w:t xml:space="preserve"> </w:t>
      </w:r>
      <w:r w:rsidR="001F0B5A"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PMID" : "18775390", "abstract" : "BACKGROUND: The National Kidney Foundation's practice guidelines for chronic kidney disease recommend using the Modification of Diet in Renal Disease (MDRD) equation for calculating the estimated glomerular filtration rate (GFR). OBJECTIVE: The purpose of this article was to compare the use of this estimated GFR with estimated creatinine clearance (CrCl) calculated using the Cockcroft-Gault equation (CG(CrCl)-Eq) in the dosing of drugs requiring adjustments in elderly patients with declining renal function. Existing as well as new serum creatinine assay standards were used. METHODS: A PubMed literature search for all English-language articles published before November 2007 was conducted using the terms estimated glomerular filtration, GFR, modified diet in renal disease, MDRD, creatinine clearance, CrCl, drug dosing adjustment, renal impairment, human, and elderly. Mathematical comparisons of the age, race, and sex factors for these 2 equations (CG(CrCl)-Eq and MDRD) were performed, as well as a simulation of resulting values from these equations using various combinations of age, weight, and sex factors. RESULTS: None of the articles identified found that the use of the MDRD equation in the elderly was better than the CG(CrCl)-Eq for estimating renal drug elimination. Substantial mathematical differences are inherent in these 2 prediction equations that make any clinical comparison quite difficult. Implementation of new creatinine assay standards will further confuse the use of these 2 equations for estimating GFR and for dosage adjustments in elderly patients with renal insufficiency. CONCLUSIONS: Although an MDRD equation may be useful for estimating GFR, the CG(CrCl)-Eq should still be used for drug dosage adjustments. The CG(CrCl)-Eq may require a slight \"adjustment factor\" to be applied using serum creatinine values measured by newly established assay procedures", "author" : [ { "dropping-particle" : "", "family" : "Spruill", "given" : "W J", "non-dropping-particle" : "", "parse-names" : false, "suffix" : "" }, { "dropping-particle" : "", "family" : "Wade", "given" : "W E", "non-dropping-particle" : "", "parse-names" : false, "suffix" : "" }, { "dropping-particle" : "", "family" : "Cobb III", "given" : "H H", "non-dropping-particle" : "", "parse-names" : false, "suffix" : "" } ], "container-title" : "Am J Geriatr Pharmacother", "id" : "ITEM-1", "issue" : "3", "issued" : { "date-parts" : [ [ "2008", "8" ] ] }, "language" : "eng PT - Comparative Study PT - Journal Article", "note" : "DA - 20080908\n\n0 (Pharmaceutical Preparations)\n\nAYI8EX34EU (Creatinine)\nSB - IM", "page" : "153-160", "publisher-place" : "Department of Clinical and Administrative Pharmacy, College of Pharmacy, University of Georgia, Athens, Georgia 30602-2354, USA. bspruill@mail.rx.uga.edu", "title" : "Comparison of estimated glomerular filtration rate with estimated creatinine clearance in the dosing of drugs requiring adjustments in elderly patients with declining renal function", "type" : "article-journal", "volume" : "6" }, "uris" : [ "http://www.mendeley.com/documents/?uuid=84c2f8f6-5cd4-48e3-abb5-07da598caaa8" ] }, { "id" : "ITEM-2", "itemData" : { "PMID" : "22026399", "abstract" : "Accurate assessment of kidney function is an important component of determining appropriate drug dosing regimens. Nearly all manufacturer-recommended dosage adjustments are based on creatinine clearance ranges derived from clinical pharmacokinetic studies performed during the drug development process. The Cockcroft-Gault (CG) equation provides an estimate of creatinine clearance and is the equation most commonly used to determine drug dosages in patients with impaired kidney function. The Modification of Diet in Renal Disease (MDRD) study equation has also been proposed for this purpose. Published studies report that drug dosages determined by the two equations do not agree in 10-40% of cases. However, interpretation and comparison of these studies are complicated by the variable creatinine methods used for calculating CG and MDRD estimates, the patient populations studied, and a lack of outcomes data demonstrating the clinical significance of dosing discrepancies. Moreover, the impact of reporting standardized serum creatinine values on the accuracy of the CG equation and corresponding drug dosing regimens have been questioned. Currently, no prospective pharmacokinetic studies have been conducted with use of the MDRD equation to generate dosing recommendations, and limited data are available to support its use in some patient populations representing demographic extremes. Collectively, these issues have resulted in considerable confusion among clinicians and have fueled a healthy debate on whether or not to use the MDRD equation to determine drug dosages. Each of these issues is reviewed, and a proposed algorithm for using creatinine-based kidney function assessments in drug dosing is provided. Knowledge of the advantages, limitations, and clinical role of each equation will facilitate their safe and effective use in drug dosing", "author" : [ { "dropping-particle" : "", "family" : "Nyman", "given" : "H A", "non-dropping-particle" : "", "parse-names" : false, "suffix" : "" }, { "dropping-particle" : "", "family" : "Dowling", "given" : "T C", "non-dropping-particle" : "", "parse-names" : false, "suffix" : "" }, { "dropping-particle" : "", "family" : "Hudson", "given" : "J Q", "non-dropping-particle" : "", "parse-names" : false, "suffix" : "" }, { "dropping-particle" : "", "family" : "Peter", "given" : "W L", "non-dropping-particle" : "", "parse-names" : false, "suffix" : "" }, { "dropping-particle" : "", "family" : "Joy", "given" : "M S", "non-dropping-particle" : "", "parse-names" : false, "suffix" : "" }, { "dropping-particle" : "", "family" : "Nolin", "given" : "T D", "non-dropping-particle" : "", "parse-names" : false, "suffix" : "" } ], "container-title" : "Pharmacotherapy", "id" : "ITEM-2", "issue" : "11", "issued" : { "date-parts" : [ [ "2011", "11" ] ] }, "language" : "eng PT - Comparative Study PT - Journal Article", "note" : "DA - 20111026\n\n0 (Pharmaceutical Preparations)\n\n60-27-5 (Creatinine)\nSB - IM", "page" : "1130-1144", "publisher-place" : "University of Utah Hospitals and Clinics, Salt Lake City, Utah, USA", "title" : "Comparative evaluation of the Cockcroft-Gault Equation and the Modification of Diet in Renal Disease (MDRD) study equation for drug dosing: an opinion of the Nephrology Practice and Research Network of the American College of Clinical Pharmacy", "type" : "article-journal", "volume" : "31" }, "uris" : [ "http://www.mendeley.com/documents/?uuid=ba6d0504-4687-406b-b939-9b37a28263d6" ] }, { "id" : "ITEM-3", "itemData" : { "PMID" : "19458109", "abstract" : "OBJECTIVE: To develop practical recommendations for the use of low-molecular-weight heparins (LMWHs) as prophylaxis and treatment of venous thromboembolism and acute coronary syndromes in patients with impaired renal function or obesity. DATA SOURCES: Multiple MEDLINE searches were performed (November 2008) to identify studies for inclusion, using a comprehensive list of search terms including, but not limited to, LMWH, enoxaparin, dalteparin, tinzaparin, obesity, weight, renal, kidney, elderly, monitoring, and anti-Xa. STUDY SELECTION AND DATA EXTRACTION: Only articles published in English that were relevant for this review were included. DATA SYNTHESIS: In the majority of patients, standardized prophylaxis or treatment doses of LMWHs can be used without the need for monitoring and adjusting regimens. For patients with severe renal impairment (estimated creatinine clearance [CrCl] &lt;30 mL/min), doses of some LMWHs should be adjusted or unfractionated heparin should be used instead. CrCl should be estimated using the Cockcroft-Gault method. Differences are noted in the degree of accumulation of various LMWHs in patients with moderate-to-severe renal impairment, and thus, the degree of dose adjustment may differ among the various LMWHs. Increasing the prophylactic doses of LMWH may be appropriate in morbidly obese patients (body mass index &gt; or = 40 kg/m(2)). The use of total body weight is appropriate for therapeutic doses of LMWH in obese patients. Laboratory monitoring of the anticoagulation effect of LMWHs is generally not necessary, but should be considered in patients with morbid obesity (weight &gt;190 kg), those with severe renal impairment, and those with moderate renal impairment with prolonged (&gt;10 days) LMWH use. When anti-Xa activity is monitored, it should be determined using a chromogenic method and a calibration curve based on the LMWH used. CONCLUSIONS: Additional data are needed for specific dose guiding in obese and renally impaired patients, who are often excluded from larger clinical trials. Practice recommendations are made based on available evidence and authors' clinical opinions", "author" : [ { "dropping-particle" : "", "family" : "Nutescu", "given" : "E A", "non-dropping-particle" : "", "parse-names" : false, "suffix" : "" }, { "dropping-particle" : "", "family" : "Spinler", "given" : "S A", "non-dropping-particle" : "", "parse-names" : false, "suffix" : "" }, { "dropping-particle" : "", "family" : "Wittkowsky", "given" : "A", "non-dropping-particle" : "", "parse-names" : false, "suffix" : "" }, { "dropping-particle" : "", "family" : "Dager", "given" : "W E", "non-dropping-particle" : "", "parse-names" : false, "suffix" : "" } ], "container-title" : "Ann Pharmacother.", "id" : "ITEM-3", "issue" : "1542-6270 (Electronic)", "issued" : { "date-parts" : [ [ "2009", "6" ] ] }, "language" : "eng PT - Journal Article PT - Research Support, Non-U.S. Gov't PT - Review", "note" : "DA - 20090604\n\n0 (Anticoagulants)\n\n0 (Heparin, Low-Molecular-Weight)\nSB - IM", "page" : "1064-1083", "publisher-place" : "Antithrombosis Center, Department of Pharmacy Practice, College of Pharmacy, University of Illinois at Chicago, IL 60612, USA. enutescu@uic.edu", "title" : "Low-molecular-weight heparins in renal impairment and obesity: available evidence and clinical practice recommendations across medical and surgical settings", "type" : "article-journal", "volume" : "43" }, "uris" : [ "http://www.mendeley.com/documents/?uuid=2de719a7-dbb3-49f4-887f-f4cfcec511db" ] }, { "id" : "ITEM-4", "itemData" : { "PMID" : "20653353", "abstract" : "STUDY OBJECTIVE: To characterize renal function parameters reported in United States Food and Drug Administration-approved prescribing information (package inserts), to compare dosage recommendations for patients with impaired renal function between prescribing information and tertiary drug dosing references, and to evaluate renal function quantification methods most commonly used by clinical pharmacists to develop dosage regimens. DESIGN: Retrospective analysis and Web-based survey. DATA SOURCES: Prescribing information for all new molecular entities (NMEs) approved from 1998-2007 in which dosing recommendations were proposed for patients with impaired renal function, drug monographs from four tertiary drug dosing references (Micromedex, Lexi-Comp, Epocrates Rx, and American Hospital Formulary Service [AHFS] Drug Information) for all identified NMEs, and a Web-based survey of 204 nephrology and critical care pharmacy practitioners. MEASUREMENTS AND MAIN RESULTS: A total of 44 NMEs included renal dosing recommendations in their prescribing information. For all 44 NMEs, prescribing information was reviewed to determine methods to quantify renal function, units of measure reported, and use of chronic kidney disease terminology. The most common index of renal function was creatinine clearance; the Cockcroft-Gault equation was specified in the prescribing information of 11 NMEs. Standardization for body weight was inconsistent, with prescribing information for four NMEs reporting renal function in ml/minute/1.73 m(2). The prescribing information or tertiary sources did not mention use of estimated glomerular filtration rate (eGFR) or the Modification of Diet in Renal Disease Study (MDRD) equation. Epocrates Rx provided the most abbreviated renal dosing information, whereas AHFS Drug Information was the most comprehensive, and Lexi-Comp includes a renal function calculator. Nearly all (86%) clinical pharmacists indicated that automated eGFR is reported at their institutions, although they do not use these predictions for dosing in patients with impaired renal function, and their approaches to renal function estimation varied widely. CONCLUSION: Reporting of renal function methods and dosing recommendations for patients with impaired renal function requires standardization in order to ensure optimal dosing. Pharmacy clinicians do not substitute eGFR in place of creatinine clearance for renal dosing, which is consistent with current prescribing information. St\u2026", "author" : [ { "dropping-particle" : "", "family" : "Dowling", "given" : "T C", "non-dropping-particle" : "", "parse-names" : false, "suffix" : "" }, { "dropping-particle" : "", "family" : "Matzke", "given" : "G R", "non-dropping-particle" : "", "parse-names" : false, "suffix" : "" }, { "dropping-particle" : "", "family" : "Murphy", "given" : "J E", "non-dropping-particle" : "", "parse-names" : false, "suffix" : "" }, { "dropping-particle" : "", "family" : "Burckart", "given" : "G J", "non-dropping-particle" : "", "parse-names" : false, "suffix" : "" } ], "container-title" : "Pharmacotherapy", "id" : "ITEM-4", "issue" : "8", "issued" : { "date-parts" : [ [ "2010", "8" ] ] }, "language" : "eng PT - Comparative Study PT - Evaluation Studies PT - Journal Article", "note" : "DA - 20100726\n\n0 (Pharmaceutical Preparations)\nSB - IM", "page" : "776-786", "publisher-place" : "Department of Pharmacy Practice and Science, School of Pharmacy, University of Maryland, Baltimore, MD 21201, USA. tdowling@rx.umaryland.edu", "title" : "Evaluation of renal drug dosing: prescribing information and clinical pharmacist approaches", "type" : "article-journal", "volume" : "30" }, "uris" : [ "http://www.mendeley.com/documents/?uuid=2838cbba-e8e4-4946-9967-369c996dcc3a" ] }, { "id" : "ITEM-5", "itemData" : { "ISBN" : "1524-4539; 0009-7322", "ISSN" : "15244539", "PMID" : "24323795", "abstract" : "BACKGROUND: Renal impairment increases the risk of stroke and bleeding in patients with atrial fibrillation. In the Randomized Evaluation of Long-Term Anticoagulant Therapy (RELY) trial, dabigatran, with approximately 80% renal elimination, displayed superiority over warfarin for prevention of stroke and systemic embolism in the 150-mg dose and significantly less major bleeding in the 110-mg dose in 18 113 patients with nonvalvular atrial fibrillation. This prespecified study investigated these outcomes in relation to renal function. METHODS AND RESULTS: Glomerular filtration rate was estimated with the Cockcroft-Gault, Chronic Kidney Disease Epidemiology Collaboration (CKD-EPI), and Modification of Diet in Renal Disease (MDRD) equations in all randomized patients with available creatinine at baseline (n=17 951), and cystatin C-based glomerular filtration rate was estimated in a subpopulation with measurements available (n=6190). A glomerular filtration rate &gt;/=80, 50 to &lt;80, and &lt;50 mL/min was estimated in 32.6%, 47.6%, and 19.8% and in 21.6%, 59.6%, and 18.8% of patients based on Cockcroft-Gault and CKD-EPI, respectively. Rates of stroke or systemic embolism, major bleeding, and all-cause mortality increased as renal function decreased. The rates of stroke or systemic embolism were lower with dabigatran 150 mg and similar with 110 mg twice daily compared with warfarin, without significant heterogeneity in subgroups defined by renal function (interaction P&gt;0.1 for all). For the outcome of major bleeding, there were significant interactions between treatment and renal function according to CKD-EPI and MDRD equations, respectively (P&lt;0.05). The relative reduction in major bleeding with either dabigatran dose compared with warfarin was greater in patients with glomerular filtration rate &gt;/=80 mL/min. CONCLUSIONS: The efficacy of both dosages of dabigatran was consistent with the overall trial irrespective of renal function. However, with the CKD-EPI and MDRD equations, both dabigatran dosages displayed significantly lower rates of major bleeding in patients with glomerular filtration rate &gt;/=80 mL/min. CLINICAL TRIAL REGISTRATION URL: http://www.clinicaltrials.gov. Unique identifier: NCT00262600", "author" : [ { "dropping-particle" : "", "family" : "Hijazi", "given" : "Ziad", "non-dropping-particle" : "", "parse-names" : false, "suffix" : "" }, { "dropping-particle" : "", "family" : "Hohnloser", "given" : "Stefan H.", "non-dropping-particle" : "", "parse-names" : false, "suffix" : "" }, { "dropping-particle" : "", "family" : "Oldgren", "given" : "Jonas", "non-dropping-particle" : "", "parse-names" : false, "suffix" : "" }, { "dropping-particle" : "", "family" : "Andersson", "given" : "Ulrika", "non-dropping-particle" : "", "parse-names" : false, "suffix" : "" }, { "dropping-particle" : "", "family" : "Connolly", "given" : "Stuart J.", "non-dropping-particle" : "", "parse-names" : false, "suffix" : "" }, { "dropping-particle" : "", "family" : "Eikelboom", "given" : "John W.", "non-dropping-particle" : "", "parse-names" : false, "suffix" : "" }, { "dropping-particle" : "", "family" : "Ezekowitz", "given" : "Michael D.", "non-dropping-particle" : "", "parse-names" : false, "suffix" : "" }, { "dropping-particle" : "", "family" : "Reilly", "given" : "Paul a.", "non-dropping-particle" : "", "parse-names" : false, "suffix" : "" }, { "dropping-particle" : "", "family" : "Siegbahn", "given" : "Agneta", "non-dropping-particle" : "", "parse-names" : false, "suffix" : "" }, { "dropping-particle" : "", "family" : "Yusuf", "given" : "Salim", "non-dropping-particle" : "", "parse-names" : false, "suffix" : "" }, { "dropping-particle" : "", "family" : "Wallentin", "given" : "Lars", "non-dropping-particle" : "", "parse-names" : false, "suffix" : "" } ], "container-title" : "Circulation", "id" : "ITEM-5", "issue" : "1524-4539 (Electronic)", "issued" : { "date-parts" : [ [ "2014", "3", "4" ] ] }, "language" : "eng PT - Journal Article PT - Multicenter Study PT - Randomized Controlled Trial PT - Research Support, Non-U.S. Gov't", "note" : "From Duplicate 1 (Efficacy and safety of dabigatran compared with warfarin in relation to baseline renal function in patients with atrial fibrillation: a RE-LY (Randomized Evaluation of Long-term Anticoagulation Therapy) trial analysis - Hijazi, Z; Hohnloser, S H; Oldgren, J; Andersson, U; Connolly, S J; Eikelboom, J W; Ezekowitz, M D; Reilly, P A; Siegbahn, A; Yusuf, S; Wallentin, L)\n\nDA - 20140304\n\n0 (Anticoagulants)\n\n0 (Benzimidazoles)\n\n11P2JDE17B (beta-Alanine)\n\n5Q7ZVV76EI (Warfarin)\n\nI0VM4M70GC (dabigatran)\nSB - AIM\nSB - IM", "page" : "961-970", "publisher-place" : "From Uppsala Clinical Research Center (Z.H., J.O., U.A., A.S., L.W.), Department of Medical Sciences, Cardiology (Z.H., J.O., L.W.), and Department of Medical Sciences, Clinical Chemistry (A.S.), Uppsala University, Sweden; Department of Cardiology, J.W.", "title" : "Efficacy and safety of dabigatran compared with warfarin in relation to baseline renal function in patients with atrial fibrillation: a RE-LY (Randomized Evaluation of Long-term Anticoagulation Therapy) trial analysis", "type" : "article-journal", "volume" : "129" }, "uris" : [ "http://www.mendeley.com/documents/?uuid=66662a13-4c15-4734-b641-ae37b494c579" ] }, { "id" : "ITEM-6", "itemData" : { "PMID" : "22935580", "abstract" : "BACKGROUND: Glomerular filtration rate (GFR) is used in the calculation of carboplatin dose. Glomerular filtration rate is measured using a radioisotope method (radionuclide GFR (rGFR)), however, estimation equations are available (estimated GFR (eGFR)). Our aim was to assess the accuracy of three eGFR equations and the subsequent carboplatin dose in an oncology population. PATIENTS AND METHODS: Patients referred for an rGFR over a 3-year period were selected; eGFR was calculated using the Modification of Diet in Renal Disease (MDRD), Chronic Kidney Disease Epidemiology Collaboration (CKD-EPI) and Cockcroft-Gault (CG) equations. Carboplatin doses were calculated for those patients who had received carboplatin chemotherapy. Bias, precision and accuracy were examined. RESULTS: Two hundred and eighty-eight studies met the inclusion/exclusion criteria. Paired t-tests showed significant differences for all three equations between rGFR and eGFR with biases of 12.3 (MDRD), 13.6 (CKD-EPI) and 7.7 ml min(-1) per 1.73 m(2) (CG). An overestimation in carboplatin dose was seen in 81%, 87% and 66% of studies using the MDRD, CKD-EPI and CG equations, respectively. CONCLUSION: The MDRD and CKD-EPI equations performed poorly compared with the reference standard rGFR; the CG equation showed smaller bias and higher accuracy in our oncology population. On the basis of our results we recommend that the rGFR should be used for accurate carboplatin chemotherapy dosing and where unavailable the use of the CG equation is preferred", "author" : [ { "dropping-particle" : "", "family" : "Craig", "given" : "A J", "non-dropping-particle" : "", "parse-names" : false, "suffix" : "" }, { "dropping-particle" : "", "family" : "Samol", "given" : "J", "non-dropping-particle" : "", "parse-names" : false, "suffix" : "" }, { "dropping-particle" : "", "family" : "Heenan", "given" : "S D", "non-dropping-particle" : "", "parse-names" : false, "suffix" : "" }, { "dropping-particle" : "", "family" : "Irwin", "given" : "A G", "non-dropping-particle" : "", "parse-names" : false, "suffix" : "" }, { "dropping-particle" : "", "family" : "Britten", "given" : "A", "non-dropping-particle" : "", "parse-names" : false, "suffix" : "" } ], "container-title" : "Br.J Cancer", "id" : "ITEM-6", "issue" : "8", "issued" : { "date-parts" : [ [ "2012", "10", "9" ] ] }, "language" : "eng PT - Journal Article", "note" : "DA - 20121010\n\n0 (Antineoplastic Agents)\n\nBG3F62OND5 (Carboplatin)\nSB - IM", "page" : "1310-1316", "publisher-place" : "Joint Department of Physics, Royal Marsden NHSFT, Sutton, Surrey, UK. allison.craig@rmh.nhs.uk", "title" : "Overestimation of carboplatin doses is avoided by radionuclide GFR measurement", "type" : "article-journal", "volume" : "107" }, "uris" : [ "http://www.mendeley.com/documents/?uuid=c6cce283-0d09-4f85-9ea5-42b85d33178b" ] } ], "mendeley" : { "formattedCitation" : "[22,26,48\u201351]", "plainTextFormattedCitation" : "[22,26,48\u201351]", "previouslyFormattedCitation" : "[22,26,48\u201351]" }, "properties" : { "noteIndex" : 0 }, "schema" : "https://github.com/citation-style-language/schema/raw/master/csl-citation.json" }</w:instrText>
      </w:r>
      <w:r w:rsidR="001F0B5A"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22,26,48–51]</w:t>
      </w:r>
      <w:r w:rsidR="001F0B5A" w:rsidRPr="00CB1774">
        <w:rPr>
          <w:rFonts w:ascii="Times New Roman" w:hAnsi="Times New Roman" w:cs="Times New Roman"/>
          <w:sz w:val="24"/>
          <w:szCs w:val="24"/>
          <w:lang w:val="en-US"/>
        </w:rPr>
        <w:fldChar w:fldCharType="end"/>
      </w:r>
      <w:r w:rsidR="00BD2420" w:rsidRPr="00CB1774">
        <w:rPr>
          <w:rFonts w:ascii="Times New Roman" w:hAnsi="Times New Roman" w:cs="Times New Roman"/>
          <w:sz w:val="24"/>
          <w:szCs w:val="24"/>
          <w:lang w:val="en-US"/>
        </w:rPr>
        <w:t>.</w:t>
      </w:r>
      <w:r w:rsidR="00637670" w:rsidRPr="00CB1774">
        <w:rPr>
          <w:rFonts w:ascii="Times New Roman" w:hAnsi="Times New Roman" w:cs="Times New Roman"/>
          <w:sz w:val="24"/>
          <w:szCs w:val="24"/>
          <w:lang w:val="en-US"/>
        </w:rPr>
        <w:t xml:space="preserve"> </w:t>
      </w:r>
      <w:r w:rsidR="009C6F2E" w:rsidRPr="00CB1774">
        <w:rPr>
          <w:rFonts w:ascii="Times New Roman" w:hAnsi="Times New Roman" w:cs="Times New Roman"/>
          <w:sz w:val="24"/>
          <w:szCs w:val="24"/>
          <w:lang w:val="en-US"/>
        </w:rPr>
        <w:t>Furthermore, the</w:t>
      </w:r>
      <w:r w:rsidR="000D159D" w:rsidRPr="00CB1774">
        <w:rPr>
          <w:rFonts w:ascii="Times New Roman" w:hAnsi="Times New Roman" w:cs="Times New Roman"/>
          <w:sz w:val="24"/>
          <w:szCs w:val="24"/>
          <w:lang w:val="en-US"/>
        </w:rPr>
        <w:t xml:space="preserve"> </w:t>
      </w:r>
      <w:r w:rsidR="00FD1708" w:rsidRPr="00CB1774">
        <w:rPr>
          <w:rFonts w:ascii="Times New Roman" w:hAnsi="Times New Roman" w:cs="Times New Roman"/>
          <w:sz w:val="24"/>
          <w:szCs w:val="24"/>
          <w:lang w:val="en-US"/>
        </w:rPr>
        <w:t>CG</w:t>
      </w:r>
      <w:r w:rsidR="000D159D" w:rsidRPr="00CB1774">
        <w:rPr>
          <w:rFonts w:ascii="Times New Roman" w:hAnsi="Times New Roman" w:cs="Times New Roman"/>
          <w:sz w:val="24"/>
          <w:szCs w:val="24"/>
          <w:lang w:val="en-US"/>
        </w:rPr>
        <w:t xml:space="preserve"> equation </w:t>
      </w:r>
      <w:r w:rsidR="008E10F0" w:rsidRPr="00CB1774">
        <w:rPr>
          <w:rFonts w:ascii="Times New Roman" w:hAnsi="Times New Roman" w:cs="Times New Roman"/>
          <w:sz w:val="24"/>
          <w:szCs w:val="24"/>
          <w:lang w:val="en-US"/>
        </w:rPr>
        <w:t>better predicts</w:t>
      </w:r>
      <w:r w:rsidR="00637670" w:rsidRPr="00CB1774">
        <w:rPr>
          <w:rFonts w:ascii="Times New Roman" w:hAnsi="Times New Roman" w:cs="Times New Roman"/>
          <w:sz w:val="24"/>
          <w:szCs w:val="24"/>
          <w:lang w:val="en-US"/>
        </w:rPr>
        <w:t xml:space="preserve"> </w:t>
      </w:r>
      <w:r w:rsidR="009C6F2E" w:rsidRPr="00CB1774">
        <w:rPr>
          <w:rFonts w:ascii="Times New Roman" w:hAnsi="Times New Roman" w:cs="Times New Roman"/>
          <w:sz w:val="24"/>
          <w:szCs w:val="24"/>
          <w:lang w:val="en-US"/>
        </w:rPr>
        <w:t xml:space="preserve">the risk </w:t>
      </w:r>
      <w:r w:rsidR="00637670" w:rsidRPr="00CB1774">
        <w:rPr>
          <w:rFonts w:ascii="Times New Roman" w:hAnsi="Times New Roman" w:cs="Times New Roman"/>
          <w:sz w:val="24"/>
          <w:szCs w:val="24"/>
          <w:lang w:val="en-US"/>
        </w:rPr>
        <w:t>of adverse events</w:t>
      </w:r>
      <w:r w:rsidR="000D159D" w:rsidRPr="00CB1774">
        <w:rPr>
          <w:rFonts w:ascii="Times New Roman" w:hAnsi="Times New Roman" w:cs="Times New Roman"/>
          <w:sz w:val="24"/>
          <w:szCs w:val="24"/>
          <w:lang w:val="en-US"/>
        </w:rPr>
        <w:t xml:space="preserve"> for several drugs, notably cardiovascular therapies. </w:t>
      </w:r>
      <w:r w:rsidR="00264B58" w:rsidRPr="00CB1774">
        <w:rPr>
          <w:rFonts w:ascii="Times New Roman" w:hAnsi="Times New Roman" w:cs="Times New Roman"/>
          <w:sz w:val="24"/>
          <w:szCs w:val="24"/>
          <w:lang w:val="en-US"/>
        </w:rPr>
        <w:t xml:space="preserve">This may reflect </w:t>
      </w:r>
      <w:r w:rsidR="000D159D" w:rsidRPr="00CB1774">
        <w:rPr>
          <w:rFonts w:ascii="Times New Roman" w:hAnsi="Times New Roman" w:cs="Times New Roman"/>
          <w:sz w:val="24"/>
          <w:szCs w:val="24"/>
          <w:lang w:val="en-US"/>
        </w:rPr>
        <w:t>the presence of</w:t>
      </w:r>
      <w:r w:rsidR="00637670" w:rsidRPr="00CB1774">
        <w:rPr>
          <w:rFonts w:ascii="Times New Roman" w:hAnsi="Times New Roman" w:cs="Times New Roman"/>
          <w:sz w:val="24"/>
          <w:szCs w:val="24"/>
          <w:lang w:val="en-US"/>
        </w:rPr>
        <w:t xml:space="preserve"> the variable </w:t>
      </w:r>
      <w:r w:rsidR="000D159D" w:rsidRPr="00CB1774">
        <w:rPr>
          <w:rFonts w:ascii="Times New Roman" w:hAnsi="Times New Roman" w:cs="Times New Roman"/>
          <w:sz w:val="24"/>
          <w:szCs w:val="24"/>
          <w:lang w:val="en-US"/>
        </w:rPr>
        <w:t>“</w:t>
      </w:r>
      <w:r w:rsidR="009C6F2E" w:rsidRPr="00CB1774">
        <w:rPr>
          <w:rFonts w:ascii="Times New Roman" w:hAnsi="Times New Roman" w:cs="Times New Roman"/>
          <w:sz w:val="24"/>
          <w:szCs w:val="24"/>
          <w:lang w:val="en-US"/>
        </w:rPr>
        <w:t xml:space="preserve">body </w:t>
      </w:r>
      <w:r w:rsidR="00637670" w:rsidRPr="00CB1774">
        <w:rPr>
          <w:rFonts w:ascii="Times New Roman" w:hAnsi="Times New Roman" w:cs="Times New Roman"/>
          <w:sz w:val="24"/>
          <w:szCs w:val="24"/>
          <w:lang w:val="en-US"/>
        </w:rPr>
        <w:t>weight</w:t>
      </w:r>
      <w:r w:rsidR="000D159D" w:rsidRPr="00CB1774">
        <w:rPr>
          <w:rFonts w:ascii="Times New Roman" w:hAnsi="Times New Roman" w:cs="Times New Roman"/>
          <w:sz w:val="24"/>
          <w:szCs w:val="24"/>
          <w:lang w:val="en-US"/>
        </w:rPr>
        <w:t xml:space="preserve">” </w:t>
      </w:r>
      <w:r w:rsidR="00637670" w:rsidRPr="00CB1774">
        <w:rPr>
          <w:rFonts w:ascii="Times New Roman" w:hAnsi="Times New Roman" w:cs="Times New Roman"/>
          <w:sz w:val="24"/>
          <w:szCs w:val="24"/>
          <w:lang w:val="en-US"/>
        </w:rPr>
        <w:t xml:space="preserve">in the </w:t>
      </w:r>
      <w:r w:rsidR="00FD1708" w:rsidRPr="00CB1774">
        <w:rPr>
          <w:rFonts w:ascii="Times New Roman" w:hAnsi="Times New Roman" w:cs="Times New Roman"/>
          <w:sz w:val="24"/>
          <w:szCs w:val="24"/>
          <w:lang w:val="en-US"/>
        </w:rPr>
        <w:t>CG</w:t>
      </w:r>
      <w:r w:rsidR="000D159D" w:rsidRPr="00CB1774">
        <w:rPr>
          <w:rFonts w:ascii="Times New Roman" w:hAnsi="Times New Roman" w:cs="Times New Roman"/>
          <w:sz w:val="24"/>
          <w:szCs w:val="24"/>
          <w:lang w:val="en-US"/>
        </w:rPr>
        <w:t xml:space="preserve"> </w:t>
      </w:r>
      <w:r w:rsidR="00637670" w:rsidRPr="00CB1774">
        <w:rPr>
          <w:rFonts w:ascii="Times New Roman" w:hAnsi="Times New Roman" w:cs="Times New Roman"/>
          <w:sz w:val="24"/>
          <w:szCs w:val="24"/>
          <w:lang w:val="en-US"/>
        </w:rPr>
        <w:t>equation, not in the CKD-EPI equation</w:t>
      </w:r>
      <w:r w:rsidR="001F0B5A" w:rsidRPr="00CB1774">
        <w:rPr>
          <w:rFonts w:ascii="Times New Roman" w:hAnsi="Times New Roman" w:cs="Times New Roman"/>
          <w:sz w:val="24"/>
          <w:szCs w:val="24"/>
          <w:lang w:val="en-US"/>
        </w:rPr>
        <w:t xml:space="preserve"> </w:t>
      </w:r>
      <w:r w:rsidR="001F0B5A"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PMID" : "22836708", "abstract" : "OBJECTIVES: Older people have an increased risk of low molecular weight heparin accumulation leading to an increased bleeding risk. The objective of this study was to assess whether reduced glomerular filtration rate (GFR), estimated by the Cockcroft-Gault or modification of the diet in renal disease (MDRD) equations, indicates drug accumulation by increased anti-Xa levels in older subjects receiving prophylactic enoxaparin treatment. DESIGN: Cohort study. SETTING: Acute geriatric units in Nancy Hospital. PARTICIPANTS: Ninety-two consenting consecutive patients, 65 and older, confined to bed for an acute medical condition requiring enoxaparin for prevention of venous thromboembolism, and hospitalized for at least six days were enrolled. MEASUREMENTS: Serum creatinine and peak plasma anti-Xa levels 3 to 4 hours after the daily injection of enoxaparin were measured at days 3, 6, 9 and 12 (first dose of enoxaparin at day one). Analyses of variance for repeated measures were used to evaluate significant predictors of peak anti-Xa activity in univariate and multivariate analyses. RESULTS: A significant correlation was observed between anti-Xa activity and GFR estimated with the Cockcroft formula r=0.43. Following univariate analysis, the three factors associated with higher anti-Xa levels were a lower Cockcroft-Gault GFR (p=0.0002), female gender (p=0.0003) and a lower bodyweight (p&lt;.0001). No significant association between anti-Xa levels and MDRD GFR (p=0.33) was observed. Following multivariate analysis, female gender (p=0.02), bodyweight (p=0.04) and Cockcroft GFR (p=0.05) remained independent determinants of anti-Xa levels. CONCLUSION: In hospitalized patients older than 65 years old, the Cockcroft-Gault equation, in contrast to the MDRD equation, is able to predict the risk of higher anti-Xa levels", "author" : [ { "dropping-particle" : "", "family" : "Dufour", "given" : "B", "non-dropping-particle" : "", "parse-names" : false, "suffix" : "" }, { "dropping-particle" : "", "family" : "Toussaint-Hacquard", "given" : "M", "non-dropping-particle" : "", "parse-names" : false, "suffix" : "" }, { "dropping-particle" : "", "family" : "Kearney-Schwartz", "given" : "A", "non-dropping-particle" : "", "parse-names" : false, "suffix" : "" }, { "dropping-particle" : "", "family" : "Manckoundia", "given" : "M D", "non-dropping-particle" : "", "parse-names" : false, "suffix" : "" }, { "dropping-particle" : "", "family" : "Laurain", "given" : "M C", "non-dropping-particle" : "", "parse-names" : false, "suffix" : "" }, { "dropping-particle" : "", "family" : "Joly", "given" : "L", "non-dropping-particle" : "", "parse-names" : false, "suffix" : "" }, { "dropping-particle" : "", "family" : "Deibener", "given" : "J", "non-dropping-particle" : "", "parse-names" : false, "suffix" : "" }, { "dropping-particle" : "", "family" : "Wahl", "given" : "D", "non-dropping-particle" : "", "parse-names" : false, "suffix" : "" }, { "dropping-particle" : "", "family" : "Lecompte", "given" : "T", "non-dropping-particle" : "", "parse-names" : false, "suffix" : "" }, { "dropping-particle" : "", "family" : "Benetos", "given" : "A", "non-dropping-particle" : "", "parse-names" : false, "suffix" : "" }, { "dropping-particle" : "", "family" : "Perret-Guillaume", "given" : "C", "non-dropping-particle" : "", "parse-names" : false, "suffix" : "" } ], "container-title" : "J Nutr Health Aging", "id" : "ITEM-1", "issue" : "7", "issued" : { "date-parts" : [ [ "2012", "7" ] ] }, "language" : "eng PT - Journal Article PT - Research Support, Non-U.S. Gov't", "note" : "DA - 20120727\n\n0 (Anticoagulants)\n\n0 (Enoxaparin)\n\n9005-49-6 (Heparin)\n\nAYI8EX34EU (Creatinine)\nSB - IM", "page" : "647-652", "publisher-place" : "Geriatric Unit, Hopital de Brabois, CHU Nancy, Nancy, France", "title" : "Glomerular filtration rate estimated by Cockcroft-Gault formula better predicts anti-Xa levels than modification of the diet in renal disease equation in older patients with prophylactic enoxaparin", "type" : "article-journal", "volume" : "16" }, "uris" : [ "http://www.mendeley.com/documents/?uuid=2b8fd21a-008e-48e4-b62b-8db7fc6e2eab" ] }, { "id" : "ITEM-2", "itemData" : { "PMID" : "18325437", "abstract" : "OBJECTIVES: Our purpose was to compare formulae for estimating glomerular filtration rate (GFR) in non-ST-segment elevation acute coronary syndromes (NSTE ACS) patients. BACKGROUND: Assessment of GFR is important for antithrombotic dose adjustment in NSTE ACS patients. METHODS: We assessed estimated glomerular filtration rate (eGFR) with Cockcroft-Gault (C-G) and Modification of Diet in Renal Disease (MDRD) formulae in 46,942 NSTE ACS patients from 408 CRUSADE (Can Rapid risk stratification of Unstable angina patients Suppress ADverse outcomes with Early implementation of the American College of Cardiology/American Heart Association Guidelines) hospitals. Formula agreement was shown continuously and by chronic kidney disease (CKD) stages. We determined in-hospital outcomes and the association between antithrombotic dose adjustment and bleeding for moderate CKD as determined by each formula. RESULTS: The median (interquartile range [IQR]) eGFR was 53.2 ml/min (34.7, 75.1 ml/min) by C-G and 65.8 ml/min (47.6, 83.5 ml/min) by MDRD. The mean eGFR was higher with MDRD (approximately 9.1 ml/min), but this difference was greater in age, weight, and gender subgroups. Chronic kidney disease classification differed in 20% of the population and altered when antithrombotic dose adjustment was required by C-G versus MDRD (eptifibatide: 45.7% vs. 27.3%; enoxaparin: 19.0% vs. 9.6%). CONCLUSIONS: Important CKD disagreements occur in approximately 20% of acute coronary syndrome patients, affecting dosing adjustments in those already susceptible to bleeding. Dosing based on C-G formula is preferable, particularly in the small, female, or elderly patient", "author" : [ { "dropping-particle" : "", "family" : "Melloni", "given" : "C", "non-dropping-particle" : "", "parse-names" : false, "suffix" : "" }, { "dropping-particle" : "", "family" : "Peterson", "given" : "E D", "non-dropping-particle" : "", "parse-names" : false, "suffix" : "" }, { "dropping-particle" : "", "family" : "Chen", "given" : "A Y", "non-dropping-particle" : "", "parse-names" : false, "suffix" : "" }, { "dropping-particle" : "", "family" : "Szczech", "given" : "L A", "non-dropping-particle" : "", "parse-names" : false, "suffix" : "" }, { "dropping-particle" : "", "family" : "Newby", "given" : "L K", "non-dropping-particle" : "", "parse-names" : false, "suffix" : "" }, { "dropping-particle" : "", "family" : "Harrington", "given" : "R A", "non-dropping-particle" : "", "parse-names" : false, "suffix" : "" }, { "dropping-particle" : "", "family" : "Gibler", "given" : "W B", "non-dropping-particle" : "", "parse-names" : false, "suffix" : "" }, { "dropping-particle" : "", "family" : "Ohman", "given" : "E M", "non-dropping-particle" : "", "parse-names" : false, "suffix" : "" }, { "dropping-particle" : "", "family" : "Spinler", "given" : "S A", "non-dropping-particle" : "", "parse-names" : false, "suffix" : "" }, { "dropping-particle" : "", "family" : "Roe", "given" : "M T", "non-dropping-particle" : "", "parse-names" : false, "suffix" : "" }, { "dropping-particle" : "", "family" : "Alexander", "given" : "K P", "non-dropping-particle" : "", "parse-names" : false, "suffix" : "" } ], "container-title" : "J Am Coll Cardiol", "id" : "ITEM-2", "issue" : "10", "issued" : { "date-parts" : [ [ "2008", "3", "11" ] ] }, "language" : "eng PT - Comparative Study PT - Journal Article PT - Research Support, N.I.H., Extramural PT - Research Support, Non-U.S. Gov't", "note" : "DA - 20080307\n\n0 (Enoxaparin)\n\n0 (Fibrinolytic Agents)\n\n0 (Platelet Glycoprotein GPIIb-IIIa Complex)\n\nAYI8EX34EU (Creatinine)\nSB - AIM\nSB - IM", "page" : "991-996", "publisher-place" : "Division of Cardiology and Duke Clinical Research Institute, Duke University Medical Center, Durham, North Carolina 27705, USA", "title" : "Cockcroft-Gault versus modification of diet in renal disease: importance of glomerular filtration rate formula for classification of chronic kidney disease in patients with non-ST-segment elevation acute coronary syndromes", "type" : "article-journal", "volume" : "51" }, "uris" : [ "http://www.mendeley.com/documents/?uuid=726289b0-c1b8-4fe2-8ec0-b1380f6883cf" ] }, { "id" : "ITEM-3", "itemData" : { "PMID" : "18775390", "abstract" : "BACKGROUND: The National Kidney Foundation's practice guidelines for chronic kidney disease recommend using the Modification of Diet in Renal Disease (MDRD) equation for calculating the estimated glomerular filtration rate (GFR). OBJECTIVE: The purpose of this article was to compare the use of this estimated GFR with estimated creatinine clearance (CrCl) calculated using the Cockcroft-Gault equation (CG(CrCl)-Eq) in the dosing of drugs requiring adjustments in elderly patients with declining renal function. Existing as well as new serum creatinine assay standards were used. METHODS: A PubMed literature search for all English-language articles published before November 2007 was conducted using the terms estimated glomerular filtration, GFR, modified diet in renal disease, MDRD, creatinine clearance, CrCl, drug dosing adjustment, renal impairment, human, and elderly. Mathematical comparisons of the age, race, and sex factors for these 2 equations (CG(CrCl)-Eq and MDRD) were performed, as well as a simulation of resulting values from these equations using various combinations of age, weight, and sex factors. RESULTS: None of the articles identified found that the use of the MDRD equation in the elderly was better than the CG(CrCl)-Eq for estimating renal drug elimination. Substantial mathematical differences are inherent in these 2 prediction equations that make any clinical comparison quite difficult. Implementation of new creatinine assay standards will further confuse the use of these 2 equations for estimating GFR and for dosage adjustments in elderly patients with renal insufficiency. CONCLUSIONS: Although an MDRD equation may be useful for estimating GFR, the CG(CrCl)-Eq should still be used for drug dosage adjustments. The CG(CrCl)-Eq may require a slight \"adjustment factor\" to be applied using serum creatinine values measured by newly established assay procedures", "author" : [ { "dropping-particle" : "", "family" : "Spruill", "given" : "W J", "non-dropping-particle" : "", "parse-names" : false, "suffix" : "" }, { "dropping-particle" : "", "family" : "Wade", "given" : "W E", "non-dropping-particle" : "", "parse-names" : false, "suffix" : "" }, { "dropping-particle" : "", "family" : "Cobb III", "given" : "H H", "non-dropping-particle" : "", "parse-names" : false, "suffix" : "" } ], "container-title" : "Am J Geriatr Pharmacother", "id" : "ITEM-3", "issue" : "3", "issued" : { "date-parts" : [ [ "2008", "8" ] ] }, "language" : "eng PT - Comparative Study PT - Journal Article", "note" : "DA - 20080908\n\n0 (Pharmaceutical Preparations)\n\nAYI8EX34EU (Creatinine)\nSB - IM", "page" : "153-160", "publisher-place" : "Department of Clinical and Administrative Pharmacy, College of Pharmacy, University of Georgia, Athens, Georgia 30602-2354, USA. bspruill@mail.rx.uga.edu", "title" : "Comparison of estimated glomerular filtration rate with estimated creatinine clearance in the dosing of drugs requiring adjustments in elderly patients with declining renal function", "type" : "article-journal", "volume" : "6" }, "uris" : [ "http://www.mendeley.com/documents/?uuid=84c2f8f6-5cd4-48e3-abb5-07da598caaa8" ] } ], "mendeley" : { "formattedCitation" : "[10,48,52]", "plainTextFormattedCitation" : "[10,48,52]", "previouslyFormattedCitation" : "[10,48,52]" }, "properties" : { "noteIndex" : 0 }, "schema" : "https://github.com/citation-style-language/schema/raw/master/csl-citation.json" }</w:instrText>
      </w:r>
      <w:r w:rsidR="001F0B5A"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10,48,52]</w:t>
      </w:r>
      <w:r w:rsidR="001F0B5A" w:rsidRPr="00CB1774">
        <w:rPr>
          <w:rFonts w:ascii="Times New Roman" w:hAnsi="Times New Roman" w:cs="Times New Roman"/>
          <w:sz w:val="24"/>
          <w:szCs w:val="24"/>
          <w:lang w:val="en-US"/>
        </w:rPr>
        <w:fldChar w:fldCharType="end"/>
      </w:r>
      <w:r w:rsidR="00637670" w:rsidRPr="00CB1774">
        <w:rPr>
          <w:rFonts w:ascii="Times New Roman" w:hAnsi="Times New Roman" w:cs="Times New Roman"/>
          <w:sz w:val="24"/>
          <w:szCs w:val="24"/>
          <w:lang w:val="en-US"/>
        </w:rPr>
        <w:t>.</w:t>
      </w:r>
      <w:r w:rsidR="00264B58" w:rsidRPr="00CB1774">
        <w:rPr>
          <w:rFonts w:ascii="Times New Roman" w:hAnsi="Times New Roman" w:cs="Times New Roman"/>
          <w:sz w:val="24"/>
          <w:szCs w:val="24"/>
          <w:lang w:val="en-US"/>
        </w:rPr>
        <w:t xml:space="preserve"> The</w:t>
      </w:r>
      <w:r w:rsidR="00637670" w:rsidRPr="00CB1774">
        <w:rPr>
          <w:rFonts w:ascii="Times New Roman" w:hAnsi="Times New Roman" w:cs="Times New Roman"/>
          <w:sz w:val="24"/>
          <w:szCs w:val="24"/>
          <w:lang w:val="en-US"/>
        </w:rPr>
        <w:t xml:space="preserve"> </w:t>
      </w:r>
      <w:r w:rsidR="00FD1708" w:rsidRPr="00CB1774">
        <w:rPr>
          <w:rFonts w:ascii="Times New Roman" w:hAnsi="Times New Roman" w:cs="Times New Roman"/>
          <w:sz w:val="24"/>
          <w:szCs w:val="24"/>
          <w:lang w:val="en-US"/>
        </w:rPr>
        <w:t>CG</w:t>
      </w:r>
      <w:r w:rsidR="00637670" w:rsidRPr="00CB1774">
        <w:rPr>
          <w:rFonts w:ascii="Times New Roman" w:hAnsi="Times New Roman" w:cs="Times New Roman"/>
          <w:sz w:val="24"/>
          <w:szCs w:val="24"/>
          <w:lang w:val="en-US"/>
        </w:rPr>
        <w:t xml:space="preserve"> equation </w:t>
      </w:r>
      <w:r w:rsidR="00264B58" w:rsidRPr="00CB1774">
        <w:rPr>
          <w:rFonts w:ascii="Times New Roman" w:hAnsi="Times New Roman" w:cs="Times New Roman"/>
          <w:sz w:val="24"/>
          <w:szCs w:val="24"/>
          <w:lang w:val="en-US"/>
        </w:rPr>
        <w:t xml:space="preserve">has been reported to give </w:t>
      </w:r>
      <w:r w:rsidR="00BD2420" w:rsidRPr="00CB1774">
        <w:rPr>
          <w:rFonts w:ascii="Times New Roman" w:hAnsi="Times New Roman" w:cs="Times New Roman"/>
          <w:sz w:val="24"/>
          <w:szCs w:val="24"/>
          <w:lang w:val="en-US"/>
        </w:rPr>
        <w:t xml:space="preserve">systematically </w:t>
      </w:r>
      <w:r w:rsidR="00DC0138" w:rsidRPr="00CB1774">
        <w:rPr>
          <w:rFonts w:ascii="Times New Roman" w:hAnsi="Times New Roman" w:cs="Times New Roman"/>
          <w:sz w:val="24"/>
          <w:szCs w:val="24"/>
          <w:lang w:val="en-US"/>
        </w:rPr>
        <w:t>lower eClCr</w:t>
      </w:r>
      <w:r w:rsidR="00637670" w:rsidRPr="00CB1774">
        <w:rPr>
          <w:rFonts w:ascii="Times New Roman" w:hAnsi="Times New Roman" w:cs="Times New Roman"/>
          <w:sz w:val="24"/>
          <w:szCs w:val="24"/>
          <w:lang w:val="en-US"/>
        </w:rPr>
        <w:t xml:space="preserve"> values</w:t>
      </w:r>
      <w:r w:rsidR="00DC0138" w:rsidRPr="00CB1774">
        <w:rPr>
          <w:rFonts w:ascii="Times New Roman" w:hAnsi="Times New Roman" w:cs="Times New Roman"/>
          <w:sz w:val="24"/>
          <w:szCs w:val="24"/>
          <w:lang w:val="en-US"/>
        </w:rPr>
        <w:t xml:space="preserve"> than </w:t>
      </w:r>
      <w:r w:rsidR="00E87CDF" w:rsidRPr="00CB1774">
        <w:rPr>
          <w:rFonts w:ascii="Times New Roman" w:hAnsi="Times New Roman" w:cs="Times New Roman"/>
          <w:sz w:val="24"/>
          <w:szCs w:val="24"/>
          <w:lang w:val="en-US"/>
        </w:rPr>
        <w:t xml:space="preserve">are obtained for </w:t>
      </w:r>
      <w:r w:rsidR="00DC0138" w:rsidRPr="00CB1774">
        <w:rPr>
          <w:rFonts w:ascii="Times New Roman" w:hAnsi="Times New Roman" w:cs="Times New Roman"/>
          <w:sz w:val="24"/>
          <w:szCs w:val="24"/>
          <w:lang w:val="en-US"/>
        </w:rPr>
        <w:t>eGFR with CKD-EPI</w:t>
      </w:r>
      <w:r w:rsidR="00637670" w:rsidRPr="00CB1774">
        <w:rPr>
          <w:rFonts w:ascii="Times New Roman" w:hAnsi="Times New Roman" w:cs="Times New Roman"/>
          <w:sz w:val="24"/>
          <w:szCs w:val="24"/>
          <w:lang w:val="en-US"/>
        </w:rPr>
        <w:t xml:space="preserve">, </w:t>
      </w:r>
      <w:r w:rsidR="00E87CDF" w:rsidRPr="00CB1774">
        <w:rPr>
          <w:rFonts w:ascii="Times New Roman" w:hAnsi="Times New Roman" w:cs="Times New Roman"/>
          <w:sz w:val="24"/>
          <w:szCs w:val="24"/>
          <w:lang w:val="en-US"/>
        </w:rPr>
        <w:t xml:space="preserve">particularly </w:t>
      </w:r>
      <w:r w:rsidR="00637670" w:rsidRPr="00CB1774">
        <w:rPr>
          <w:rFonts w:ascii="Times New Roman" w:hAnsi="Times New Roman" w:cs="Times New Roman"/>
          <w:sz w:val="24"/>
          <w:szCs w:val="24"/>
          <w:lang w:val="en-US"/>
        </w:rPr>
        <w:t>in the elderly</w:t>
      </w:r>
      <w:r w:rsidR="001F0B5A" w:rsidRPr="00CB1774">
        <w:rPr>
          <w:rFonts w:ascii="Times New Roman" w:hAnsi="Times New Roman" w:cs="Times New Roman"/>
          <w:sz w:val="24"/>
          <w:szCs w:val="24"/>
          <w:lang w:val="en-US"/>
        </w:rPr>
        <w:t xml:space="preserve"> </w:t>
      </w:r>
      <w:r w:rsidR="001F0B5A"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 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id" : "ITEM-1", "issue" : "7", "issued" : { "date-parts" : [ [ "2012", "10", "2" ] ] }, "language" : "eng PT - Journal Article PT - Research Support, Non-U.S. Gov't", "note" : "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c3f1bda3-4f08-4329-9b13-9874df84726a" ] }, { "id" : "ITEM-2", "itemData" : { "ISBN" : "1523-6838 (Electronic)\\r0272-6386 (Linking)", "ISSN" : "02726386", "PMID" : "22938847", "author" : [ { "dropping-particle" : "", "family" : "Flamant", "given" : "Martin", "non-dropping-particle" : "", "parse-names" : false, "suffix" : "" }, { "dropping-particle" : "", "family" : "Haymann", "given" : "Jean Philippe", "non-dropping-particle" : "", "parse-names" : false, "suffix" : "" }, { "dropping-particle" : "", "family" : "Vidal-Petiot", "given" : "Emmanuelle", "non-dropping-particle" : "", "parse-names" : false, "suffix" : "" }, { "dropping-particle" : "", "family" : "Letavernier", "given" : "Emmanuel", "non-dropping-particle" : "", "parse-names" : false, "suffix" : "" }, { "dropping-particle" : "", "family" : "Clerici", "given" : "Christine", "non-dropping-particle" : "", "parse-names" : false, "suffix" : "" }, { "dropping-particle" : "", "family" : "Boffa", "given" : "Jean Jacques", "non-dropping-particle" : "", "parse-names" : false, "suffix" : "" }, { "dropping-particle" : "", "family" : "Vrtovsnik", "given" : "Fran\u00e7ois", "non-dropping-particle" : "", "parse-names" : false, "suffix" : "" } ], "container-title" : "Am J Kidney Dis", "id" : "ITEM-2", "issue" : "5", "issued" : { "date-parts" : [ [ "2012", "11" ] ] }, "language" : "eng PT - Letter SB - IM", "note" : "From Duplicate 2 (GFR Estimation Using the Cockcroft-Gault, MDRD Study, and CKD-EPI Equations in the Elderly - Flamant, M; Haymann, J P; Vidal-Petiot, E; Letavernier, E; Clerici, C; Boffa, J J; Vrtovsnik, F)\n\nDA - 20121016", "page" : "847-849", "publisher" : "National Kidney Foundation, Inc.", "publisher-place" : "AP-HP, Hopital Bichat, Paris, France; University Denis Diderot-Paris 7, Paris, France; Inserm Unit 699, Paris, France. Electronic address: martin.flamant@bch.aphp.fr", "title" : "GFR Estimation Using the Cockcroft-Gault, MDRD Study, and CKD-EPI Equations in the Elderly", "type" : "article-journal", "volume" : "60" }, "uris" : [ "http://www.mendeley.com/documents/?uuid=0d6336f4-61f1-447a-9211-98c609bf4635" ] } ], "mendeley" : { "formattedCitation" : "[53,54]", "plainTextFormattedCitation" : "[53,54]", "previouslyFormattedCitation" : "[53,54]" }, "properties" : { "noteIndex" : 0 }, "schema" : "https://github.com/citation-style-language/schema/raw/master/csl-citation.json" }</w:instrText>
      </w:r>
      <w:r w:rsidR="001F0B5A"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53,54]</w:t>
      </w:r>
      <w:r w:rsidR="001F0B5A" w:rsidRPr="00CB1774">
        <w:rPr>
          <w:rFonts w:ascii="Times New Roman" w:hAnsi="Times New Roman" w:cs="Times New Roman"/>
          <w:sz w:val="24"/>
          <w:szCs w:val="24"/>
          <w:lang w:val="en-US"/>
        </w:rPr>
        <w:fldChar w:fldCharType="end"/>
      </w:r>
      <w:r w:rsidR="000D159D" w:rsidRPr="00CB1774">
        <w:rPr>
          <w:rFonts w:ascii="Times New Roman" w:hAnsi="Times New Roman" w:cs="Times New Roman"/>
          <w:sz w:val="24"/>
          <w:szCs w:val="24"/>
          <w:lang w:val="en-US"/>
        </w:rPr>
        <w:t xml:space="preserve">. </w:t>
      </w:r>
      <w:r w:rsidR="00E87CDF" w:rsidRPr="00CB1774">
        <w:rPr>
          <w:rFonts w:ascii="Times New Roman" w:hAnsi="Times New Roman" w:cs="Times New Roman"/>
          <w:sz w:val="24"/>
          <w:szCs w:val="24"/>
          <w:lang w:val="en-US"/>
        </w:rPr>
        <w:t xml:space="preserve">This is despite the fact that </w:t>
      </w:r>
      <w:r w:rsidR="00264B58" w:rsidRPr="00CB1774">
        <w:rPr>
          <w:rFonts w:ascii="Times New Roman" w:hAnsi="Times New Roman" w:cs="Times New Roman"/>
          <w:sz w:val="24"/>
          <w:szCs w:val="24"/>
          <w:lang w:val="en-US"/>
        </w:rPr>
        <w:t>ClCr (reflecting filtration plus creatinine secretion) is greater than GFR</w:t>
      </w:r>
      <w:r w:rsidR="00E87CDF" w:rsidRPr="00CB1774">
        <w:rPr>
          <w:rFonts w:ascii="Times New Roman" w:hAnsi="Times New Roman" w:cs="Times New Roman"/>
          <w:sz w:val="24"/>
          <w:szCs w:val="24"/>
          <w:lang w:val="en-US"/>
        </w:rPr>
        <w:t xml:space="preserve">, </w:t>
      </w:r>
      <w:r w:rsidR="00264B58" w:rsidRPr="00CB1774">
        <w:rPr>
          <w:rFonts w:ascii="Times New Roman" w:hAnsi="Times New Roman" w:cs="Times New Roman"/>
          <w:sz w:val="24"/>
          <w:szCs w:val="24"/>
          <w:lang w:val="en-US"/>
        </w:rPr>
        <w:t xml:space="preserve">reflecting </w:t>
      </w:r>
      <w:r w:rsidR="00C92980" w:rsidRPr="00CB1774">
        <w:rPr>
          <w:rFonts w:ascii="Times New Roman" w:hAnsi="Times New Roman" w:cs="Times New Roman"/>
          <w:sz w:val="24"/>
          <w:szCs w:val="24"/>
          <w:lang w:val="en-US"/>
        </w:rPr>
        <w:t xml:space="preserve">an underestimation bias of CG in elderly subjects </w:t>
      </w:r>
      <w:r w:rsidR="00C92980"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DOI" : "10.1038/ki.2014.112", "ISSN" : "1523-1755", "PMID" : "24717300", "abstract" : "Obesity could affect associations between creatinine generation, estimated body surface area, and excretory burden, with effects on chronic kidney disease assessment. We therefore examined the impact of obesity on the performances of estimated glomerular filtration rate (eGFR), the urine albumin:creatinine ratio (ACR), and excretory burden in 3611 participants of the Chronic Renal Insufficiency Cohort. Urine creatinine excretion significantly increased with body mass index (BMI) (34 and 31% greater at 40\u2009kg/m(2) or more versus the normal of 18.5-25\u2009kg/m(2)) in men and women, respectively, such that patients with a normal BMI and an ACR of 30\u2009mg/g had the same 24-h albuminuria as severely obese patients with ACR 23\u2009mg/g. The bias of eGFR (referenced to body surface area-indexed iothalamate (i-)GFR) had a U-shaped relationship to obesity in men but progressively increased in women. Nevertheless, obesity-associated body surface area increases were accompanied by a greater absolute (non-indexed) iGFR for a given eGFR, particularly in men. Two men with eGFRs of 45\u2009ml/min per 1.73\u2009m(2), height 1.76\u2009m, and BMI 22 or 45\u2009kg/m(2) had absolute iGFRs of 46 and 62\u2009ml/min, respectively. The excretory burden, assessed as urine urea nitrogen and estimated dietary phosphorus, sodium, and potassium intakes, also increased in obesity. However, obese men had lower odds of anemia, hyperkalemia, and hyperphosphatemia. Thus, for a given ACR and eGFR, obese individuals have greater albuminuria, absolute GFR, and excretory burden. This has implications for chronic kidney disease management, screening, and research.", "author" : [ { "dropping-particle" : "", "family" : "Fotheringham", "given" : "James", "non-dropping-particle" : "", "parse-names" : false, "suffix" : "" }, { "dropping-particle" : "", "family" : "Weatherley", "given" : "Nicholas", "non-dropping-particle" : "", "parse-names" : false, "suffix" : "" }, { "dropping-particle" : "", "family" : "Kawar", "given" : "Bisher", "non-dropping-particle" : "", "parse-names" : false, "suffix" : "" }, { "dropping-particle" : "", "family" : "G Fogarty", "given" : "Damian", "non-dropping-particle" : "", "parse-names" : false, "suffix" : "" }, { "dropping-particle" : "", "family" : "Ellam", "given" : "Timothy", "non-dropping-particle" : "", "parse-names" : false, "suffix" : "" } ], "container-title" : "Kidney international", "id" : "ITEM-1", "issue" : "6", "issued" : { "date-parts" : [ [ "2014" ] ] }, "page" : "1221-8", "publisher" : "Nature Publishing Group", "title" : "The body composition and excretory burden of lean, obese, and severely obese individuals has implications for the assessment of chronic kidney disease.", "type" : "article-journal", "volume" : "86" }, "uris" : [ "http://www.mendeley.com/documents/?uuid=f3f6bff2-54a5-4c3a-8014-e19573483e19" ] } ], "mendeley" : { "formattedCitation" : "[55]", "plainTextFormattedCitation" : "[55]", "previouslyFormattedCitation" : "[55]" }, "properties" : { "noteIndex" : 0 }, "schema" : "https://github.com/citation-style-language/schema/raw/master/csl-citation.json" }</w:instrText>
      </w:r>
      <w:r w:rsidR="00C92980"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55]</w:t>
      </w:r>
      <w:r w:rsidR="00C92980" w:rsidRPr="00CB1774">
        <w:rPr>
          <w:rFonts w:ascii="Times New Roman" w:hAnsi="Times New Roman" w:cs="Times New Roman"/>
          <w:sz w:val="24"/>
          <w:szCs w:val="24"/>
          <w:lang w:val="en-US"/>
        </w:rPr>
        <w:fldChar w:fldCharType="end"/>
      </w:r>
      <w:r w:rsidR="00BC0C9C" w:rsidRPr="00CB1774">
        <w:rPr>
          <w:rFonts w:ascii="Times New Roman" w:hAnsi="Times New Roman" w:cs="Times New Roman"/>
          <w:sz w:val="24"/>
          <w:szCs w:val="24"/>
          <w:lang w:val="en-US"/>
        </w:rPr>
        <w:t>.</w:t>
      </w:r>
      <w:r w:rsidR="000D159D" w:rsidRPr="00CB1774">
        <w:rPr>
          <w:rFonts w:ascii="Times New Roman" w:hAnsi="Times New Roman" w:cs="Times New Roman"/>
          <w:sz w:val="24"/>
          <w:szCs w:val="24"/>
          <w:lang w:val="en-US"/>
        </w:rPr>
        <w:t xml:space="preserve"> </w:t>
      </w:r>
      <w:r w:rsidR="00C92980" w:rsidRPr="00CB1774">
        <w:rPr>
          <w:rFonts w:ascii="Times New Roman" w:hAnsi="Times New Roman" w:cs="Times New Roman"/>
          <w:sz w:val="24"/>
          <w:szCs w:val="24"/>
          <w:lang w:val="en-US"/>
        </w:rPr>
        <w:t xml:space="preserve">However, this underestimation </w:t>
      </w:r>
      <w:r w:rsidR="000D159D" w:rsidRPr="00CB1774">
        <w:rPr>
          <w:rFonts w:ascii="Times New Roman" w:hAnsi="Times New Roman" w:cs="Times New Roman"/>
          <w:sz w:val="24"/>
          <w:szCs w:val="24"/>
          <w:lang w:val="en-US"/>
        </w:rPr>
        <w:t>will lead to a more protective behavior in terms of drug dosage</w:t>
      </w:r>
      <w:r w:rsidR="00BD2420" w:rsidRPr="00CB1774">
        <w:rPr>
          <w:rFonts w:ascii="Times New Roman" w:hAnsi="Times New Roman" w:cs="Times New Roman"/>
          <w:sz w:val="24"/>
          <w:szCs w:val="24"/>
          <w:lang w:val="en-US"/>
        </w:rPr>
        <w:t xml:space="preserve"> in this frail population</w:t>
      </w:r>
      <w:r w:rsidR="001241EF" w:rsidRPr="00CB1774">
        <w:rPr>
          <w:rFonts w:ascii="Times New Roman" w:hAnsi="Times New Roman" w:cs="Times New Roman"/>
          <w:sz w:val="24"/>
          <w:szCs w:val="24"/>
          <w:lang w:val="en-US"/>
        </w:rPr>
        <w:t xml:space="preserve"> </w:t>
      </w:r>
      <w:r w:rsidR="001241EF"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SN" : "2044-6055", "PMID" : "23585393", "abstract" : "OBJECTIVES: The thrombin inhibitor dabigatran is mainly excreted by the kidneys. We investigated whether the recommended method for estimation of renal function used in the clinical trials, the Cockcroft-Gault (CGold) equation and the estimated glomerular filtration rate (eGFR) modification of diet in renal disease equation 4 (MDRD4), differ in elderly participants, resulting in erroneously higher dose recommendations of dabigatran, which might explain the serious, even fatal, bleeding reported. The renally excreted drugs gabapentin and valaciclovir were also included for comparison.\\n\\nDESIGN: A retrospective data simulation study.\\n\\nPARTICIPANTS: Participants 65 years and older included in six different studies.\\n\\nMAIN OUTCOME MEASURE: Estimated renal function by CG based on uncompensated ('old Jaffe' method) creatinine (CGold) or by MDRD4 based on standardised compensated P-creatinine traceable to isotope-dilution mass spectrometry, and the resulting doses.\\n\\nRESULTS: 790 participants (432 females), mean age (\u00b1SD) 77.6\u00b15.7 years. Mean estimated creatinine clearance (eCrCl) by the CGold equation was 44.2\u00b114.8 ml/min, versus eGFR 59.6\u00b120.7 ml/min/1.73 m(2) with MDRD4 (p&lt;0.001), absolute median difference 13.5, 95% CI 12.9 to 14.2. MDRD4 gave a significantly higher mean dose (valaciclovir +21%, dabigatran +25% and gabapentin +37%) of all drugs (p&lt;0.001). With MDRD4 58% of the women would be recommended a full dose of dabigatran compared with 18% if CGold is used.\\n\\nCONCLUSIONS: MDRD4 would result in higher recommended doses of the three studied drugs to elderly participants compared with CG, particularly in women, and thus increased the risk of dose and concentration-dependent adverse reactions. It is important to know which method of estimation of renal function the Summary of Products Characteristics was based on, and use only that one when prescribing renally excreted drugs with narrow safety window. Doses based on recently developed methods for estimation of renal function may be associated with considerable risk of overtreatment in the elderly.", "author" : [ { "dropping-particle" : "", "family" : "Helld\u00e9n", "given" : "Anders", "non-dropping-particle" : "", "parse-names" : false, "suffix" : "" }, { "dropping-particle" : "", "family" : "Odar-Cederl\u00f6f", "given" : "Ingegerd", "non-dropping-particle" : "", "parse-names" : false, "suffix" : "" }, { "dropping-particle" : "", "family" : "Nilsson", "given" : "G\u00f6ran", "non-dropping-particle" : "", "parse-names" : false, "suffix" : "" }, { "dropping-particle" : "", "family" : "Sj\u00f6viker", "given" : "Susanne", "non-dropping-particle" : "", "parse-names" : false, "suffix" : "" }, { "dropping-particle" : "", "family" : "S\u00f6derstr\u00f6m", "given" : "Anders", "non-dropping-particle" : "", "parse-names" : false, "suffix" : "" }, { "dropping-particle" : "Von", "family" : "Euler", "given" : "Mia", "non-dropping-particle" : "", "parse-names" : false, "suffix" : "" }, { "dropping-particle" : "", "family" : "Ohl\u00e9n", "given" : "Gunnar", "non-dropping-particle" : "", "parse-names" : false, "suffix" : "" }, { "dropping-particle" : "", "family" : "Bergman", "given" : "Ulf", "non-dropping-particle" : "", "parse-names" : false, "suffix" : "" } ], "container-title" : "BMJ open", "id" : "ITEM-1", "issue" : "4", "issued" : { "date-parts" : [ [ "2013" ] ] }, "page" : "e002686", "title" : "Renal function estimations and dose recommendations for dabigatran, gabapentin and valaciclovir: a data simulation study focused on the elderly.", "type" : "article-journal", "volume" : "3" }, "uris" : [ "http://www.mendeley.com/documents/?uuid=3f9bf163-a128-41a5-98d8-5d44327b80cc" ] }, { "id" : "ITEM-2", "itemData" : { "ISBN" : "2044-6055", "ISSN" : "2044-6055", "PMID" : "24078751", "abstract" : "OBJECTIVE: In clinical trials of dabigatran and rivaroxaban for stroke prevention in atrial fibrillation (AF), drug eligibility and dosing were determined using the Cockcroft-Gault equation to estimate creatine clearance as a measure of renal function. This cross-sectional study aimed to compare whether using estimated glomerular filtration rate (eGFR) by the widely available and widely used Modified Diet in Renal Disease (MDRD) equation would alter prescribing or dosing of the renally excreted new oral anticoagulants. PARTICIPANTS: Of 4712 patients with known AF within a general practitioner-registered population of 930 079 in east London, data were available enabling renal function to be calculated by both Cockcroft-Gault and MDRD methods in 4120 (87.4%). RESULTS: Of 4120 patients, 2706 were &lt;80 years and 1414 were &gt;/=80 years of age. Among those &gt;/=80 years, 14.9% were ineligible for dabigatran according to Cockcroft-Gault equation but would have been judged eligible applying MDRD method. For those &lt;80 years, 0.8% would have been incorrectly judged eligible for dabigatran and 5.3% would have received too high a dose. For rivaroxaban, 0.3% would have been incorrectly judged eligible for treatment and 13.5% would have received too high a dose. CONCLUSIONS: Were the MDRD-derived eGFR to be used instead of Cockcroft-Gault in prescribing these new agents, many elderly patients with AF would either incorrectly become eligible for them or would receive too high a dose. Safety has not been established using the MDRD equation, a concern since the risk of major bleeding would be increased in patients with unsuspected renal impairment. Given the potentially widespread use of these agents, particularly in primary care, regulatory authorities and drug companies should alert UK doctors of the need to use the Cockcroft-Gault formula to calculate eligibility for and dosing of the new oral anticoagulants in elderly patients with AF and not rely on the MDRD-derived eGFR", "author" : [ { "dropping-particle" : "", "family" : "Maccallum", "given" : "Peter K", "non-dropping-particle" : "", "parse-names" : false, "suffix" : "" }, { "dropping-particle" : "", "family" : "Mathur", "given" : "Rohini", "non-dropping-particle" : "", "parse-names" : false, "suffix" : "" }, { "dropping-particle" : "", "family" : "Hull", "given" : "Sally a", "non-dropping-particle" : "", "parse-names" : false, "suffix" : "" }, { "dropping-particle" : "", "family" : "Saja", "given" : "Khalid", "non-dropping-particle" : "", "parse-names" : false, "suffix" : "" }, { "dropping-particle" : "", "family" : "Green", "given" : "Laura", "non-dropping-particle" : "", "parse-names" : false, "suffix" : "" }, { "dropping-particle" : "", "family" : "Morris", "given" : "Joan K", "non-dropping-particle" : "", "parse-names" : false, "suffix" : "" }, { "dropping-particle" : "", "family" : "Ashman", "given" : "Neil", "non-dropping-particle" : "", "parse-names" : false, "suffix" : "" } ], "container-title" : "BMJ Open.", "id" : "ITEM-2", "issue" : "9", "issued" : { "date-parts" : [ [ "2013" ] ] }, "language" : "eng PT - Journal Article", "note" : "From Duplicate 2 (Patient safety and estimation of renal function in patients prescribed new oral anticoagulants for stroke prevention in atrial fibrillation: a cross-sectional study - Maccallum, P K; Mathur, R; Hull, S A; Saja, K; Green, L; Morris, J K; Ashman, N)\n\nDA - 20130930", "page" : "e003343", "publisher-place" : "Wolfson Institute of Preventive Medicine, Barts and The London School of Medicine and Dentistry, Queen Mary University of London, London, UK", "title" : "Patient safety and estimation of renal function in patients prescribed new oral anticoagulants for stroke prevention in atrial fibrillation: a cross-sectional study", "type" : "article-journal", "volume" : "3" }, "uris" : [ "http://www.mendeley.com/documents/?uuid=a667653a-ea25-498b-8f7a-17aeedc68cd6" ] } ], "mendeley" : { "formattedCitation" : "[20,21]", "plainTextFormattedCitation" : "[20,21]", "previouslyFormattedCitation" : "[20,21]" }, "properties" : { "noteIndex" : 0 }, "schema" : "https://github.com/citation-style-language/schema/raw/master/csl-citation.json" }</w:instrText>
      </w:r>
      <w:r w:rsidR="001241EF"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20,21]</w:t>
      </w:r>
      <w:r w:rsidR="001241EF" w:rsidRPr="00CB1774">
        <w:rPr>
          <w:rFonts w:ascii="Times New Roman" w:hAnsi="Times New Roman" w:cs="Times New Roman"/>
          <w:sz w:val="24"/>
          <w:szCs w:val="24"/>
          <w:lang w:val="en-US"/>
        </w:rPr>
        <w:fldChar w:fldCharType="end"/>
      </w:r>
      <w:r w:rsidR="00637670" w:rsidRPr="00CB1774">
        <w:rPr>
          <w:rFonts w:ascii="Times New Roman" w:hAnsi="Times New Roman" w:cs="Times New Roman"/>
          <w:sz w:val="24"/>
          <w:szCs w:val="24"/>
          <w:lang w:val="en-US"/>
        </w:rPr>
        <w:t>.</w:t>
      </w:r>
    </w:p>
    <w:p w:rsidR="00760DCA" w:rsidRPr="00CB1774" w:rsidRDefault="00637670" w:rsidP="00355C98">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The goal of this</w:t>
      </w:r>
      <w:r w:rsidR="00C92980" w:rsidRPr="00CB1774">
        <w:rPr>
          <w:rFonts w:ascii="Times New Roman" w:hAnsi="Times New Roman" w:cs="Times New Roman"/>
          <w:sz w:val="24"/>
          <w:szCs w:val="24"/>
          <w:lang w:val="en-US"/>
        </w:rPr>
        <w:t xml:space="preserve"> work</w:t>
      </w:r>
      <w:r w:rsidRPr="00CB1774">
        <w:rPr>
          <w:rFonts w:ascii="Times New Roman" w:hAnsi="Times New Roman" w:cs="Times New Roman"/>
          <w:sz w:val="24"/>
          <w:szCs w:val="24"/>
          <w:lang w:val="en-US"/>
        </w:rPr>
        <w:t xml:space="preserve"> is to</w:t>
      </w:r>
      <w:r w:rsidR="00C92980" w:rsidRPr="00CB1774">
        <w:rPr>
          <w:rFonts w:ascii="Times New Roman" w:hAnsi="Times New Roman" w:cs="Times New Roman"/>
          <w:sz w:val="24"/>
          <w:szCs w:val="24"/>
          <w:lang w:val="en-US"/>
        </w:rPr>
        <w:t xml:space="preserve"> define</w:t>
      </w:r>
      <w:r w:rsidRPr="00CB1774">
        <w:rPr>
          <w:rFonts w:ascii="Times New Roman" w:hAnsi="Times New Roman" w:cs="Times New Roman"/>
          <w:sz w:val="24"/>
          <w:szCs w:val="24"/>
          <w:lang w:val="en-US"/>
        </w:rPr>
        <w:t xml:space="preserve"> the discrepancies that </w:t>
      </w:r>
      <w:r w:rsidR="00C92980" w:rsidRPr="00CB1774">
        <w:rPr>
          <w:rFonts w:ascii="Times New Roman" w:hAnsi="Times New Roman" w:cs="Times New Roman"/>
          <w:sz w:val="24"/>
          <w:szCs w:val="24"/>
          <w:lang w:val="en-US"/>
        </w:rPr>
        <w:t xml:space="preserve">would </w:t>
      </w:r>
      <w:r w:rsidRPr="00CB1774">
        <w:rPr>
          <w:rFonts w:ascii="Times New Roman" w:hAnsi="Times New Roman" w:cs="Times New Roman"/>
          <w:sz w:val="24"/>
          <w:szCs w:val="24"/>
          <w:lang w:val="en-US"/>
        </w:rPr>
        <w:t xml:space="preserve">impact drug dosage </w:t>
      </w:r>
      <w:r w:rsidR="004A2DB7" w:rsidRPr="00CB1774">
        <w:rPr>
          <w:rFonts w:ascii="Times New Roman" w:hAnsi="Times New Roman" w:cs="Times New Roman"/>
          <w:sz w:val="24"/>
          <w:szCs w:val="24"/>
          <w:shd w:val="clear" w:color="auto" w:fill="FFFFFF"/>
          <w:lang w:val="en-US"/>
        </w:rPr>
        <w:t>adjustment</w:t>
      </w:r>
      <w:r w:rsidRPr="00CB1774">
        <w:rPr>
          <w:rFonts w:ascii="Times New Roman" w:hAnsi="Times New Roman" w:cs="Times New Roman"/>
          <w:sz w:val="24"/>
          <w:szCs w:val="24"/>
          <w:lang w:val="en-US"/>
        </w:rPr>
        <w:t xml:space="preserve"> if CKD-EPI versus </w:t>
      </w:r>
      <w:r w:rsidR="00FD1708" w:rsidRPr="00CB1774">
        <w:rPr>
          <w:rFonts w:ascii="Times New Roman" w:hAnsi="Times New Roman" w:cs="Times New Roman"/>
          <w:sz w:val="24"/>
          <w:szCs w:val="24"/>
          <w:lang w:val="en-US"/>
        </w:rPr>
        <w:t>CG</w:t>
      </w:r>
      <w:r w:rsidRPr="00CB1774">
        <w:rPr>
          <w:rFonts w:ascii="Times New Roman" w:hAnsi="Times New Roman" w:cs="Times New Roman"/>
          <w:sz w:val="24"/>
          <w:szCs w:val="24"/>
          <w:lang w:val="en-US"/>
        </w:rPr>
        <w:t xml:space="preserve"> equation </w:t>
      </w:r>
      <w:r w:rsidR="00AC5956" w:rsidRPr="00CB1774">
        <w:rPr>
          <w:rFonts w:ascii="Times New Roman" w:hAnsi="Times New Roman" w:cs="Times New Roman"/>
          <w:sz w:val="24"/>
          <w:szCs w:val="24"/>
          <w:lang w:val="en-US"/>
        </w:rPr>
        <w:t>were applied.</w:t>
      </w:r>
      <w:r w:rsidR="00C92980" w:rsidRPr="00CB1774">
        <w:rPr>
          <w:rFonts w:ascii="Times New Roman" w:hAnsi="Times New Roman" w:cs="Times New Roman"/>
          <w:sz w:val="24"/>
          <w:szCs w:val="24"/>
          <w:lang w:val="en-US"/>
        </w:rPr>
        <w:t xml:space="preserve"> </w:t>
      </w:r>
      <w:r w:rsidR="00AC5956" w:rsidRPr="00CB1774">
        <w:rPr>
          <w:rFonts w:ascii="Times New Roman" w:hAnsi="Times New Roman" w:cs="Times New Roman"/>
          <w:sz w:val="24"/>
          <w:szCs w:val="24"/>
          <w:lang w:val="en-US"/>
        </w:rPr>
        <w:t>T</w:t>
      </w:r>
      <w:r w:rsidR="009C6F2E" w:rsidRPr="00CB1774">
        <w:rPr>
          <w:rFonts w:ascii="Times New Roman" w:hAnsi="Times New Roman" w:cs="Times New Roman"/>
          <w:sz w:val="24"/>
          <w:szCs w:val="24"/>
          <w:lang w:val="en-US"/>
        </w:rPr>
        <w:t>wo complementary strategies</w:t>
      </w:r>
      <w:r w:rsidR="00AC5956" w:rsidRPr="00CB1774">
        <w:rPr>
          <w:rFonts w:ascii="Times New Roman" w:hAnsi="Times New Roman" w:cs="Times New Roman"/>
          <w:sz w:val="24"/>
          <w:szCs w:val="24"/>
          <w:lang w:val="en-US"/>
        </w:rPr>
        <w:t xml:space="preserve"> are used</w:t>
      </w:r>
      <w:r w:rsidR="00C92980" w:rsidRPr="00CB1774">
        <w:rPr>
          <w:rFonts w:ascii="Times New Roman" w:hAnsi="Times New Roman" w:cs="Times New Roman"/>
          <w:sz w:val="24"/>
          <w:szCs w:val="24"/>
          <w:lang w:val="en-US"/>
        </w:rPr>
        <w:t>:</w:t>
      </w:r>
      <w:r w:rsidR="00BD2420" w:rsidRPr="00CB1774">
        <w:rPr>
          <w:rFonts w:ascii="Times New Roman" w:hAnsi="Times New Roman" w:cs="Times New Roman"/>
          <w:sz w:val="24"/>
          <w:szCs w:val="24"/>
          <w:lang w:val="en-US"/>
        </w:rPr>
        <w:t xml:space="preserve"> </w:t>
      </w:r>
      <w:r w:rsidR="00C92980" w:rsidRPr="00CB1774">
        <w:rPr>
          <w:rFonts w:ascii="Times New Roman" w:hAnsi="Times New Roman" w:cs="Times New Roman"/>
          <w:sz w:val="24"/>
          <w:szCs w:val="24"/>
          <w:lang w:val="en-US"/>
        </w:rPr>
        <w:t xml:space="preserve">1) </w:t>
      </w:r>
      <w:r w:rsidR="00BD2420" w:rsidRPr="00CB1774">
        <w:rPr>
          <w:rFonts w:ascii="Times New Roman" w:hAnsi="Times New Roman" w:cs="Times New Roman"/>
          <w:sz w:val="24"/>
          <w:szCs w:val="24"/>
          <w:lang w:val="en-US"/>
        </w:rPr>
        <w:t>a mathematical simulation</w:t>
      </w:r>
      <w:r w:rsidR="00C92980" w:rsidRPr="00CB1774">
        <w:rPr>
          <w:rFonts w:ascii="Times New Roman" w:hAnsi="Times New Roman" w:cs="Times New Roman"/>
          <w:sz w:val="24"/>
          <w:szCs w:val="24"/>
          <w:lang w:val="en-US"/>
        </w:rPr>
        <w:t xml:space="preserve"> relating</w:t>
      </w:r>
      <w:r w:rsidR="009C6F2E" w:rsidRPr="00CB1774">
        <w:rPr>
          <w:rFonts w:ascii="Times New Roman" w:hAnsi="Times New Roman" w:cs="Times New Roman"/>
          <w:sz w:val="24"/>
          <w:szCs w:val="24"/>
          <w:lang w:val="en-US"/>
        </w:rPr>
        <w:t xml:space="preserve"> </w:t>
      </w:r>
      <w:r w:rsidR="000D159D" w:rsidRPr="00CB1774">
        <w:rPr>
          <w:rFonts w:ascii="Times New Roman" w:hAnsi="Times New Roman" w:cs="Times New Roman"/>
          <w:sz w:val="24"/>
          <w:szCs w:val="24"/>
          <w:lang w:val="en-US"/>
        </w:rPr>
        <w:t xml:space="preserve">the characteristics of patients </w:t>
      </w:r>
      <w:r w:rsidR="00C92980" w:rsidRPr="00CB1774">
        <w:rPr>
          <w:rFonts w:ascii="Times New Roman" w:hAnsi="Times New Roman" w:cs="Times New Roman"/>
          <w:sz w:val="24"/>
          <w:szCs w:val="24"/>
          <w:lang w:val="en-US"/>
        </w:rPr>
        <w:t xml:space="preserve">to </w:t>
      </w:r>
      <w:r w:rsidR="000D159D" w:rsidRPr="00CB1774">
        <w:rPr>
          <w:rFonts w:ascii="Times New Roman" w:hAnsi="Times New Roman" w:cs="Times New Roman"/>
          <w:sz w:val="24"/>
          <w:szCs w:val="24"/>
          <w:lang w:val="en-US"/>
        </w:rPr>
        <w:t>discrepancies between the two equation</w:t>
      </w:r>
      <w:r w:rsidR="00BD2420" w:rsidRPr="00CB1774">
        <w:rPr>
          <w:rFonts w:ascii="Times New Roman" w:hAnsi="Times New Roman" w:cs="Times New Roman"/>
          <w:sz w:val="24"/>
          <w:szCs w:val="24"/>
          <w:lang w:val="en-US"/>
        </w:rPr>
        <w:t>s</w:t>
      </w:r>
      <w:r w:rsidR="00C92980" w:rsidRPr="00CB1774">
        <w:rPr>
          <w:rFonts w:ascii="Times New Roman" w:hAnsi="Times New Roman" w:cs="Times New Roman"/>
          <w:sz w:val="24"/>
          <w:szCs w:val="24"/>
          <w:lang w:val="en-US"/>
        </w:rPr>
        <w:t xml:space="preserve"> 2) analysis of clinical </w:t>
      </w:r>
      <w:r w:rsidR="000D159D" w:rsidRPr="00CB1774">
        <w:rPr>
          <w:rFonts w:ascii="Times New Roman" w:hAnsi="Times New Roman" w:cs="Times New Roman"/>
          <w:sz w:val="24"/>
          <w:szCs w:val="24"/>
          <w:lang w:val="en-US"/>
        </w:rPr>
        <w:t>data</w:t>
      </w:r>
      <w:r w:rsidR="009C6F2E" w:rsidRPr="00CB1774">
        <w:rPr>
          <w:rFonts w:ascii="Times New Roman" w:hAnsi="Times New Roman" w:cs="Times New Roman"/>
          <w:sz w:val="24"/>
          <w:szCs w:val="24"/>
          <w:lang w:val="en-US"/>
        </w:rPr>
        <w:t xml:space="preserve"> to </w:t>
      </w:r>
      <w:r w:rsidR="00C92980" w:rsidRPr="00CB1774">
        <w:rPr>
          <w:rFonts w:ascii="Times New Roman" w:hAnsi="Times New Roman" w:cs="Times New Roman"/>
          <w:sz w:val="24"/>
          <w:szCs w:val="24"/>
          <w:lang w:val="en-US"/>
        </w:rPr>
        <w:t xml:space="preserve">determine </w:t>
      </w:r>
      <w:r w:rsidR="009C6F2E" w:rsidRPr="00CB1774">
        <w:rPr>
          <w:rFonts w:ascii="Times New Roman" w:hAnsi="Times New Roman" w:cs="Times New Roman"/>
          <w:sz w:val="24"/>
          <w:szCs w:val="24"/>
          <w:lang w:val="en-US"/>
        </w:rPr>
        <w:t xml:space="preserve">both </w:t>
      </w:r>
      <w:r w:rsidR="000D159D" w:rsidRPr="00CB1774">
        <w:rPr>
          <w:rFonts w:ascii="Times New Roman" w:hAnsi="Times New Roman" w:cs="Times New Roman"/>
          <w:sz w:val="24"/>
          <w:szCs w:val="24"/>
          <w:lang w:val="en-US"/>
        </w:rPr>
        <w:t>the frequency</w:t>
      </w:r>
      <w:r w:rsidR="009C6F2E" w:rsidRPr="00CB1774">
        <w:rPr>
          <w:rFonts w:ascii="Times New Roman" w:hAnsi="Times New Roman" w:cs="Times New Roman"/>
          <w:sz w:val="24"/>
          <w:szCs w:val="24"/>
          <w:lang w:val="en-US"/>
        </w:rPr>
        <w:t xml:space="preserve"> and amplitude</w:t>
      </w:r>
      <w:r w:rsidR="000D159D" w:rsidRPr="00CB1774">
        <w:rPr>
          <w:rFonts w:ascii="Times New Roman" w:hAnsi="Times New Roman" w:cs="Times New Roman"/>
          <w:sz w:val="24"/>
          <w:szCs w:val="24"/>
          <w:lang w:val="en-US"/>
        </w:rPr>
        <w:t xml:space="preserve"> of </w:t>
      </w:r>
      <w:r w:rsidR="00C92980" w:rsidRPr="00CB1774">
        <w:rPr>
          <w:rFonts w:ascii="Times New Roman" w:hAnsi="Times New Roman" w:cs="Times New Roman"/>
          <w:sz w:val="24"/>
          <w:szCs w:val="24"/>
          <w:lang w:val="en-US"/>
        </w:rPr>
        <w:t xml:space="preserve">these </w:t>
      </w:r>
      <w:r w:rsidR="000D159D" w:rsidRPr="00CB1774">
        <w:rPr>
          <w:rFonts w:ascii="Times New Roman" w:hAnsi="Times New Roman" w:cs="Times New Roman"/>
          <w:sz w:val="24"/>
          <w:szCs w:val="24"/>
          <w:lang w:val="en-US"/>
        </w:rPr>
        <w:t>discrepancies in clinical</w:t>
      </w:r>
      <w:r w:rsidR="00BF67F1" w:rsidRPr="00CB1774">
        <w:rPr>
          <w:rFonts w:ascii="Times New Roman" w:hAnsi="Times New Roman" w:cs="Times New Roman"/>
          <w:sz w:val="24"/>
          <w:szCs w:val="24"/>
          <w:lang w:val="en-US"/>
        </w:rPr>
        <w:t xml:space="preserve"> practice</w:t>
      </w:r>
      <w:r w:rsidR="009C6F2E" w:rsidRPr="00CB1774">
        <w:rPr>
          <w:rFonts w:ascii="Times New Roman" w:hAnsi="Times New Roman" w:cs="Times New Roman"/>
          <w:sz w:val="24"/>
          <w:szCs w:val="24"/>
          <w:lang w:val="en-US"/>
        </w:rPr>
        <w:t xml:space="preserve"> according to patient</w:t>
      </w:r>
      <w:r w:rsidR="00BC0C9C" w:rsidRPr="00CB1774">
        <w:rPr>
          <w:rFonts w:ascii="Times New Roman" w:hAnsi="Times New Roman" w:cs="Times New Roman"/>
          <w:sz w:val="24"/>
          <w:szCs w:val="24"/>
          <w:lang w:val="en-US"/>
        </w:rPr>
        <w:t xml:space="preserve"> </w:t>
      </w:r>
      <w:r w:rsidR="009C6F2E" w:rsidRPr="00CB1774">
        <w:rPr>
          <w:rFonts w:ascii="Times New Roman" w:hAnsi="Times New Roman" w:cs="Times New Roman"/>
          <w:sz w:val="24"/>
          <w:szCs w:val="24"/>
          <w:lang w:val="en-US"/>
        </w:rPr>
        <w:t>demographic characteristics</w:t>
      </w:r>
      <w:r w:rsidR="00BF67F1" w:rsidRPr="00CB1774">
        <w:rPr>
          <w:rFonts w:ascii="Times New Roman" w:hAnsi="Times New Roman" w:cs="Times New Roman"/>
          <w:sz w:val="24"/>
          <w:szCs w:val="24"/>
          <w:lang w:val="en-US"/>
        </w:rPr>
        <w:t>.</w:t>
      </w:r>
    </w:p>
    <w:p w:rsidR="00EF6636" w:rsidRPr="00CB1774" w:rsidRDefault="00EF6636" w:rsidP="00EF6636">
      <w:pPr>
        <w:spacing w:after="0" w:line="480" w:lineRule="auto"/>
        <w:rPr>
          <w:rFonts w:ascii="Times New Roman" w:hAnsi="Times New Roman" w:cs="Times New Roman"/>
          <w:b/>
          <w:sz w:val="24"/>
          <w:szCs w:val="24"/>
          <w:u w:val="single"/>
          <w:lang w:val="en-US"/>
        </w:rPr>
      </w:pPr>
    </w:p>
    <w:p w:rsidR="00EF6636" w:rsidRPr="00CB1774" w:rsidRDefault="00EF6636" w:rsidP="00EF6636">
      <w:pPr>
        <w:spacing w:after="0" w:line="480" w:lineRule="auto"/>
        <w:rPr>
          <w:rFonts w:ascii="Times New Roman" w:hAnsi="Times New Roman" w:cs="Times New Roman"/>
          <w:b/>
          <w:sz w:val="24"/>
          <w:szCs w:val="24"/>
          <w:u w:val="single"/>
          <w:lang w:val="en-US"/>
        </w:rPr>
      </w:pPr>
      <w:r w:rsidRPr="00CB1774">
        <w:rPr>
          <w:rFonts w:ascii="Times New Roman" w:hAnsi="Times New Roman" w:cs="Times New Roman"/>
          <w:b/>
          <w:sz w:val="24"/>
          <w:szCs w:val="24"/>
          <w:u w:val="single"/>
          <w:lang w:val="en-US"/>
        </w:rPr>
        <w:t>Methods</w:t>
      </w:r>
    </w:p>
    <w:p w:rsidR="00EF6636" w:rsidRPr="00CB1774" w:rsidRDefault="00EF6636" w:rsidP="00EF6636">
      <w:pPr>
        <w:spacing w:after="0" w:line="480" w:lineRule="auto"/>
        <w:rPr>
          <w:rFonts w:ascii="Times New Roman" w:hAnsi="Times New Roman" w:cs="Times New Roman"/>
          <w:i/>
          <w:sz w:val="24"/>
          <w:szCs w:val="24"/>
          <w:u w:val="single"/>
          <w:lang w:val="en-US"/>
        </w:rPr>
      </w:pPr>
      <w:r w:rsidRPr="00CB1774">
        <w:rPr>
          <w:rFonts w:ascii="Times New Roman" w:hAnsi="Times New Roman" w:cs="Times New Roman"/>
          <w:i/>
          <w:sz w:val="24"/>
          <w:szCs w:val="24"/>
          <w:u w:val="single"/>
          <w:lang w:val="en-US"/>
        </w:rPr>
        <w:t>Theoretical simulation</w:t>
      </w:r>
    </w:p>
    <w:p w:rsidR="00EF6636" w:rsidRPr="00CB1774" w:rsidRDefault="00EF6636" w:rsidP="00EF6636">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We </w:t>
      </w:r>
      <w:r w:rsidR="00806CA4" w:rsidRPr="00CB1774">
        <w:rPr>
          <w:rFonts w:ascii="Times New Roman" w:hAnsi="Times New Roman" w:cs="Times New Roman"/>
          <w:sz w:val="24"/>
          <w:szCs w:val="24"/>
          <w:lang w:val="en-US"/>
        </w:rPr>
        <w:t xml:space="preserve">undertook </w:t>
      </w:r>
      <w:r w:rsidRPr="00CB1774">
        <w:rPr>
          <w:rFonts w:ascii="Times New Roman" w:hAnsi="Times New Roman" w:cs="Times New Roman"/>
          <w:sz w:val="24"/>
          <w:szCs w:val="24"/>
          <w:lang w:val="en-US"/>
        </w:rPr>
        <w:t>a simulation study showing the differences observed between CKD-EPI and CG results when variables involved in these equations are modified. In this simulation, the modifiable variables were gender, age, SCr, weight, height (and by consequence BSA)</w:t>
      </w:r>
      <w:r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author" : [ { "dropping-particle" : "", "family" : "Bois", "given" : "D", "non-dropping-particle" : "Du", "parse-names" : false, "suffix" : "" }, { "dropping-particle" : "", "family" : "Bois", "given" : "E F", "non-dropping-particle" : "Du", "parse-names" : false, "suffix" : "" } ], "container-title" : "Arch Intern Med", "id" : "ITEM-1", "issued" : { "date-parts" : [ [ "1916" ] ] }, "page" : "863-871", "title" : "A formula to estimate the approximative surface area if height and weight be known.", "type" : "article-journal", "volume" : "17" }, "uris" : [ "http://www.mendeley.com/documents/?uuid=6e80a6a8-4d40-4bc5-9acd-eb6e2a85a9a5" ] }, { "id" : "ITEM-2", "itemData" : { "PMID" : "1244564", "abstract" : "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 "author" : [ { "dropping-particle" : "", "family" : "Cockcroft", "given" : "D W", "non-dropping-particle" : "", "parse-names" : false, "suffix" : "" }, { "dropping-particle" : "", "family" : "Gault", "given" : "M H", "non-dropping-particle" : "", "parse-names" : false, "suffix" : "" } ], "container-title" : "Nephron", "id" : "ITEM-2", "issue" : "1", "issued" : { "date-parts" : [ [ "1976" ] ] }, "language" : "eng PT - Journal Article", "note" : "DA - 19760213\n\n60-27-5 (Creatinine)\nSB - IM", "page" : "31-41", "title" : "Prediction of creatinine clearance from serum creatinine", "type" : "article-journal", "volume" : "16" }, "uris" : [ "http://www.mendeley.com/documents/?uuid=92d1ded8-0e6c-46a9-b53f-9e6b535b23b1" ] }, { "id" : "ITEM-3",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id" : "ITEM-3",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mendeley" : { "formattedCitation" : "[39,41,56]", "plainTextFormattedCitation" : "[39,41,56]", "previouslyFormattedCitation" : "[39,41,56]" }, "properties" : { "noteIndex" : 0 }, "schema" : "https://github.com/citation-style-language/schema/raw/master/csl-citation.json" }</w:instrText>
      </w:r>
      <w:r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39,41,56]</w:t>
      </w:r>
      <w:r w:rsidRPr="00CB1774">
        <w:rPr>
          <w:rFonts w:ascii="Times New Roman" w:hAnsi="Times New Roman" w:cs="Times New Roman"/>
          <w:sz w:val="24"/>
          <w:szCs w:val="24"/>
          <w:lang w:val="en-US"/>
        </w:rPr>
        <w:fldChar w:fldCharType="end"/>
      </w:r>
      <w:r w:rsidRPr="00CB1774">
        <w:rPr>
          <w:rFonts w:ascii="Times New Roman" w:hAnsi="Times New Roman" w:cs="Times New Roman"/>
          <w:sz w:val="24"/>
          <w:szCs w:val="24"/>
          <w:lang w:val="en-US"/>
        </w:rPr>
        <w:t xml:space="preserve">. </w:t>
      </w:r>
      <w:r w:rsidR="00806CA4" w:rsidRPr="00CB1774">
        <w:rPr>
          <w:rFonts w:ascii="Times New Roman" w:hAnsi="Times New Roman" w:cs="Times New Roman"/>
          <w:sz w:val="24"/>
          <w:szCs w:val="24"/>
          <w:lang w:val="en-US"/>
        </w:rPr>
        <w:t xml:space="preserve">We </w:t>
      </w:r>
      <w:r w:rsidRPr="00CB1774">
        <w:rPr>
          <w:rFonts w:ascii="Times New Roman" w:hAnsi="Times New Roman" w:cs="Times New Roman"/>
          <w:sz w:val="24"/>
          <w:szCs w:val="24"/>
          <w:lang w:val="en-US"/>
        </w:rPr>
        <w:t xml:space="preserve">modified: age from to 20 to 80 years (with 10 year intervals), weight from 25 to 125 kg (with 5 kg intervals) and SCr from 0.5 to 3.0 mg/dL </w:t>
      </w:r>
      <w:r w:rsidR="00CC1A2D" w:rsidRPr="00CB1774">
        <w:rPr>
          <w:rFonts w:ascii="Times New Roman" w:hAnsi="Times New Roman" w:cs="Times New Roman"/>
          <w:sz w:val="24"/>
          <w:szCs w:val="24"/>
          <w:lang w:val="en-US"/>
        </w:rPr>
        <w:t xml:space="preserve">(44 to 264 µmol/L) </w:t>
      </w:r>
      <w:r w:rsidRPr="00CB1774">
        <w:rPr>
          <w:rFonts w:ascii="Times New Roman" w:hAnsi="Times New Roman" w:cs="Times New Roman"/>
          <w:sz w:val="24"/>
          <w:szCs w:val="24"/>
          <w:lang w:val="en-US"/>
        </w:rPr>
        <w:t xml:space="preserve">(with 0.1 mg/dL </w:t>
      </w:r>
      <w:r w:rsidR="00CC1A2D" w:rsidRPr="00CB1774">
        <w:rPr>
          <w:rFonts w:ascii="Times New Roman" w:hAnsi="Times New Roman" w:cs="Times New Roman"/>
          <w:sz w:val="24"/>
          <w:szCs w:val="24"/>
          <w:lang w:val="en-US"/>
        </w:rPr>
        <w:t xml:space="preserve">or 9 µmol/L </w:t>
      </w:r>
      <w:r w:rsidRPr="00CB1774">
        <w:rPr>
          <w:rFonts w:ascii="Times New Roman" w:hAnsi="Times New Roman" w:cs="Times New Roman"/>
          <w:sz w:val="24"/>
          <w:szCs w:val="24"/>
          <w:lang w:val="en-US"/>
        </w:rPr>
        <w:t xml:space="preserve">intervals). Because the influence of the “height” variable is less </w:t>
      </w:r>
      <w:r w:rsidRPr="00CB1774">
        <w:rPr>
          <w:rFonts w:ascii="Times New Roman" w:hAnsi="Times New Roman" w:cs="Times New Roman"/>
          <w:sz w:val="24"/>
          <w:szCs w:val="24"/>
          <w:lang w:val="en-US"/>
        </w:rPr>
        <w:lastRenderedPageBreak/>
        <w:t>important from a mathematical and epidemiological point of view, we considered a constant height of 177 cm and 165 cm for men and women,</w:t>
      </w:r>
      <w:r w:rsidR="00204C7B" w:rsidRPr="00CB1774">
        <w:rPr>
          <w:rFonts w:ascii="Times New Roman" w:hAnsi="Times New Roman" w:cs="Times New Roman"/>
          <w:sz w:val="24"/>
          <w:szCs w:val="24"/>
          <w:lang w:val="en-US"/>
        </w:rPr>
        <w:t xml:space="preserve"> (reflecting populations means)</w:t>
      </w:r>
      <w:r w:rsidRPr="00CB1774">
        <w:rPr>
          <w:rFonts w:ascii="Times New Roman" w:hAnsi="Times New Roman" w:cs="Times New Roman"/>
          <w:sz w:val="24"/>
          <w:szCs w:val="24"/>
          <w:lang w:val="en-US"/>
        </w:rPr>
        <w:t xml:space="preserve"> respectively </w:t>
      </w:r>
      <w:r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ISBN" : "9289437308", "author" : [ { "dropping-particle" : "", "family" : "Community", "given" : "The office for offical Publications of European", "non-dropping-particle" : "", "parse-names" : false, "suffix" : "" } ], "container-title" : "Health Statistics", "id" : "ITEM-1", "issued" : { "date-parts" : [ [ "2002" ] ] }, "page" : "149", "title" : "Health statistics", "type" : "paper-conference" }, "uris" : [ "http://www.mendeley.com/documents/?uuid=23c17349-84ee-45f6-9fa0-36d0c93e3a74" ] } ], "mendeley" : { "formattedCitation" : "[57]", "plainTextFormattedCitation" : "[57]", "previouslyFormattedCitation" : "[57]" }, "properties" : { "noteIndex" : 0 }, "schema" : "https://github.com/citation-style-language/schema/raw/master/csl-citation.json" }</w:instrText>
      </w:r>
      <w:r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57]</w:t>
      </w:r>
      <w:r w:rsidRPr="00CB1774">
        <w:rPr>
          <w:rFonts w:ascii="Times New Roman" w:hAnsi="Times New Roman" w:cs="Times New Roman"/>
          <w:sz w:val="24"/>
          <w:szCs w:val="24"/>
          <w:lang w:val="en-US"/>
        </w:rPr>
        <w:fldChar w:fldCharType="end"/>
      </w:r>
      <w:r w:rsidRPr="00CB1774">
        <w:rPr>
          <w:rFonts w:ascii="Times New Roman" w:hAnsi="Times New Roman" w:cs="Times New Roman"/>
          <w:sz w:val="24"/>
          <w:szCs w:val="24"/>
          <w:lang w:val="en-US"/>
        </w:rPr>
        <w:t>. The CG and CKD-EPI equations are</w:t>
      </w:r>
      <w:r w:rsidR="00204C7B" w:rsidRPr="00CB1774">
        <w:rPr>
          <w:rFonts w:ascii="Times New Roman" w:hAnsi="Times New Roman" w:cs="Times New Roman"/>
          <w:sz w:val="24"/>
          <w:szCs w:val="24"/>
          <w:lang w:val="en-US"/>
        </w:rPr>
        <w:t xml:space="preserve"> given</w:t>
      </w:r>
      <w:r w:rsidRPr="00CB1774">
        <w:rPr>
          <w:rFonts w:ascii="Times New Roman" w:hAnsi="Times New Roman" w:cs="Times New Roman"/>
          <w:sz w:val="24"/>
          <w:szCs w:val="24"/>
          <w:lang w:val="en-US"/>
        </w:rPr>
        <w:t xml:space="preserve"> in Table 1. </w:t>
      </w:r>
      <w:r w:rsidR="00ED0CA7" w:rsidRPr="00CB1774">
        <w:rPr>
          <w:rFonts w:ascii="Times New Roman" w:hAnsi="Times New Roman" w:cs="Times New Roman"/>
          <w:sz w:val="24"/>
          <w:szCs w:val="24"/>
          <w:lang w:val="en-US"/>
        </w:rPr>
        <w:t>In clinical nephrology, the results of these equations are generally used as</w:t>
      </w:r>
      <w:r w:rsidR="00A01233" w:rsidRPr="00CB1774">
        <w:rPr>
          <w:rFonts w:ascii="Times New Roman" w:hAnsi="Times New Roman" w:cs="Times New Roman"/>
          <w:sz w:val="24"/>
          <w:szCs w:val="24"/>
          <w:lang w:val="en-US"/>
        </w:rPr>
        <w:t xml:space="preserve"> indexed for BSA</w:t>
      </w:r>
      <w:r w:rsidR="00ED0CA7" w:rsidRPr="00CB1774">
        <w:rPr>
          <w:rFonts w:ascii="Times New Roman" w:hAnsi="Times New Roman" w:cs="Times New Roman"/>
          <w:sz w:val="24"/>
          <w:szCs w:val="24"/>
          <w:lang w:val="en-US"/>
        </w:rPr>
        <w:t xml:space="preserve">. However, </w:t>
      </w:r>
      <w:r w:rsidR="00757F49" w:rsidRPr="00CB1774">
        <w:rPr>
          <w:rFonts w:ascii="Times New Roman" w:hAnsi="Times New Roman" w:cs="Times New Roman"/>
          <w:sz w:val="24"/>
          <w:szCs w:val="24"/>
          <w:lang w:val="en-US"/>
        </w:rPr>
        <w:t xml:space="preserve">in the context of drug dosing adjustment and </w:t>
      </w:r>
      <w:r w:rsidR="00ED0CA7" w:rsidRPr="00CB1774">
        <w:rPr>
          <w:rFonts w:ascii="Times New Roman" w:hAnsi="Times New Roman" w:cs="Times New Roman"/>
          <w:sz w:val="24"/>
          <w:szCs w:val="24"/>
          <w:lang w:val="en-US"/>
        </w:rPr>
        <w:t>a</w:t>
      </w:r>
      <w:r w:rsidRPr="00CB1774">
        <w:rPr>
          <w:rFonts w:ascii="Times New Roman" w:hAnsi="Times New Roman" w:cs="Times New Roman"/>
          <w:sz w:val="24"/>
          <w:szCs w:val="24"/>
          <w:lang w:val="en-US"/>
        </w:rPr>
        <w:t>s recommended by the International guidelines in Nephrology (KDIGO for « Kidney Disease/Improving Global Outcomes »), the FDA (Food and Drug Administration) and EMA (European Medicines Agency), we considered the non-indexed</w:t>
      </w:r>
      <w:r w:rsidR="0087590A"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 xml:space="preserve">GFR results in mL/min </w:t>
      </w:r>
      <w:r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author" : [ { "dropping-particle" : "", "family" : "FDA", "given" : "", "non-dropping-particle" : "", "parse-names" : false, "suffix" : "" } ], "id" : "ITEM-1", "issued" : { "date-parts" : [ [ "2010" ] ] }, "title" : "http://www.fda.gov/downloads/Drugs/Guidances/UCM204959.pdf", "type" : "webpage" }, "uris" : [ "http://www.mendeley.com/documents/?uuid=93e76441-850f-4551-9a6d-ab8f1dbaa84e" ] }, { "id" : "ITEM-2", "itemData" : { "author" : [ { "dropping-particle" : "", "family" : "EMA", "given" : "", "non-dropping-particle" : "", "parse-names" : false, "suffix" : "" } ], "id" : "ITEM-2", "issued" : { "date-parts" : [ [ "2014" ] ] }, "title" : "http://www.ema.europa.eu/docs/en_GB/document_library/Scientific_guideline/2014/02/WC500162133.pdf", "type" : "webpage" }, "uris" : [ "http://www.mendeley.com/documents/?uuid=310c6fb3-76fe-457b-9acc-0e3024b2cdcb" ] }, { "id" : "ITEM-3", "itemData" : { "ISBN" : "0085-2538\\r1523-1755", "ISSN" : "0085-2538", "PMID" : "21918498", "abstract" : "Drug dosage adjustment for patients with acute or chronic kidney disease is an accepted standard of practice. The challenge is how to accurately estimate a patient's kidney function in both acute and chronic kidney disease and determine the influence of renal replacement therapies on drug disposition. Kidney Disease: Improving Global Outcomes (KDIGO) held a conference to investigate these issues and propose recommendations for practitioners, researchers, and those involved in the drug development and regulatory arenas. The conference attendees discussed the major challenges facing drug dosage adjustment for patients with kidney disease. In particular, although glomerular filtration rate is the metric used to guide dose adjustment, kidney disease does affect nonrenal clearances, and this is not adequately considered in most pharmacokinetic studies. There are also inadequate studies in patients receiving all forms of renal replacement therapy and in the pediatric population. The conference generated 37 recommendations for clinical practice, 32 recommendations for future research directions, and 24 recommendations for regulatory agencies (US Food and Drug Administration and European Medicines Agency) to enhance the quality of pharmacokinetic and pharmacodynamic information available to clinicians. The KDIGO Conference highlighted the gaps and focused on crafting paths to the future that will stimulate research and improve the global outcomes of patients with acute and chronic kidney disease", "author" : [ { "dropping-particle" : "", "family" : "Matzke", "given" : "Gary R", "non-dropping-particle" : "", "parse-names" : false, "suffix" : "" }, { "dropping-particle" : "", "family" : "Aronoff", "given" : "George R", "non-dropping-particle" : "", "parse-names" : false, "suffix" : "" }, { "dropping-particle" : "", "family" : "Atkinson Jr.", "given" : "A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dropping-particle" : "", "family" : "Atkinson", "given" : "Arthur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dropping-particle" : "", "family" : "Atkinson Jr.", "given" : "A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container-title" : "Kidney Int", "id" : "ITEM-3", "issue" : "11", "issued" : { "date-parts" : [ [ "2011", "12" ] ] }, "language" : "eng PT - Congresses SB - IM", "note" : "From Duplicate 1 (Drug dosing consideration in patients with acute and chronic kidney disease-a clinical update from Kidney Disease: Improving Global Outcomes (KDIGO) - Matzke, G R; Aronoff, G R; Atkinson Jr., A J; Bennett, W M; Decker, B S; Eckardt, K U; Golper, T; Grabe, D W; Kasiske, B; Keller, F; Kielstein, J T; Mehta, R; Mueller, B A; Pasko, D A; Schaefer, F; Sica, D A; Inker, L A; Umans, J G; Murray, P)\nAnd Duplicate 3 (Drug dosing consideration in patients with acute and chronic kidney disease-a clinical update from Kidney Disease: Improving Global Outcomes (KDIGO) - Matzke, G R; Aronoff, G R; Atkinson Jr., A J; Bennett, W M; Decker, B S; Eckardt, K U; Golper, T; Grabe, D W; Kasiske, B; Keller, F; Kielstein, J T; Mehta, R; Mueller, B A; Pasko, D A; Schaefer, F; Sica, D A; Inker, L A; Umans, J G; Murray, P)\n\nDA - 20111115", "page" : "1122-1137", "publisher" : "Nature Publishing Group", "publisher-place" : "Virginia Commonwealth University, School of Pharmacy, Richmond, Virginia 23298, USA. gmatzke@vcu.edu", "title" : "Drug dosing consideration in patients with acute and chronic kidney disease-a clinical update from Kidney Disease: Improving Global Outcomes (KDIGO)", "type" : "article-journal", "volume" : "80" }, "uris" : [ "http://www.mendeley.com/documents/?uuid=2102ae48-0831-4046-a2f6-f99fded4b2be" ] } ], "mendeley" : { "formattedCitation" : "[5,6,47]", "plainTextFormattedCitation" : "[5,6,47]", "previouslyFormattedCitation" : "[5,6,47]" }, "properties" : { "noteIndex" : 0 }, "schema" : "https://github.com/citation-style-language/schema/raw/master/csl-citation.json" }</w:instrText>
      </w:r>
      <w:r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5,6,47]</w:t>
      </w:r>
      <w:r w:rsidRPr="00CB1774">
        <w:rPr>
          <w:rFonts w:ascii="Times New Roman" w:hAnsi="Times New Roman" w:cs="Times New Roman"/>
          <w:sz w:val="24"/>
          <w:szCs w:val="24"/>
          <w:lang w:val="en-US"/>
        </w:rPr>
        <w:fldChar w:fldCharType="end"/>
      </w:r>
      <w:r w:rsidRPr="00CB1774">
        <w:rPr>
          <w:rFonts w:ascii="Times New Roman" w:hAnsi="Times New Roman" w:cs="Times New Roman"/>
          <w:sz w:val="24"/>
          <w:szCs w:val="24"/>
          <w:lang w:val="en-US"/>
        </w:rPr>
        <w:t xml:space="preserve">. Therefore, the absolute, non-indexed result is considered for the CG equation and the de-indexed value is calculated for the CKD-EPI equation (Table 1). Indeed, because drug </w:t>
      </w:r>
      <w:r w:rsidR="004A2DB7" w:rsidRPr="00CB1774">
        <w:rPr>
          <w:rFonts w:ascii="Times New Roman" w:hAnsi="Times New Roman" w:cs="Times New Roman"/>
          <w:sz w:val="24"/>
          <w:szCs w:val="24"/>
          <w:shd w:val="clear" w:color="auto" w:fill="FFFFFF"/>
          <w:lang w:val="en-US"/>
        </w:rPr>
        <w:t>adjustment</w:t>
      </w:r>
      <w:r w:rsidRPr="00CB1774">
        <w:rPr>
          <w:rFonts w:ascii="Times New Roman" w:hAnsi="Times New Roman" w:cs="Times New Roman"/>
          <w:sz w:val="24"/>
          <w:szCs w:val="24"/>
          <w:lang w:val="en-US"/>
        </w:rPr>
        <w:t xml:space="preserve"> is the quintessence of personalized medicine, it seems logical to consider the GFR of the subject and not the GFR the subject would have if his/her BSA</w:t>
      </w:r>
      <w:r w:rsidR="00AC5956" w:rsidRPr="00CB1774">
        <w:rPr>
          <w:rFonts w:ascii="Times New Roman" w:hAnsi="Times New Roman" w:cs="Times New Roman"/>
          <w:sz w:val="24"/>
          <w:szCs w:val="24"/>
          <w:lang w:val="en-US"/>
        </w:rPr>
        <w:t xml:space="preserve"> were</w:t>
      </w:r>
      <w:r w:rsidRPr="00CB1774">
        <w:rPr>
          <w:rFonts w:ascii="Times New Roman" w:hAnsi="Times New Roman" w:cs="Times New Roman"/>
          <w:sz w:val="24"/>
          <w:szCs w:val="24"/>
          <w:lang w:val="en-US"/>
        </w:rPr>
        <w:t xml:space="preserve"> 1.73 m² </w:t>
      </w:r>
      <w:r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PMID" : "21934328", "abstract" : "Indexation of glomerular filtration rate (GFR) by body surface area (BSA) is often done without raising any questions. In this article, we will shortly review the limitations of such indexation and illustrate potential errors in clinical practice due to this indexation. Adjusting the GFR by BSA is particularly misleading in patients with abnormal body size (obese and anorectic). We will also insist on the fact that indexation by BSA is not required for the GFR longitudinal follow-up. Additionally, we will discuss the implications and consequences of BSA indexation on the creatinine-based equations, such as the Cockcroft-Gault and the MDRD study equations", "author" : [ { "dropping-particle" : "", "family" : "Delanaye", "given" : "P", "non-dropping-particle" : "", "parse-names" : false, "suffix" : "" }, { "dropping-particle" : "", "family" : "Krzesinski", "given" : "J M", "non-dropping-particle" : "", "parse-names" : false, "suffix" : "" } ], "container-title" : "Nephron Clin Pract", "id" : "ITEM-1", "issue" : "4", "issued" : { "date-parts" : [ [ "2011" ] ] }, "language" : "eng PT - Journal Article PT - Review", "note" : "From Duplicate 1 (Indexing of renal function parameters by body surface area: intelligence or folly? - Delanaye, P; Krzesinski, J M)\n\nFrom Duplicate 1 (Indexing of renal function parameters by body surface area: intelligence or folly? - Delanaye, P; Krzesinski, J M)\n\nDA - 20111201\n\nAYI8EX34EU (Creatinine)\nSB - IM\n\nFrom Duplicate 2 (Indexing of renal function parameters by body surface area: intelligence or folly? - Delanaye, P; Krzesinski, J M)\n\nDA - 20111201\n\nAYI8EX34EU (Creatinine)\nSB - IM", "page" : "c289-c292", "publisher-place" : "Department of Nephrology-Dialysis, University of Liege, CHU Sart Tilman, Liege, Belgium. pierre_delanaye@yahoo.fr", "title" : "Indexing of renal function parameters by body surface area: intelligence or folly?", "type" : "article-journal", "volume" : "119" }, "uris" : [ "http://www.mendeley.com/documents/?uuid=c4aa9fab-f94e-4135-a069-4818d4531efc" ] }, { "id" : "ITEM-2", "itemData" : { "DOI" : "10.1111/bcp.12817", "ISSN" : "03065251", "author" : [ { "dropping-particle" : "", "family" : "Bouquegneau", "given" : "Antoine", "non-dropping-particle" : "", "parse-names" : false, "suffix" : "" }, { "dropping-particle" : "", "family" : "Vidal-Petiot", "given" : "Emmanuelle", "non-dropping-particle" : "", "parse-names" : false, "suffix" : "" }, { "dropping-particle" : "", "family" : "Moranne", "given" : "Olivier", "non-dropping-particle" : "", "parse-names" : false, "suffix" : "" }, { "dropping-particle" : "", "family" : "Mariat", "given" : "Christophe", "non-dropping-particle" : "", "parse-names" : false, "suffix" : "" }, { "dropping-particle" : "", "family" : "Boffa", "given" : "Jean Jacques", "non-dropping-particle" : "", "parse-names" : false, "suffix" : "" }, { "dropping-particle" : "", "family" : "Vrtovsnik", "given" : "Fran\u00e7ois", "non-dropping-particle" : "", "parse-names" : false, "suffix" : "" }, { "dropping-particle" : "", "family" : "Scheen", "given" : "Andre J.", "non-dropping-particle" : "", "parse-names" : false, "suffix" : "" }, { "dropping-particle" : "", "family" : "Krzesinski", "given" : "Jean Marie", "non-dropping-particle" : "", "parse-names" : false, "suffix" : "" }, { "dropping-particle" : "", "family" : "Flamant", "given" : "Martin", "non-dropping-particle" : "", "parse-names" : false, "suffix" : "" }, { "dropping-particle" : "", "family" : "Delanaye", "given" : "Pierre", "non-dropping-particle" : "", "parse-names" : false, "suffix" : "" } ], "container-title" : "British Journal of Clinical Pharmacology", "id" : "ITEM-2", "issued" : { "date-parts" : [ [ "2016" ] ] }, "title" : "Creatinine-based equations for the adjustment of drug dosage in an obese population", "type" : "article-journal" }, "uris" : [ "http://www.mendeley.com/documents/?uuid=592bdfed-28dd-40ab-a6f3-e83a67997434" ] } ], "mendeley" : { "formattedCitation" : "[9,58]", "plainTextFormattedCitation" : "[9,58]", "previouslyFormattedCitation" : "[9,58]" }, "properties" : { "noteIndex" : 0 }, "schema" : "https://github.com/citation-style-language/schema/raw/master/csl-citation.json" }</w:instrText>
      </w:r>
      <w:r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9,58]</w:t>
      </w:r>
      <w:r w:rsidRPr="00CB1774">
        <w:rPr>
          <w:rFonts w:ascii="Times New Roman" w:hAnsi="Times New Roman" w:cs="Times New Roman"/>
          <w:sz w:val="24"/>
          <w:szCs w:val="24"/>
          <w:lang w:val="en-US"/>
        </w:rPr>
        <w:fldChar w:fldCharType="end"/>
      </w:r>
      <w:r w:rsidRPr="00CB1774">
        <w:rPr>
          <w:rFonts w:ascii="Times New Roman" w:hAnsi="Times New Roman" w:cs="Times New Roman"/>
          <w:sz w:val="24"/>
          <w:szCs w:val="24"/>
          <w:lang w:val="en-US"/>
        </w:rPr>
        <w:t>.</w:t>
      </w:r>
    </w:p>
    <w:p w:rsidR="00EF6636" w:rsidRPr="00CB1774" w:rsidRDefault="00EF6636" w:rsidP="00EF6636">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In this work, we consider both absolute and relative differences between equation results. We calculated absolute difference as the difference between CG results and CKD-EPI results. A negative result thus means that the CG result is lower than the CKD-EPI result. The relative difference was calculated as the absolute difference divided by the mean of the CG and CKD-EPI results. An absolute difference threshold of maximum (±) 10 mL/min and a relative difference of maximum 10% were considered as acceptable. The choice of such thresholds is not purely arbitrary. Indeed, 10% is the biological variation of measured GFR observed in the literature and 10 mL/min is the acceptable precision recommended for estimating GFR (when compared to measured GFR)</w:t>
      </w:r>
      <w:r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ISSN" : "0931-0509", "PMID" : "18772175", "author" : [ { "dropping-particle" : "", "family" : "Delanaye", "given" : "Pierr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Krzesinski", "given" : "Jean-Marie M", "non-dropping-particle" : "", "parse-names" : false, "suffix" : "" } ], "container-title" : "Nephrol Dial Transplant", "id" : "ITEM-1", "issue" : "12", "issued" : { "date-parts" : [ [ "2008", "12" ] ] }, "language" : "eng PT - Comment PT - Letter SB - IM", "note" : "From Duplicate 2 (Reproducibility of GFR measured by chromium-51-EDTA and iohexol - Delanaye, P; Cavalier, E; Froissart, M; Krzesinski, J M)\n\nDA - 20081125", "page" : "4077-4078", "title" : "Reproducibility of GFR measured by chromium-51-EDTA and iohexol", "type" : "article-journal", "volume" : "23" }, "uris" : [ "http://www.mendeley.com/documents/?uuid=db1619bb-00b2-4ffa-9be2-931e23d6751c" ] }, { "id" : "ITEM-2", "itemData" : { "ISBN" : "6176365740", "ISSN" : "1046-6673", "PMID" : "19833901", "abstract" : "Clinical assessment of kidney function is central to the practice of medicine. GFR is widely accepted as the best index of kidney function in health and disease, and accurate values are required for optimal decision making. Estimated GFR based on serum creatinine is now widely reported by clinical laboratories, and in most circumstances, estimated GFR is sufficient for clinical decision making. GFR estimates may be inaccurate in the non-steady state and in people in whom non-GFR determinants differ greatly from those in whom the estimating equation was developed. If GFR estimates are likely inaccurate or if decisions based on inaccurate estimates may have adverse consequences, a measured GFR is an important confirmatory test. Endogenous creatinine clearance is the most common method used to measure GFR in clinical practice but may be difficult to obtain or fraught with error. We review methods for GFR measurement using urinary and plasma clearance of exogenous filtration markers and focus on urinary clearance of iothalamate and plasma clearance of iohexol compared with inulin clearance. We suggest plasma clearance of nonradioactive markers be more widely implemented in clinical settings. Further research is necessary on the impact of the use of measured GFR as a confirmatory test", "author" : [ { "dropping-particle" : "", "family" : "Stevens", "given" : "L. A.", "non-dropping-particle" : "", "parse-names" : false, "suffix" : "" }, { "dropping-particle" : "", "family" : "Levey", "given" : "A. S.", "non-dropping-particle" : "", "parse-names" : false, "suffix" : "" } ], "container-title" : "J Am Soc Nephrol", "id" : "ITEM-2", "issue" : "11", "issued" : { "date-parts" : [ [ "2009", "11" ] ] }, "language" : "eng PT - Journal Article PT - Research Support, N.I.H., Extramural PT - Review SB - IM", "note" : "From Duplicate 2 (Measured GFR as a confirmatory test for estimated GFR - Stevens, L A; Levey, A S)\n\nDA - 20091102", "page" : "2305-2313", "publisher-place" : "Tufts Medical Center, Boston, Massachusetts, USA. Lstevens1@tuftsmedicalcenter.org", "title" : "Measured GFR as a confirmatory test for estimated GFR", "type" : "article-journal", "volume" : "20" }, "uris" : [ "http://www.mendeley.com/documents/?uuid=4bd65cbc-e171-4047-9376-f73352dac539" ] } ], "mendeley" : { "formattedCitation" : "[59,60]", "plainTextFormattedCitation" : "[59,60]", "previouslyFormattedCitation" : "[59,60]" }, "properties" : { "noteIndex" : 0 }, "schema" : "https://github.com/citation-style-language/schema/raw/master/csl-citation.json" }</w:instrText>
      </w:r>
      <w:r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59,60]</w:t>
      </w:r>
      <w:r w:rsidRPr="00CB1774">
        <w:rPr>
          <w:rFonts w:ascii="Times New Roman" w:hAnsi="Times New Roman" w:cs="Times New Roman"/>
          <w:sz w:val="24"/>
          <w:szCs w:val="24"/>
          <w:lang w:val="en-US"/>
        </w:rPr>
        <w:fldChar w:fldCharType="end"/>
      </w:r>
      <w:r w:rsidRPr="00CB1774">
        <w:rPr>
          <w:rFonts w:ascii="Times New Roman" w:hAnsi="Times New Roman" w:cs="Times New Roman"/>
          <w:sz w:val="24"/>
          <w:szCs w:val="24"/>
          <w:lang w:val="en-US"/>
        </w:rPr>
        <w:t xml:space="preserve">. </w:t>
      </w:r>
      <w:r w:rsidR="00AC5956" w:rsidRPr="00CB1774">
        <w:rPr>
          <w:rFonts w:ascii="Times New Roman" w:hAnsi="Times New Roman" w:cs="Times New Roman"/>
          <w:sz w:val="24"/>
          <w:szCs w:val="24"/>
          <w:lang w:val="en-US"/>
        </w:rPr>
        <w:t xml:space="preserve">The implications of these absolute and relative thresholds will vary with GFR. </w:t>
      </w:r>
      <w:r w:rsidRPr="00CB1774">
        <w:rPr>
          <w:rFonts w:ascii="Times New Roman" w:hAnsi="Times New Roman" w:cs="Times New Roman"/>
          <w:sz w:val="24"/>
          <w:szCs w:val="24"/>
          <w:lang w:val="en-US"/>
        </w:rPr>
        <w:t xml:space="preserve">Indeed, </w:t>
      </w:r>
      <w:r w:rsidR="00AC5956" w:rsidRPr="00CB1774">
        <w:rPr>
          <w:rFonts w:ascii="Times New Roman" w:hAnsi="Times New Roman" w:cs="Times New Roman"/>
          <w:sz w:val="24"/>
          <w:szCs w:val="24"/>
          <w:lang w:val="en-US"/>
        </w:rPr>
        <w:t xml:space="preserve">at a </w:t>
      </w:r>
      <w:r w:rsidRPr="00CB1774">
        <w:rPr>
          <w:rFonts w:ascii="Times New Roman" w:hAnsi="Times New Roman" w:cs="Times New Roman"/>
          <w:sz w:val="24"/>
          <w:szCs w:val="24"/>
          <w:lang w:val="en-US"/>
        </w:rPr>
        <w:t xml:space="preserve">GFR </w:t>
      </w:r>
      <w:r w:rsidR="00AC5956" w:rsidRPr="00CB1774">
        <w:rPr>
          <w:rFonts w:ascii="Times New Roman" w:hAnsi="Times New Roman" w:cs="Times New Roman"/>
          <w:sz w:val="24"/>
          <w:szCs w:val="24"/>
          <w:lang w:val="en-US"/>
        </w:rPr>
        <w:t xml:space="preserve">of </w:t>
      </w:r>
      <w:r w:rsidRPr="00CB1774">
        <w:rPr>
          <w:rFonts w:ascii="Times New Roman" w:hAnsi="Times New Roman" w:cs="Times New Roman"/>
          <w:sz w:val="24"/>
          <w:szCs w:val="24"/>
          <w:lang w:val="en-US"/>
        </w:rPr>
        <w:t xml:space="preserve">10 mL/min, a relative difference of 10% (i.e. 1 mL/min) and an absolute difference of 10 mL/min are not relevant. </w:t>
      </w:r>
    </w:p>
    <w:p w:rsidR="00EF6636" w:rsidRPr="00CB1774" w:rsidRDefault="00EF6636" w:rsidP="00EF6636">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In the simulation figures, red color correspond</w:t>
      </w:r>
      <w:r w:rsidR="00204C7B" w:rsidRPr="00CB1774">
        <w:rPr>
          <w:rFonts w:ascii="Times New Roman" w:hAnsi="Times New Roman" w:cs="Times New Roman"/>
          <w:sz w:val="24"/>
          <w:szCs w:val="24"/>
          <w:lang w:val="en-US"/>
        </w:rPr>
        <w:t>s</w:t>
      </w:r>
      <w:r w:rsidRPr="00CB1774">
        <w:rPr>
          <w:rFonts w:ascii="Times New Roman" w:hAnsi="Times New Roman" w:cs="Times New Roman"/>
          <w:sz w:val="24"/>
          <w:szCs w:val="24"/>
          <w:lang w:val="en-US"/>
        </w:rPr>
        <w:t xml:space="preserve"> to cases where </w:t>
      </w:r>
      <w:r w:rsidR="00204C7B" w:rsidRPr="00CB1774">
        <w:rPr>
          <w:rFonts w:ascii="Times New Roman" w:hAnsi="Times New Roman" w:cs="Times New Roman"/>
          <w:sz w:val="24"/>
          <w:szCs w:val="24"/>
          <w:lang w:val="en-US"/>
        </w:rPr>
        <w:t xml:space="preserve">the </w:t>
      </w:r>
      <w:r w:rsidRPr="00CB1774">
        <w:rPr>
          <w:rFonts w:ascii="Times New Roman" w:hAnsi="Times New Roman" w:cs="Times New Roman"/>
          <w:sz w:val="24"/>
          <w:szCs w:val="24"/>
          <w:lang w:val="en-US"/>
        </w:rPr>
        <w:t>CG equation give</w:t>
      </w:r>
      <w:r w:rsidR="00204C7B" w:rsidRPr="00CB1774">
        <w:rPr>
          <w:rFonts w:ascii="Times New Roman" w:hAnsi="Times New Roman" w:cs="Times New Roman"/>
          <w:sz w:val="24"/>
          <w:szCs w:val="24"/>
          <w:lang w:val="en-US"/>
        </w:rPr>
        <w:t>s</w:t>
      </w:r>
      <w:r w:rsidRPr="00CB1774">
        <w:rPr>
          <w:rFonts w:ascii="Times New Roman" w:hAnsi="Times New Roman" w:cs="Times New Roman"/>
          <w:sz w:val="24"/>
          <w:szCs w:val="24"/>
          <w:lang w:val="en-US"/>
        </w:rPr>
        <w:t xml:space="preserve"> </w:t>
      </w:r>
      <w:r w:rsidR="00204C7B" w:rsidRPr="00CB1774">
        <w:rPr>
          <w:rFonts w:ascii="Times New Roman" w:hAnsi="Times New Roman" w:cs="Times New Roman"/>
          <w:sz w:val="24"/>
          <w:szCs w:val="24"/>
          <w:lang w:val="en-US"/>
        </w:rPr>
        <w:t xml:space="preserve">discordantly </w:t>
      </w:r>
      <w:r w:rsidRPr="00CB1774">
        <w:rPr>
          <w:rFonts w:ascii="Times New Roman" w:hAnsi="Times New Roman" w:cs="Times New Roman"/>
          <w:sz w:val="24"/>
          <w:szCs w:val="24"/>
          <w:lang w:val="en-US"/>
        </w:rPr>
        <w:t>lower values than CKD-EPI, blue color correspond</w:t>
      </w:r>
      <w:r w:rsidR="00204C7B" w:rsidRPr="00CB1774">
        <w:rPr>
          <w:rFonts w:ascii="Times New Roman" w:hAnsi="Times New Roman" w:cs="Times New Roman"/>
          <w:sz w:val="24"/>
          <w:szCs w:val="24"/>
          <w:lang w:val="en-US"/>
        </w:rPr>
        <w:t>s</w:t>
      </w:r>
      <w:r w:rsidRPr="00CB1774">
        <w:rPr>
          <w:rFonts w:ascii="Times New Roman" w:hAnsi="Times New Roman" w:cs="Times New Roman"/>
          <w:sz w:val="24"/>
          <w:szCs w:val="24"/>
          <w:lang w:val="en-US"/>
        </w:rPr>
        <w:t xml:space="preserve"> to cases where</w:t>
      </w:r>
      <w:r w:rsidR="00C27774" w:rsidRPr="00CB1774">
        <w:rPr>
          <w:rFonts w:ascii="Times New Roman" w:hAnsi="Times New Roman" w:cs="Times New Roman"/>
          <w:sz w:val="24"/>
          <w:szCs w:val="24"/>
          <w:lang w:val="en-US"/>
        </w:rPr>
        <w:t xml:space="preserve"> CG</w:t>
      </w:r>
      <w:r w:rsidRPr="00CB1774">
        <w:rPr>
          <w:rFonts w:ascii="Times New Roman" w:hAnsi="Times New Roman" w:cs="Times New Roman"/>
          <w:sz w:val="24"/>
          <w:szCs w:val="24"/>
          <w:lang w:val="en-US"/>
        </w:rPr>
        <w:t xml:space="preserve"> gives </w:t>
      </w:r>
      <w:r w:rsidRPr="00CB1774">
        <w:rPr>
          <w:rFonts w:ascii="Times New Roman" w:hAnsi="Times New Roman" w:cs="Times New Roman"/>
          <w:sz w:val="24"/>
          <w:szCs w:val="24"/>
          <w:lang w:val="en-US"/>
        </w:rPr>
        <w:lastRenderedPageBreak/>
        <w:t>higher results and green color correspond</w:t>
      </w:r>
      <w:r w:rsidR="00204C7B" w:rsidRPr="00CB1774">
        <w:rPr>
          <w:rFonts w:ascii="Times New Roman" w:hAnsi="Times New Roman" w:cs="Times New Roman"/>
          <w:sz w:val="24"/>
          <w:szCs w:val="24"/>
          <w:lang w:val="en-US"/>
        </w:rPr>
        <w:t>s</w:t>
      </w:r>
      <w:r w:rsidRPr="00CB1774">
        <w:rPr>
          <w:rFonts w:ascii="Times New Roman" w:hAnsi="Times New Roman" w:cs="Times New Roman"/>
          <w:sz w:val="24"/>
          <w:szCs w:val="24"/>
          <w:lang w:val="en-US"/>
        </w:rPr>
        <w:t xml:space="preserve"> to cases where results are concordant, i.e. within ±10% or ±10 mL/min.</w:t>
      </w:r>
    </w:p>
    <w:p w:rsidR="00EF6636" w:rsidRPr="00CB1774" w:rsidRDefault="00204C7B" w:rsidP="00EF6636">
      <w:pPr>
        <w:spacing w:after="0" w:line="480" w:lineRule="auto"/>
        <w:rPr>
          <w:rFonts w:ascii="Times New Roman" w:hAnsi="Times New Roman" w:cs="Times New Roman"/>
          <w:i/>
          <w:sz w:val="24"/>
          <w:szCs w:val="24"/>
          <w:u w:val="single"/>
          <w:lang w:val="en-US"/>
        </w:rPr>
      </w:pPr>
      <w:r w:rsidRPr="00CB1774">
        <w:rPr>
          <w:rFonts w:ascii="Times New Roman" w:hAnsi="Times New Roman" w:cs="Times New Roman"/>
          <w:i/>
          <w:sz w:val="24"/>
          <w:szCs w:val="24"/>
          <w:u w:val="single"/>
          <w:lang w:val="en-US"/>
        </w:rPr>
        <w:t xml:space="preserve">Clinical </w:t>
      </w:r>
      <w:r w:rsidR="00EF6636" w:rsidRPr="00CB1774">
        <w:rPr>
          <w:rFonts w:ascii="Times New Roman" w:hAnsi="Times New Roman" w:cs="Times New Roman"/>
          <w:i/>
          <w:sz w:val="24"/>
          <w:szCs w:val="24"/>
          <w:u w:val="single"/>
          <w:lang w:val="en-US"/>
        </w:rPr>
        <w:t>data</w:t>
      </w:r>
    </w:p>
    <w:p w:rsidR="00EF6636" w:rsidRPr="00CB1774" w:rsidRDefault="00EF6636" w:rsidP="00EF6636">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In the second part of this work, we studied the prevalence of discrepancies observed from </w:t>
      </w:r>
      <w:r w:rsidR="0087590A" w:rsidRPr="00CB1774">
        <w:rPr>
          <w:rFonts w:ascii="Times New Roman" w:hAnsi="Times New Roman" w:cs="Times New Roman"/>
          <w:sz w:val="24"/>
          <w:szCs w:val="24"/>
          <w:lang w:val="en-US"/>
        </w:rPr>
        <w:t xml:space="preserve">clinical </w:t>
      </w:r>
      <w:r w:rsidRPr="00CB1774">
        <w:rPr>
          <w:rFonts w:ascii="Times New Roman" w:hAnsi="Times New Roman" w:cs="Times New Roman"/>
          <w:sz w:val="24"/>
          <w:szCs w:val="24"/>
          <w:lang w:val="en-US"/>
        </w:rPr>
        <w:t xml:space="preserve">data. We </w:t>
      </w:r>
      <w:r w:rsidR="00AC5956" w:rsidRPr="00CB1774">
        <w:rPr>
          <w:rFonts w:ascii="Times New Roman" w:hAnsi="Times New Roman" w:cs="Times New Roman"/>
          <w:sz w:val="24"/>
          <w:szCs w:val="24"/>
          <w:lang w:val="en-US"/>
        </w:rPr>
        <w:t xml:space="preserve">analyzed </w:t>
      </w:r>
      <w:r w:rsidRPr="00CB1774">
        <w:rPr>
          <w:rFonts w:ascii="Times New Roman" w:hAnsi="Times New Roman" w:cs="Times New Roman"/>
          <w:sz w:val="24"/>
          <w:szCs w:val="24"/>
          <w:lang w:val="en-US"/>
        </w:rPr>
        <w:t xml:space="preserve">results from two different laboratories. The first laboratory cohort (LabU) was from a University hospital in France (Grenoble). SCr was measured by an enzymatic and </w:t>
      </w:r>
      <w:r w:rsidRPr="00CB1774">
        <w:rPr>
          <w:rFonts w:ascii="Times New Roman" w:hAnsi="Times New Roman" w:cs="Times New Roman"/>
          <w:sz w:val="24"/>
          <w:szCs w:val="24"/>
          <w:lang w:val="en-GB"/>
        </w:rPr>
        <w:t>isotope-dilution mass spectrometry (IDMS)-traceable</w:t>
      </w:r>
      <w:r w:rsidRPr="00CB1774">
        <w:rPr>
          <w:rFonts w:ascii="Times New Roman" w:hAnsi="Times New Roman" w:cs="Times New Roman"/>
          <w:sz w:val="24"/>
          <w:szCs w:val="24"/>
          <w:lang w:val="en-US"/>
        </w:rPr>
        <w:t xml:space="preserve"> method (Siemens Healthcare Diagnostics)</w:t>
      </w:r>
      <w:r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BN" : "1873-3492 (Electronic)\\r0009-8981 (Linking)", "ISSN" : "00098981", "PMID" : "21803031", "abstract" : "Chronic kidney disease definition is based on glomerular filtration rate (GFR) estimations which are derived from creatinine-based equations. The accuracy of GFR estimation is thus largely dependent of those of serum creatinine assays. International recommendations highlight the need for traceable creatinine assays. The French Society of Clinical Biochemistry conducted a study for measuring accuracy of creatinine enzymatic methods. This evaluation involved 25 clinical laboratories. Creatinine was measured in serum pools ranging from 35.9+/-0.9mumol/L to 174.5+/-3.1mumol/L (IDMS determination) using 12 creatinine enzymatic methods. For all creatinine values greater than 74.4+/-1.4mumol/L, the bias and imprecision did not exceed 5% and 5.9%, respectively. For the lowest value (35.9+/-0.9mumol/L), the bias ranged from -1.8 to 9.9% (with one exception). At this level, the imprecision ranged from 1.9 to 7.8%. The true performances of the assays (couples of bias and relative standard deviation), were evaluated using Monte-Carlo simulations. Most of the assays fall within the maximum Total Error of 12% at all concentrations. This study demonstrates substantial improvements in the calibration, traceability and precision of the enzymatic methods, reaching the NKDEP recommendations. Moreover, most of these assays allowed accurate creatinine measurements for creatinine levels lower than 40mumol/L", "author" : [ { "dropping-particle" : "", "family" : "Pi\u00e9roni", "given" : "Laurence",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arie Christine", "non-dropping-particle" : "", "parse-names" : false, "suffix" : "" }, { "dropping-particle" : "", "family" : "Hanser", "given" :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ean Paul", "non-dropping-particle" : "", "parse-names" : false, "suffix" : "" }, { "dropping-particle" : "", "family" : "Pieroni", "given" : "L",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arie Christine", "non-dropping-particle" : "", "parse-names" : false, "suffix" : "" }, { "dropping-particle" : "", "family" : "Hanser", "given" :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ean Paul", "non-dropping-particle" : "", "parse-names" : false, "suffix" : "" } ], "container-title" : "Clin Chim Acta", "id" : "ITEM-1", "issue" : "23-24", "issued" : { "date-parts" : [ [ "2011", "11", "20" ] ] }, "language" : "ENG PT - JOURNAL ARTICLE", "note" : "From Duplicate 1 (A multicentric evaluation of IDMS-traceable creatinine enzymatic assays - Pieroni, L; Delanaye, P; Boutten, A; Bargnoux, A S; Rozet, E; Delatour, V; Carlier, M C; Hanser, A M; Cavalier, E; Froissart, M; Cristol, J P)\n\nDA - 20111010", "page" : "2070-2075", "publisher" : "Elsevier B.V.", "publisher-place" : "Biochimie Metabolique, Groupe Hospitalier Pitie-Salpetriere, APHP, Paris, France", "title" : "A multicentric evaluation of IDMS-traceable creatinine enzymatic assays", "type" : "article-journal", "volume" : "412" }, "uris" : [ "http://www.mendeley.com/documents/?uuid=b944e5ac-6026-497e-a9db-1997e602346b" ] } ], "mendeley" : { "formattedCitation" : "[44]", "plainTextFormattedCitation" : "[44]", "previouslyFormattedCitation" : "[44]" }, "properties" : { "noteIndex" : 0 }, "schema" : "https://github.com/citation-style-language/schema/raw/master/csl-citation.json" }</w:instrText>
      </w:r>
      <w:r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44]</w:t>
      </w:r>
      <w:r w:rsidRPr="00CB1774">
        <w:rPr>
          <w:rFonts w:ascii="Times New Roman" w:hAnsi="Times New Roman" w:cs="Times New Roman"/>
          <w:sz w:val="24"/>
          <w:szCs w:val="24"/>
          <w:lang w:val="en-US"/>
        </w:rPr>
        <w:fldChar w:fldCharType="end"/>
      </w:r>
      <w:r w:rsidRPr="00CB1774">
        <w:rPr>
          <w:rFonts w:ascii="Times New Roman" w:hAnsi="Times New Roman" w:cs="Times New Roman"/>
          <w:sz w:val="24"/>
          <w:szCs w:val="24"/>
          <w:lang w:val="en-US"/>
        </w:rPr>
        <w:t>. Only data from hospitalized patients were considered. The second laboratory cohort (LabC) was obtained in a private laboratory (Oriade group) including 25 collecting centers in France (Grenoble and outskirts). SCr was measured by an enzymatic and IDMS traceable method (Roche Diagnostics)</w:t>
      </w:r>
      <w:r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BN" : "1873-3492 (Electronic)\\r0009-8981 (Linking)", "ISSN" : "00098981", "PMID" : "21803031", "abstract" : "Chronic kidney disease definition is based on glomerular filtration rate (GFR) estimations which are derived from creatinine-based equations. The accuracy of GFR estimation is thus largely dependent of those of serum creatinine assays. International recommendations highlight the need for traceable creatinine assays. The French Society of Clinical Biochemistry conducted a study for measuring accuracy of creatinine enzymatic methods. This evaluation involved 25 clinical laboratories. Creatinine was measured in serum pools ranging from 35.9+/-0.9mumol/L to 174.5+/-3.1mumol/L (IDMS determination) using 12 creatinine enzymatic methods. For all creatinine values greater than 74.4+/-1.4mumol/L, the bias and imprecision did not exceed 5% and 5.9%, respectively. For the lowest value (35.9+/-0.9mumol/L), the bias ranged from -1.8 to 9.9% (with one exception). At this level, the imprecision ranged from 1.9 to 7.8%. The true performances of the assays (couples of bias and relative standard deviation), were evaluated using Monte-Carlo simulations. Most of the assays fall within the maximum Total Error of 12% at all concentrations. This study demonstrates substantial improvements in the calibration, traceability and precision of the enzymatic methods, reaching the NKDEP recommendations. Moreover, most of these assays allowed accurate creatinine measurements for creatinine levels lower than 40mumol/L", "author" : [ { "dropping-particle" : "", "family" : "Pi\u00e9roni", "given" : "Laurence",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arie Christine", "non-dropping-particle" : "", "parse-names" : false, "suffix" : "" }, { "dropping-particle" : "", "family" : "Hanser", "given" :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ean Paul", "non-dropping-particle" : "", "parse-names" : false, "suffix" : "" }, { "dropping-particle" : "", "family" : "Pieroni", "given" : "L",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arie Christine", "non-dropping-particle" : "", "parse-names" : false, "suffix" : "" }, { "dropping-particle" : "", "family" : "Hanser", "given" :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ean Paul", "non-dropping-particle" : "", "parse-names" : false, "suffix" : "" } ], "container-title" : "Clin Chim Acta", "id" : "ITEM-1", "issue" : "23-24", "issued" : { "date-parts" : [ [ "2011", "11", "20" ] ] }, "language" : "ENG PT - JOURNAL ARTICLE", "note" : "From Duplicate 1 (A multicentric evaluation of IDMS-traceable creatinine enzymatic assays - Pieroni, L; Delanaye, P; Boutten, A; Bargnoux, A S; Rozet, E; Delatour, V; Carlier, M C; Hanser, A M; Cavalier, E; Froissart, M; Cristol, J P)\n\nDA - 20111010", "page" : "2070-2075", "publisher" : "Elsevier B.V.", "publisher-place" : "Biochimie Metabolique, Groupe Hospitalier Pitie-Salpetriere, APHP, Paris, France", "title" : "A multicentric evaluation of IDMS-traceable creatinine enzymatic assays", "type" : "article-journal", "volume" : "412" }, "uris" : [ "http://www.mendeley.com/documents/?uuid=b944e5ac-6026-497e-a9db-1997e602346b" ] } ], "mendeley" : { "formattedCitation" : "[44]", "plainTextFormattedCitation" : "[44]", "previouslyFormattedCitation" : "[44]" }, "properties" : { "noteIndex" : 0 }, "schema" : "https://github.com/citation-style-language/schema/raw/master/csl-citation.json" }</w:instrText>
      </w:r>
      <w:r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44]</w:t>
      </w:r>
      <w:r w:rsidRPr="00CB1774">
        <w:rPr>
          <w:rFonts w:ascii="Times New Roman" w:hAnsi="Times New Roman" w:cs="Times New Roman"/>
          <w:sz w:val="24"/>
          <w:szCs w:val="24"/>
          <w:lang w:val="en-US"/>
        </w:rPr>
        <w:fldChar w:fldCharType="end"/>
      </w:r>
      <w:r w:rsidRPr="00CB1774">
        <w:rPr>
          <w:rFonts w:ascii="Times New Roman" w:hAnsi="Times New Roman" w:cs="Times New Roman"/>
          <w:sz w:val="24"/>
          <w:szCs w:val="24"/>
          <w:lang w:val="en-US"/>
        </w:rPr>
        <w:t xml:space="preserve">. From these two laboratories, we systematically collected all data from subjects older than 60 years. We pooled the results from both laboratories to cover the expected creatinine range but limited the analysis of SCr results between 0.5 and 3.0 mg/dL </w:t>
      </w:r>
      <w:r w:rsidR="00CC1A2D" w:rsidRPr="00CB1774">
        <w:rPr>
          <w:rFonts w:ascii="Times New Roman" w:hAnsi="Times New Roman" w:cs="Times New Roman"/>
          <w:sz w:val="24"/>
          <w:szCs w:val="24"/>
          <w:lang w:val="en-US"/>
        </w:rPr>
        <w:t xml:space="preserve">(44 to 264 µmol/L) </w:t>
      </w:r>
      <w:r w:rsidRPr="00CB1774">
        <w:rPr>
          <w:rFonts w:ascii="Times New Roman" w:hAnsi="Times New Roman" w:cs="Times New Roman"/>
          <w:sz w:val="24"/>
          <w:szCs w:val="24"/>
          <w:lang w:val="en-US"/>
        </w:rPr>
        <w:t>to be</w:t>
      </w:r>
      <w:r w:rsidR="00AC5956" w:rsidRPr="00CB1774">
        <w:rPr>
          <w:rFonts w:ascii="Times New Roman" w:hAnsi="Times New Roman" w:cs="Times New Roman"/>
          <w:sz w:val="24"/>
          <w:szCs w:val="24"/>
          <w:lang w:val="en-US"/>
        </w:rPr>
        <w:t xml:space="preserve"> consistent</w:t>
      </w:r>
      <w:r w:rsidRPr="00CB1774">
        <w:rPr>
          <w:rFonts w:ascii="Times New Roman" w:hAnsi="Times New Roman" w:cs="Times New Roman"/>
          <w:sz w:val="24"/>
          <w:szCs w:val="24"/>
          <w:lang w:val="en-US"/>
        </w:rPr>
        <w:t xml:space="preserve"> with the simulation.</w:t>
      </w:r>
    </w:p>
    <w:p w:rsidR="00EF6636" w:rsidRPr="00CB1774" w:rsidRDefault="00EF6636" w:rsidP="00EF6636">
      <w:pPr>
        <w:spacing w:after="0" w:line="480" w:lineRule="auto"/>
        <w:rPr>
          <w:rFonts w:ascii="Times New Roman" w:hAnsi="Times New Roman" w:cs="Times New Roman"/>
          <w:i/>
          <w:sz w:val="24"/>
          <w:szCs w:val="24"/>
          <w:u w:val="single"/>
          <w:lang w:val="en-US"/>
        </w:rPr>
      </w:pPr>
      <w:r w:rsidRPr="00CB1774">
        <w:rPr>
          <w:rFonts w:ascii="Times New Roman" w:hAnsi="Times New Roman" w:cs="Times New Roman"/>
          <w:i/>
          <w:sz w:val="24"/>
          <w:szCs w:val="24"/>
          <w:u w:val="single"/>
          <w:lang w:val="en-US"/>
        </w:rPr>
        <w:t>Statistics</w:t>
      </w:r>
    </w:p>
    <w:p w:rsidR="00785740" w:rsidRPr="00CB1774" w:rsidRDefault="00EF6636" w:rsidP="00785740">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Relative difference was calculated as the difference divided by the average of both equations. Descriptive statistics are presented as median (interquartile range).</w:t>
      </w:r>
      <w:r w:rsidR="00785740" w:rsidRPr="00CB1774">
        <w:rPr>
          <w:rFonts w:ascii="Times New Roman" w:hAnsi="Times New Roman" w:cs="Times New Roman"/>
          <w:sz w:val="24"/>
          <w:szCs w:val="24"/>
          <w:lang w:val="en-US"/>
        </w:rPr>
        <w:t xml:space="preserve"> In Table 2, we used hypothesis tests (Fisher’s Exact test for proportions, t-tests for the continuous variables) to detect statistical significant differences in variables between groups of patients with relative differences between CG and CKD-EPI of less than 10% (n = 4080, the group of patients considered with equivalent or concordant eGFR-estimates) and with relative differences between CG and CKD-EPI of more than 10% (the group of patients considered with discordant eGFR-estimates), subdivided in a subgroup where CG </w:t>
      </w:r>
      <w:r w:rsidR="00AC5956" w:rsidRPr="00CB1774">
        <w:rPr>
          <w:rFonts w:ascii="Times New Roman" w:hAnsi="Times New Roman" w:cs="Times New Roman"/>
          <w:sz w:val="24"/>
          <w:szCs w:val="24"/>
          <w:lang w:val="en-US"/>
        </w:rPr>
        <w:t>exceeds</w:t>
      </w:r>
      <w:r w:rsidR="00785740" w:rsidRPr="00CB1774">
        <w:rPr>
          <w:rFonts w:ascii="Times New Roman" w:hAnsi="Times New Roman" w:cs="Times New Roman"/>
          <w:sz w:val="24"/>
          <w:szCs w:val="24"/>
          <w:lang w:val="en-US"/>
        </w:rPr>
        <w:t xml:space="preserve"> CKD-EPI </w:t>
      </w:r>
      <w:r w:rsidR="00AC5956" w:rsidRPr="00CB1774">
        <w:rPr>
          <w:rFonts w:ascii="Times New Roman" w:hAnsi="Times New Roman" w:cs="Times New Roman"/>
          <w:sz w:val="24"/>
          <w:szCs w:val="24"/>
          <w:lang w:val="en-US"/>
        </w:rPr>
        <w:t>by</w:t>
      </w:r>
      <w:r w:rsidR="00785740" w:rsidRPr="00CB1774">
        <w:rPr>
          <w:rFonts w:ascii="Times New Roman" w:hAnsi="Times New Roman" w:cs="Times New Roman"/>
          <w:sz w:val="24"/>
          <w:szCs w:val="24"/>
          <w:lang w:val="en-US"/>
        </w:rPr>
        <w:t xml:space="preserve"> more than 10% (n = 438) and in a subgroup where </w:t>
      </w:r>
      <w:r w:rsidR="00AC5956" w:rsidRPr="00CB1774">
        <w:rPr>
          <w:rFonts w:ascii="Times New Roman" w:hAnsi="Times New Roman" w:cs="Times New Roman"/>
          <w:sz w:val="24"/>
          <w:szCs w:val="24"/>
          <w:lang w:val="en-US"/>
        </w:rPr>
        <w:t xml:space="preserve">the </w:t>
      </w:r>
      <w:r w:rsidR="00785740" w:rsidRPr="00CB1774">
        <w:rPr>
          <w:rFonts w:ascii="Times New Roman" w:hAnsi="Times New Roman" w:cs="Times New Roman"/>
          <w:sz w:val="24"/>
          <w:szCs w:val="24"/>
          <w:lang w:val="en-US"/>
        </w:rPr>
        <w:t xml:space="preserve">CG </w:t>
      </w:r>
      <w:r w:rsidR="00AC5956" w:rsidRPr="00CB1774">
        <w:rPr>
          <w:rFonts w:ascii="Times New Roman" w:hAnsi="Times New Roman" w:cs="Times New Roman"/>
          <w:sz w:val="24"/>
          <w:szCs w:val="24"/>
          <w:lang w:val="en-US"/>
        </w:rPr>
        <w:t xml:space="preserve">result is more than 10% lower than </w:t>
      </w:r>
      <w:r w:rsidR="00785740" w:rsidRPr="00CB1774">
        <w:rPr>
          <w:rFonts w:ascii="Times New Roman" w:hAnsi="Times New Roman" w:cs="Times New Roman"/>
          <w:sz w:val="24"/>
          <w:szCs w:val="24"/>
          <w:lang w:val="en-US"/>
        </w:rPr>
        <w:lastRenderedPageBreak/>
        <w:t xml:space="preserve">CKD-EPI (n = 4573). P-values are </w:t>
      </w:r>
      <w:r w:rsidR="00AC5956" w:rsidRPr="00CB1774">
        <w:rPr>
          <w:rFonts w:ascii="Times New Roman" w:hAnsi="Times New Roman" w:cs="Times New Roman"/>
          <w:sz w:val="24"/>
          <w:szCs w:val="24"/>
          <w:lang w:val="en-US"/>
        </w:rPr>
        <w:t xml:space="preserve">expressed for comparisons of </w:t>
      </w:r>
      <w:r w:rsidR="00785740" w:rsidRPr="00CB1774">
        <w:rPr>
          <w:rFonts w:ascii="Times New Roman" w:hAnsi="Times New Roman" w:cs="Times New Roman"/>
          <w:sz w:val="24"/>
          <w:szCs w:val="24"/>
          <w:lang w:val="en-US"/>
        </w:rPr>
        <w:t>the concordant group with the discordant subgroups.</w:t>
      </w:r>
    </w:p>
    <w:p w:rsidR="00EF6636" w:rsidRPr="00CB1774" w:rsidRDefault="00EF6636" w:rsidP="00EF6636">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A multilinear regression model was</w:t>
      </w:r>
      <w:r w:rsidR="00204C7B" w:rsidRPr="00CB1774">
        <w:rPr>
          <w:rFonts w:ascii="Times New Roman" w:hAnsi="Times New Roman" w:cs="Times New Roman"/>
          <w:sz w:val="24"/>
          <w:szCs w:val="24"/>
          <w:lang w:val="en-US"/>
        </w:rPr>
        <w:t xml:space="preserve"> used</w:t>
      </w:r>
      <w:r w:rsidRPr="00CB1774">
        <w:rPr>
          <w:rFonts w:ascii="Times New Roman" w:hAnsi="Times New Roman" w:cs="Times New Roman"/>
          <w:sz w:val="24"/>
          <w:szCs w:val="24"/>
          <w:lang w:val="en-US"/>
        </w:rPr>
        <w:t xml:space="preserve"> to explain the variation in relative differences, using gender, age, weight, height and SCr concentrations as independent explanatory variables. R² (coefficient of determination) is presented as the % of explained variation and as measure for the goodness of fit. Statistical significance was considered at the 5% significance level.</w:t>
      </w:r>
    </w:p>
    <w:p w:rsidR="00760DCA" w:rsidRPr="00CB1774" w:rsidRDefault="00760DCA" w:rsidP="00355C98">
      <w:pPr>
        <w:spacing w:after="0" w:line="480" w:lineRule="auto"/>
        <w:rPr>
          <w:rFonts w:ascii="Times New Roman" w:hAnsi="Times New Roman" w:cs="Times New Roman"/>
          <w:sz w:val="24"/>
          <w:szCs w:val="24"/>
          <w:lang w:val="en-US"/>
        </w:rPr>
      </w:pPr>
    </w:p>
    <w:p w:rsidR="006A3338" w:rsidRPr="00CB1774" w:rsidRDefault="006A3338" w:rsidP="00355C98">
      <w:pPr>
        <w:spacing w:after="0" w:line="480" w:lineRule="auto"/>
        <w:rPr>
          <w:rFonts w:ascii="Times New Roman" w:hAnsi="Times New Roman" w:cs="Times New Roman"/>
          <w:b/>
          <w:sz w:val="24"/>
          <w:szCs w:val="24"/>
          <w:u w:val="single"/>
          <w:lang w:val="en-US"/>
        </w:rPr>
      </w:pPr>
      <w:r w:rsidRPr="00CB1774">
        <w:rPr>
          <w:rFonts w:ascii="Times New Roman" w:hAnsi="Times New Roman" w:cs="Times New Roman"/>
          <w:b/>
          <w:sz w:val="24"/>
          <w:szCs w:val="24"/>
          <w:u w:val="single"/>
          <w:lang w:val="en-US"/>
        </w:rPr>
        <w:t>Results</w:t>
      </w:r>
    </w:p>
    <w:p w:rsidR="00777CA3" w:rsidRPr="00CB1774" w:rsidRDefault="00777CA3" w:rsidP="00355C98">
      <w:pPr>
        <w:spacing w:after="0" w:line="480" w:lineRule="auto"/>
        <w:rPr>
          <w:rFonts w:ascii="Times New Roman" w:hAnsi="Times New Roman" w:cs="Times New Roman"/>
          <w:i/>
          <w:sz w:val="24"/>
          <w:szCs w:val="24"/>
          <w:u w:val="single"/>
          <w:lang w:val="en-US"/>
        </w:rPr>
      </w:pPr>
      <w:r w:rsidRPr="00CB1774">
        <w:rPr>
          <w:rFonts w:ascii="Times New Roman" w:hAnsi="Times New Roman" w:cs="Times New Roman"/>
          <w:i/>
          <w:sz w:val="24"/>
          <w:szCs w:val="24"/>
          <w:u w:val="single"/>
          <w:lang w:val="en-US"/>
        </w:rPr>
        <w:t>Theoretical simulation</w:t>
      </w:r>
    </w:p>
    <w:p w:rsidR="00B86CFC" w:rsidRPr="00CB1774" w:rsidRDefault="00204C7B"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Figure 1</w:t>
      </w:r>
      <w:r w:rsidR="00777CA3" w:rsidRPr="00CB1774">
        <w:rPr>
          <w:rFonts w:ascii="Times New Roman" w:hAnsi="Times New Roman" w:cs="Times New Roman"/>
          <w:sz w:val="24"/>
          <w:szCs w:val="24"/>
          <w:lang w:val="en-US"/>
        </w:rPr>
        <w:t xml:space="preserve"> </w:t>
      </w:r>
      <w:r w:rsidR="00BC0C9C" w:rsidRPr="00CB1774">
        <w:rPr>
          <w:rFonts w:ascii="Times New Roman" w:hAnsi="Times New Roman" w:cs="Times New Roman"/>
          <w:sz w:val="24"/>
          <w:szCs w:val="24"/>
          <w:lang w:val="en-US"/>
        </w:rPr>
        <w:t>s</w:t>
      </w:r>
      <w:r w:rsidRPr="00CB1774">
        <w:rPr>
          <w:rFonts w:ascii="Times New Roman" w:hAnsi="Times New Roman" w:cs="Times New Roman"/>
          <w:sz w:val="24"/>
          <w:szCs w:val="24"/>
          <w:lang w:val="en-US"/>
        </w:rPr>
        <w:t xml:space="preserve">hows </w:t>
      </w:r>
      <w:r w:rsidR="00935779" w:rsidRPr="00CB1774">
        <w:rPr>
          <w:rFonts w:ascii="Times New Roman" w:hAnsi="Times New Roman" w:cs="Times New Roman"/>
          <w:sz w:val="24"/>
          <w:szCs w:val="24"/>
          <w:lang w:val="en-US"/>
        </w:rPr>
        <w:t>the potential discordances</w:t>
      </w:r>
      <w:r w:rsidR="00593C3F" w:rsidRPr="00CB1774">
        <w:rPr>
          <w:rFonts w:ascii="Times New Roman" w:hAnsi="Times New Roman" w:cs="Times New Roman"/>
          <w:sz w:val="24"/>
          <w:szCs w:val="24"/>
          <w:lang w:val="en-US"/>
        </w:rPr>
        <w:t xml:space="preserve"> (</w:t>
      </w:r>
      <w:r w:rsidR="00192C7D" w:rsidRPr="00CB1774">
        <w:rPr>
          <w:rFonts w:ascii="Times New Roman" w:hAnsi="Times New Roman" w:cs="Times New Roman"/>
          <w:sz w:val="24"/>
          <w:szCs w:val="24"/>
          <w:lang w:val="en-US"/>
        </w:rPr>
        <w:t>1A</w:t>
      </w:r>
      <w:r w:rsidR="00593C3F" w:rsidRPr="00CB1774">
        <w:rPr>
          <w:rFonts w:ascii="Times New Roman" w:hAnsi="Times New Roman" w:cs="Times New Roman"/>
          <w:sz w:val="24"/>
          <w:szCs w:val="24"/>
          <w:lang w:val="en-US"/>
        </w:rPr>
        <w:t xml:space="preserve"> </w:t>
      </w:r>
      <w:r w:rsidR="00072B2B" w:rsidRPr="00CB1774">
        <w:rPr>
          <w:rFonts w:ascii="Times New Roman" w:hAnsi="Times New Roman" w:cs="Times New Roman"/>
          <w:sz w:val="24"/>
          <w:szCs w:val="24"/>
          <w:lang w:val="en-US"/>
        </w:rPr>
        <w:t xml:space="preserve">graph </w:t>
      </w:r>
      <w:r w:rsidR="00593C3F" w:rsidRPr="00CB1774">
        <w:rPr>
          <w:rFonts w:ascii="Times New Roman" w:hAnsi="Times New Roman" w:cs="Times New Roman"/>
          <w:sz w:val="24"/>
          <w:szCs w:val="24"/>
          <w:lang w:val="en-US"/>
        </w:rPr>
        <w:t xml:space="preserve">is absolute difference and </w:t>
      </w:r>
      <w:r w:rsidR="00192C7D" w:rsidRPr="00CB1774">
        <w:rPr>
          <w:rFonts w:ascii="Times New Roman" w:hAnsi="Times New Roman" w:cs="Times New Roman"/>
          <w:sz w:val="24"/>
          <w:szCs w:val="24"/>
          <w:lang w:val="en-US"/>
        </w:rPr>
        <w:t>1B</w:t>
      </w:r>
      <w:r w:rsidR="00593C3F" w:rsidRPr="00CB1774">
        <w:rPr>
          <w:rFonts w:ascii="Times New Roman" w:hAnsi="Times New Roman" w:cs="Times New Roman"/>
          <w:sz w:val="24"/>
          <w:szCs w:val="24"/>
          <w:lang w:val="en-US"/>
        </w:rPr>
        <w:t xml:space="preserve"> graph is relative difference)</w:t>
      </w:r>
      <w:r w:rsidR="00935779" w:rsidRPr="00CB1774">
        <w:rPr>
          <w:rFonts w:ascii="Times New Roman" w:hAnsi="Times New Roman" w:cs="Times New Roman"/>
          <w:sz w:val="24"/>
          <w:szCs w:val="24"/>
          <w:lang w:val="en-US"/>
        </w:rPr>
        <w:t xml:space="preserve"> between CKD-EPI and </w:t>
      </w:r>
      <w:r w:rsidR="00FD1708" w:rsidRPr="00CB1774">
        <w:rPr>
          <w:rFonts w:ascii="Times New Roman" w:hAnsi="Times New Roman" w:cs="Times New Roman"/>
          <w:sz w:val="24"/>
          <w:szCs w:val="24"/>
          <w:lang w:val="en-US"/>
        </w:rPr>
        <w:t>CG</w:t>
      </w:r>
      <w:r w:rsidR="00935779" w:rsidRPr="00CB1774">
        <w:rPr>
          <w:rFonts w:ascii="Times New Roman" w:hAnsi="Times New Roman" w:cs="Times New Roman"/>
          <w:sz w:val="24"/>
          <w:szCs w:val="24"/>
          <w:lang w:val="en-US"/>
        </w:rPr>
        <w:t xml:space="preserve"> </w:t>
      </w:r>
      <w:r w:rsidR="00593C3F" w:rsidRPr="00CB1774">
        <w:rPr>
          <w:rFonts w:ascii="Times New Roman" w:hAnsi="Times New Roman" w:cs="Times New Roman"/>
          <w:sz w:val="24"/>
          <w:szCs w:val="24"/>
          <w:lang w:val="en-US"/>
        </w:rPr>
        <w:t>at a fixed age of 70 years for men (</w:t>
      </w:r>
      <w:r w:rsidR="00192C7D" w:rsidRPr="00CB1774">
        <w:rPr>
          <w:rFonts w:ascii="Times New Roman" w:hAnsi="Times New Roman" w:cs="Times New Roman"/>
          <w:sz w:val="24"/>
          <w:szCs w:val="24"/>
          <w:lang w:val="en-US"/>
        </w:rPr>
        <w:t>upper graph</w:t>
      </w:r>
      <w:r w:rsidR="00593C3F" w:rsidRPr="00CB1774">
        <w:rPr>
          <w:rFonts w:ascii="Times New Roman" w:hAnsi="Times New Roman" w:cs="Times New Roman"/>
          <w:sz w:val="24"/>
          <w:szCs w:val="24"/>
          <w:lang w:val="en-US"/>
        </w:rPr>
        <w:t>) and women (</w:t>
      </w:r>
      <w:r w:rsidR="00192C7D" w:rsidRPr="00CB1774">
        <w:rPr>
          <w:rFonts w:ascii="Times New Roman" w:hAnsi="Times New Roman" w:cs="Times New Roman"/>
          <w:sz w:val="24"/>
          <w:szCs w:val="24"/>
          <w:lang w:val="en-US"/>
        </w:rPr>
        <w:t>lower graph</w:t>
      </w:r>
      <w:r w:rsidR="00593C3F" w:rsidRPr="00CB1774">
        <w:rPr>
          <w:rFonts w:ascii="Times New Roman" w:hAnsi="Times New Roman" w:cs="Times New Roman"/>
          <w:sz w:val="24"/>
          <w:szCs w:val="24"/>
          <w:lang w:val="en-US"/>
        </w:rPr>
        <w:t xml:space="preserve">). </w:t>
      </w:r>
    </w:p>
    <w:p w:rsidR="007106CA" w:rsidRPr="00CB1774" w:rsidRDefault="007106CA" w:rsidP="00915EC2">
      <w:pPr>
        <w:pStyle w:val="Paragraphedeliste"/>
        <w:spacing w:after="0" w:line="480" w:lineRule="auto"/>
        <w:ind w:left="0"/>
        <w:rPr>
          <w:rFonts w:ascii="Times New Roman" w:hAnsi="Times New Roman" w:cs="Times New Roman"/>
          <w:sz w:val="24"/>
          <w:szCs w:val="24"/>
          <w:shd w:val="clear" w:color="auto" w:fill="FFFFFF"/>
          <w:lang w:val="en-US"/>
        </w:rPr>
      </w:pPr>
      <w:r w:rsidRPr="00CB1774">
        <w:rPr>
          <w:rFonts w:ascii="Times New Roman" w:hAnsi="Times New Roman" w:cs="Times New Roman"/>
          <w:sz w:val="24"/>
          <w:szCs w:val="24"/>
          <w:shd w:val="clear" w:color="auto" w:fill="FFFFFF"/>
          <w:lang w:val="en-US"/>
        </w:rPr>
        <w:t>For 70</w:t>
      </w:r>
      <w:r w:rsidR="007A2333" w:rsidRPr="00CB1774">
        <w:rPr>
          <w:rFonts w:ascii="Times New Roman" w:hAnsi="Times New Roman" w:cs="Times New Roman"/>
          <w:sz w:val="24"/>
          <w:szCs w:val="24"/>
          <w:shd w:val="clear" w:color="auto" w:fill="FFFFFF"/>
          <w:lang w:val="en-US"/>
        </w:rPr>
        <w:t>y</w:t>
      </w:r>
      <w:r w:rsidRPr="00CB1774">
        <w:rPr>
          <w:rFonts w:ascii="Times New Roman" w:hAnsi="Times New Roman" w:cs="Times New Roman"/>
          <w:sz w:val="24"/>
          <w:szCs w:val="24"/>
          <w:shd w:val="clear" w:color="auto" w:fill="FFFFFF"/>
          <w:lang w:val="en-US"/>
        </w:rPr>
        <w:t xml:space="preserve"> old males, </w:t>
      </w:r>
      <w:r w:rsidR="00072B2B" w:rsidRPr="00CB1774">
        <w:rPr>
          <w:rFonts w:ascii="Times New Roman" w:hAnsi="Times New Roman" w:cs="Times New Roman"/>
          <w:sz w:val="24"/>
          <w:szCs w:val="24"/>
          <w:shd w:val="clear" w:color="auto" w:fill="FFFFFF"/>
          <w:lang w:val="en-US"/>
        </w:rPr>
        <w:t>the following results were obtained</w:t>
      </w:r>
      <w:r w:rsidRPr="00CB1774">
        <w:rPr>
          <w:rFonts w:ascii="Times New Roman" w:hAnsi="Times New Roman" w:cs="Times New Roman"/>
          <w:sz w:val="24"/>
          <w:szCs w:val="24"/>
          <w:shd w:val="clear" w:color="auto" w:fill="FFFFFF"/>
          <w:lang w:val="en-US"/>
        </w:rPr>
        <w:t xml:space="preserve">: </w:t>
      </w:r>
      <w:r w:rsidR="00072B2B" w:rsidRPr="00CB1774">
        <w:rPr>
          <w:rFonts w:ascii="Times New Roman" w:hAnsi="Times New Roman" w:cs="Times New Roman"/>
          <w:sz w:val="24"/>
          <w:szCs w:val="24"/>
          <w:shd w:val="clear" w:color="auto" w:fill="FFFFFF"/>
          <w:lang w:val="en-US"/>
        </w:rPr>
        <w:t xml:space="preserve">a) </w:t>
      </w:r>
      <w:r w:rsidRPr="00CB1774">
        <w:rPr>
          <w:rFonts w:ascii="Times New Roman" w:hAnsi="Times New Roman" w:cs="Times New Roman"/>
          <w:sz w:val="24"/>
          <w:szCs w:val="24"/>
          <w:shd w:val="clear" w:color="auto" w:fill="FFFFFF"/>
          <w:lang w:val="en-US"/>
        </w:rPr>
        <w:t>when</w:t>
      </w:r>
      <w:r w:rsidR="0033537A" w:rsidRPr="00CB1774">
        <w:rPr>
          <w:rFonts w:ascii="Times New Roman" w:hAnsi="Times New Roman" w:cs="Times New Roman"/>
          <w:sz w:val="24"/>
          <w:szCs w:val="24"/>
          <w:shd w:val="clear" w:color="auto" w:fill="FFFFFF"/>
          <w:lang w:val="en-US"/>
        </w:rPr>
        <w:t xml:space="preserve"> weight was above 105 kg, CG wa</w:t>
      </w:r>
      <w:r w:rsidRPr="00CB1774">
        <w:rPr>
          <w:rFonts w:ascii="Times New Roman" w:hAnsi="Times New Roman" w:cs="Times New Roman"/>
          <w:sz w:val="24"/>
          <w:szCs w:val="24"/>
          <w:shd w:val="clear" w:color="auto" w:fill="FFFFFF"/>
          <w:lang w:val="en-US"/>
        </w:rPr>
        <w:t>s always greate</w:t>
      </w:r>
      <w:r w:rsidR="0033537A" w:rsidRPr="00CB1774">
        <w:rPr>
          <w:rFonts w:ascii="Times New Roman" w:hAnsi="Times New Roman" w:cs="Times New Roman"/>
          <w:sz w:val="24"/>
          <w:szCs w:val="24"/>
          <w:shd w:val="clear" w:color="auto" w:fill="FFFFFF"/>
          <w:lang w:val="en-US"/>
        </w:rPr>
        <w:t>r than CKD-EPI (no matter the SC</w:t>
      </w:r>
      <w:r w:rsidRPr="00CB1774">
        <w:rPr>
          <w:rFonts w:ascii="Times New Roman" w:hAnsi="Times New Roman" w:cs="Times New Roman"/>
          <w:sz w:val="24"/>
          <w:szCs w:val="24"/>
          <w:shd w:val="clear" w:color="auto" w:fill="FFFFFF"/>
          <w:lang w:val="en-US"/>
        </w:rPr>
        <w:t xml:space="preserve">r), and </w:t>
      </w:r>
      <w:r w:rsidR="007A2333" w:rsidRPr="00CB1774">
        <w:rPr>
          <w:rFonts w:ascii="Times New Roman" w:hAnsi="Times New Roman" w:cs="Times New Roman"/>
          <w:sz w:val="24"/>
          <w:szCs w:val="24"/>
          <w:lang w:val="en-US"/>
        </w:rPr>
        <w:t>discordantly</w:t>
      </w:r>
      <w:r w:rsidR="007A2333" w:rsidRPr="00CB1774">
        <w:rPr>
          <w:rFonts w:ascii="Times New Roman" w:hAnsi="Times New Roman" w:cs="Times New Roman"/>
          <w:sz w:val="24"/>
          <w:szCs w:val="24"/>
          <w:shd w:val="clear" w:color="auto" w:fill="FFFFFF"/>
          <w:lang w:val="en-US"/>
        </w:rPr>
        <w:t xml:space="preserve"> </w:t>
      </w:r>
      <w:r w:rsidRPr="00CB1774">
        <w:rPr>
          <w:rFonts w:ascii="Times New Roman" w:hAnsi="Times New Roman" w:cs="Times New Roman"/>
          <w:sz w:val="24"/>
          <w:szCs w:val="24"/>
          <w:shd w:val="clear" w:color="auto" w:fill="FFFFFF"/>
          <w:lang w:val="en-US"/>
        </w:rPr>
        <w:t xml:space="preserve">higher (&gt; </w:t>
      </w:r>
      <w:r w:rsidR="0033537A" w:rsidRPr="00CB1774">
        <w:rPr>
          <w:rFonts w:ascii="Times New Roman" w:hAnsi="Times New Roman" w:cs="Times New Roman"/>
          <w:sz w:val="24"/>
          <w:szCs w:val="24"/>
          <w:shd w:val="clear" w:color="auto" w:fill="FFFFFF"/>
          <w:lang w:val="en-US"/>
        </w:rPr>
        <w:t>10</w:t>
      </w:r>
      <w:r w:rsidR="004A2DB7" w:rsidRPr="00CB1774">
        <w:rPr>
          <w:rFonts w:ascii="Times New Roman" w:hAnsi="Times New Roman" w:cs="Times New Roman"/>
          <w:sz w:val="24"/>
          <w:szCs w:val="24"/>
          <w:shd w:val="clear" w:color="auto" w:fill="FFFFFF"/>
          <w:lang w:val="en-US"/>
        </w:rPr>
        <w:t xml:space="preserve"> </w:t>
      </w:r>
      <w:r w:rsidR="0033537A" w:rsidRPr="00CB1774">
        <w:rPr>
          <w:rFonts w:ascii="Times New Roman" w:hAnsi="Times New Roman" w:cs="Times New Roman"/>
          <w:sz w:val="24"/>
          <w:szCs w:val="24"/>
          <w:shd w:val="clear" w:color="auto" w:fill="FFFFFF"/>
          <w:lang w:val="en-US"/>
        </w:rPr>
        <w:t>mL/min) in 75% of the SC</w:t>
      </w:r>
      <w:r w:rsidR="00072B2B" w:rsidRPr="00CB1774">
        <w:rPr>
          <w:rFonts w:ascii="Times New Roman" w:hAnsi="Times New Roman" w:cs="Times New Roman"/>
          <w:sz w:val="24"/>
          <w:szCs w:val="24"/>
          <w:shd w:val="clear" w:color="auto" w:fill="FFFFFF"/>
          <w:lang w:val="en-US"/>
        </w:rPr>
        <w:t>r-range (0.5 – 3.0 mg/dL</w:t>
      </w:r>
      <w:r w:rsidR="00CC1A2D" w:rsidRPr="00CB1774">
        <w:rPr>
          <w:rFonts w:ascii="Times New Roman" w:hAnsi="Times New Roman" w:cs="Times New Roman"/>
          <w:sz w:val="24"/>
          <w:szCs w:val="24"/>
          <w:shd w:val="clear" w:color="auto" w:fill="FFFFFF"/>
          <w:lang w:val="en-US"/>
        </w:rPr>
        <w:t xml:space="preserve"> or </w:t>
      </w:r>
      <w:r w:rsidR="00CC1A2D" w:rsidRPr="00CB1774">
        <w:rPr>
          <w:rFonts w:ascii="Times New Roman" w:hAnsi="Times New Roman" w:cs="Times New Roman"/>
          <w:sz w:val="24"/>
          <w:szCs w:val="24"/>
          <w:lang w:val="en-US"/>
        </w:rPr>
        <w:t>44 to 264 µmol/L</w:t>
      </w:r>
      <w:r w:rsidR="00072B2B" w:rsidRPr="00CB1774">
        <w:rPr>
          <w:rFonts w:ascii="Times New Roman" w:hAnsi="Times New Roman" w:cs="Times New Roman"/>
          <w:sz w:val="24"/>
          <w:szCs w:val="24"/>
          <w:shd w:val="clear" w:color="auto" w:fill="FFFFFF"/>
          <w:lang w:val="en-US"/>
        </w:rPr>
        <w:t xml:space="preserve">); b) among subjects with </w:t>
      </w:r>
      <w:r w:rsidRPr="00CB1774">
        <w:rPr>
          <w:rFonts w:ascii="Times New Roman" w:hAnsi="Times New Roman" w:cs="Times New Roman"/>
          <w:sz w:val="24"/>
          <w:szCs w:val="24"/>
          <w:shd w:val="clear" w:color="auto" w:fill="FFFFFF"/>
          <w:lang w:val="en-US"/>
        </w:rPr>
        <w:t>weight</w:t>
      </w:r>
      <w:r w:rsidR="00072B2B" w:rsidRPr="00CB1774">
        <w:rPr>
          <w:rFonts w:ascii="Times New Roman" w:hAnsi="Times New Roman" w:cs="Times New Roman"/>
          <w:sz w:val="24"/>
          <w:szCs w:val="24"/>
          <w:shd w:val="clear" w:color="auto" w:fill="FFFFFF"/>
          <w:lang w:val="en-US"/>
        </w:rPr>
        <w:t xml:space="preserve"> between 65 and 100 kg</w:t>
      </w:r>
      <w:r w:rsidR="00AC5956" w:rsidRPr="00CB1774">
        <w:rPr>
          <w:rFonts w:ascii="Times New Roman" w:hAnsi="Times New Roman" w:cs="Times New Roman"/>
          <w:sz w:val="24"/>
          <w:szCs w:val="24"/>
          <w:shd w:val="clear" w:color="auto" w:fill="FFFFFF"/>
          <w:lang w:val="en-US"/>
        </w:rPr>
        <w:t>.</w:t>
      </w:r>
      <w:r w:rsidRPr="00CB1774">
        <w:rPr>
          <w:rFonts w:ascii="Times New Roman" w:hAnsi="Times New Roman" w:cs="Times New Roman"/>
          <w:sz w:val="24"/>
          <w:szCs w:val="24"/>
          <w:shd w:val="clear" w:color="auto" w:fill="FFFFFF"/>
          <w:lang w:val="en-US"/>
        </w:rPr>
        <w:t xml:space="preserve"> 86</w:t>
      </w:r>
      <w:r w:rsidR="0033537A" w:rsidRPr="00CB1774">
        <w:rPr>
          <w:rFonts w:ascii="Times New Roman" w:hAnsi="Times New Roman" w:cs="Times New Roman"/>
          <w:sz w:val="24"/>
          <w:szCs w:val="24"/>
          <w:shd w:val="clear" w:color="auto" w:fill="FFFFFF"/>
          <w:lang w:val="en-US"/>
        </w:rPr>
        <w:t>%</w:t>
      </w:r>
      <w:r w:rsidR="007A2333" w:rsidRPr="00CB1774">
        <w:rPr>
          <w:rFonts w:ascii="Times New Roman" w:hAnsi="Times New Roman" w:cs="Times New Roman"/>
          <w:sz w:val="24"/>
          <w:szCs w:val="24"/>
          <w:shd w:val="clear" w:color="auto" w:fill="FFFFFF"/>
          <w:lang w:val="en-US"/>
        </w:rPr>
        <w:t xml:space="preserve"> of this weight range</w:t>
      </w:r>
      <w:r w:rsidR="0033537A" w:rsidRPr="00CB1774">
        <w:rPr>
          <w:rFonts w:ascii="Times New Roman" w:hAnsi="Times New Roman" w:cs="Times New Roman"/>
          <w:sz w:val="24"/>
          <w:szCs w:val="24"/>
          <w:shd w:val="clear" w:color="auto" w:fill="FFFFFF"/>
          <w:lang w:val="en-US"/>
        </w:rPr>
        <w:t xml:space="preserve"> (no matter the SCr) had</w:t>
      </w:r>
      <w:r w:rsidRPr="00CB1774">
        <w:rPr>
          <w:rFonts w:ascii="Times New Roman" w:hAnsi="Times New Roman" w:cs="Times New Roman"/>
          <w:sz w:val="24"/>
          <w:szCs w:val="24"/>
          <w:shd w:val="clear" w:color="auto" w:fill="FFFFFF"/>
          <w:lang w:val="en-US"/>
        </w:rPr>
        <w:t xml:space="preserve"> differences between CG and CKD-EPI </w:t>
      </w:r>
      <w:r w:rsidR="00B74EAA" w:rsidRPr="00CB1774">
        <w:rPr>
          <w:rFonts w:ascii="Times New Roman" w:hAnsi="Times New Roman" w:cs="Times New Roman"/>
          <w:sz w:val="24"/>
          <w:szCs w:val="24"/>
          <w:shd w:val="clear" w:color="auto" w:fill="FFFFFF"/>
          <w:lang w:val="en-US"/>
        </w:rPr>
        <w:t xml:space="preserve">within </w:t>
      </w:r>
      <w:r w:rsidR="0033537A" w:rsidRPr="00CB1774">
        <w:rPr>
          <w:rFonts w:ascii="Times New Roman" w:hAnsi="Times New Roman" w:cs="Times New Roman"/>
          <w:sz w:val="24"/>
          <w:szCs w:val="24"/>
          <w:shd w:val="clear" w:color="auto" w:fill="FFFFFF"/>
          <w:lang w:val="en-US"/>
        </w:rPr>
        <w:t>10</w:t>
      </w:r>
      <w:r w:rsidR="004A2DB7" w:rsidRPr="00CB1774">
        <w:rPr>
          <w:rFonts w:ascii="Times New Roman" w:hAnsi="Times New Roman" w:cs="Times New Roman"/>
          <w:sz w:val="24"/>
          <w:szCs w:val="24"/>
          <w:shd w:val="clear" w:color="auto" w:fill="FFFFFF"/>
          <w:lang w:val="en-US"/>
        </w:rPr>
        <w:t xml:space="preserve"> </w:t>
      </w:r>
      <w:r w:rsidR="0033537A" w:rsidRPr="00CB1774">
        <w:rPr>
          <w:rFonts w:ascii="Times New Roman" w:hAnsi="Times New Roman" w:cs="Times New Roman"/>
          <w:sz w:val="24"/>
          <w:szCs w:val="24"/>
          <w:shd w:val="clear" w:color="auto" w:fill="FFFFFF"/>
          <w:lang w:val="en-US"/>
        </w:rPr>
        <w:t>mL/min, only 8% showed</w:t>
      </w:r>
      <w:r w:rsidR="007A2333" w:rsidRPr="00CB1774">
        <w:rPr>
          <w:rFonts w:ascii="Times New Roman" w:hAnsi="Times New Roman" w:cs="Times New Roman"/>
          <w:sz w:val="24"/>
          <w:szCs w:val="24"/>
          <w:shd w:val="clear" w:color="auto" w:fill="FFFFFF"/>
          <w:lang w:val="en-US"/>
        </w:rPr>
        <w:t xml:space="preserve"> </w:t>
      </w:r>
      <w:r w:rsidR="007A2333" w:rsidRPr="00CB1774">
        <w:rPr>
          <w:rFonts w:ascii="Times New Roman" w:hAnsi="Times New Roman" w:cs="Times New Roman"/>
          <w:sz w:val="24"/>
          <w:szCs w:val="24"/>
          <w:lang w:val="en-US"/>
        </w:rPr>
        <w:t>discordantly</w:t>
      </w:r>
      <w:r w:rsidRPr="00CB1774">
        <w:rPr>
          <w:rFonts w:ascii="Times New Roman" w:hAnsi="Times New Roman" w:cs="Times New Roman"/>
          <w:sz w:val="24"/>
          <w:szCs w:val="24"/>
          <w:shd w:val="clear" w:color="auto" w:fill="FFFFFF"/>
          <w:lang w:val="en-US"/>
        </w:rPr>
        <w:t xml:space="preserve"> </w:t>
      </w:r>
      <w:r w:rsidR="0033537A" w:rsidRPr="00CB1774">
        <w:rPr>
          <w:rFonts w:ascii="Times New Roman" w:hAnsi="Times New Roman" w:cs="Times New Roman"/>
          <w:sz w:val="24"/>
          <w:szCs w:val="24"/>
          <w:shd w:val="clear" w:color="auto" w:fill="FFFFFF"/>
          <w:lang w:val="en-US"/>
        </w:rPr>
        <w:t>higher CG and 6% showed</w:t>
      </w:r>
      <w:r w:rsidR="007A2333" w:rsidRPr="00CB1774">
        <w:rPr>
          <w:rFonts w:ascii="Times New Roman" w:hAnsi="Times New Roman" w:cs="Times New Roman"/>
          <w:sz w:val="24"/>
          <w:szCs w:val="24"/>
          <w:shd w:val="clear" w:color="auto" w:fill="FFFFFF"/>
          <w:lang w:val="en-US"/>
        </w:rPr>
        <w:t xml:space="preserve"> </w:t>
      </w:r>
      <w:r w:rsidR="007A2333" w:rsidRPr="00CB1774">
        <w:rPr>
          <w:rFonts w:ascii="Times New Roman" w:hAnsi="Times New Roman" w:cs="Times New Roman"/>
          <w:sz w:val="24"/>
          <w:szCs w:val="24"/>
          <w:lang w:val="en-US"/>
        </w:rPr>
        <w:t>discordantly</w:t>
      </w:r>
      <w:r w:rsidR="00072B2B" w:rsidRPr="00CB1774">
        <w:rPr>
          <w:rFonts w:ascii="Times New Roman" w:hAnsi="Times New Roman" w:cs="Times New Roman"/>
          <w:sz w:val="24"/>
          <w:szCs w:val="24"/>
          <w:shd w:val="clear" w:color="auto" w:fill="FFFFFF"/>
          <w:lang w:val="en-US"/>
        </w:rPr>
        <w:t xml:space="preserve"> lower CG than CKD-EPI; c) c</w:t>
      </w:r>
      <w:r w:rsidRPr="00CB1774">
        <w:rPr>
          <w:rFonts w:ascii="Times New Roman" w:hAnsi="Times New Roman" w:cs="Times New Roman"/>
          <w:sz w:val="24"/>
          <w:szCs w:val="24"/>
          <w:shd w:val="clear" w:color="auto" w:fill="FFFFFF"/>
          <w:lang w:val="en-US"/>
        </w:rPr>
        <w:t xml:space="preserve">onversely, </w:t>
      </w:r>
      <w:r w:rsidR="0033537A" w:rsidRPr="00CB1774">
        <w:rPr>
          <w:rFonts w:ascii="Times New Roman" w:hAnsi="Times New Roman" w:cs="Times New Roman"/>
          <w:sz w:val="24"/>
          <w:szCs w:val="24"/>
          <w:shd w:val="clear" w:color="auto" w:fill="FFFFFF"/>
          <w:lang w:val="en-US"/>
        </w:rPr>
        <w:t xml:space="preserve">at low </w:t>
      </w:r>
      <w:r w:rsidR="00072B2B" w:rsidRPr="00CB1774">
        <w:rPr>
          <w:rFonts w:ascii="Times New Roman" w:hAnsi="Times New Roman" w:cs="Times New Roman"/>
          <w:sz w:val="24"/>
          <w:szCs w:val="24"/>
          <w:shd w:val="clear" w:color="auto" w:fill="FFFFFF"/>
          <w:lang w:val="en-US"/>
        </w:rPr>
        <w:t xml:space="preserve">body </w:t>
      </w:r>
      <w:r w:rsidR="0033537A" w:rsidRPr="00CB1774">
        <w:rPr>
          <w:rFonts w:ascii="Times New Roman" w:hAnsi="Times New Roman" w:cs="Times New Roman"/>
          <w:sz w:val="24"/>
          <w:szCs w:val="24"/>
          <w:shd w:val="clear" w:color="auto" w:fill="FFFFFF"/>
          <w:lang w:val="en-US"/>
        </w:rPr>
        <w:t>weight (25 – 55 kg), CG wa</w:t>
      </w:r>
      <w:r w:rsidRPr="00CB1774">
        <w:rPr>
          <w:rFonts w:ascii="Times New Roman" w:hAnsi="Times New Roman" w:cs="Times New Roman"/>
          <w:sz w:val="24"/>
          <w:szCs w:val="24"/>
          <w:shd w:val="clear" w:color="auto" w:fill="FFFFFF"/>
          <w:lang w:val="en-US"/>
        </w:rPr>
        <w:t xml:space="preserve">s always </w:t>
      </w:r>
      <w:r w:rsidR="00B74EAA" w:rsidRPr="00CB1774">
        <w:rPr>
          <w:rFonts w:ascii="Times New Roman" w:hAnsi="Times New Roman" w:cs="Times New Roman"/>
          <w:sz w:val="24"/>
          <w:szCs w:val="24"/>
          <w:shd w:val="clear" w:color="auto" w:fill="FFFFFF"/>
          <w:lang w:val="en-US"/>
        </w:rPr>
        <w:t>lower</w:t>
      </w:r>
      <w:r w:rsidRPr="00CB1774">
        <w:rPr>
          <w:rFonts w:ascii="Times New Roman" w:hAnsi="Times New Roman" w:cs="Times New Roman"/>
          <w:sz w:val="24"/>
          <w:szCs w:val="24"/>
          <w:shd w:val="clear" w:color="auto" w:fill="FFFFFF"/>
          <w:lang w:val="en-US"/>
        </w:rPr>
        <w:t xml:space="preserve"> than CKD-EPI, with about 50%</w:t>
      </w:r>
      <w:r w:rsidR="007A2333" w:rsidRPr="00CB1774">
        <w:rPr>
          <w:rFonts w:ascii="Times New Roman" w:hAnsi="Times New Roman" w:cs="Times New Roman"/>
          <w:sz w:val="24"/>
          <w:szCs w:val="24"/>
          <w:shd w:val="clear" w:color="auto" w:fill="FFFFFF"/>
          <w:lang w:val="en-US"/>
        </w:rPr>
        <w:t xml:space="preserve"> of this weight range</w:t>
      </w:r>
      <w:r w:rsidRPr="00CB1774">
        <w:rPr>
          <w:rFonts w:ascii="Times New Roman" w:hAnsi="Times New Roman" w:cs="Times New Roman"/>
          <w:sz w:val="24"/>
          <w:szCs w:val="24"/>
          <w:shd w:val="clear" w:color="auto" w:fill="FFFFFF"/>
          <w:lang w:val="en-US"/>
        </w:rPr>
        <w:t xml:space="preserve"> </w:t>
      </w:r>
      <w:r w:rsidR="007A2333" w:rsidRPr="00CB1774">
        <w:rPr>
          <w:rFonts w:ascii="Times New Roman" w:hAnsi="Times New Roman" w:cs="Times New Roman"/>
          <w:sz w:val="24"/>
          <w:szCs w:val="24"/>
          <w:lang w:val="en-US"/>
        </w:rPr>
        <w:t>discordantly</w:t>
      </w:r>
      <w:r w:rsidR="00BC0C9C" w:rsidRPr="00CB1774">
        <w:rPr>
          <w:rFonts w:ascii="Times New Roman" w:hAnsi="Times New Roman" w:cs="Times New Roman"/>
          <w:sz w:val="24"/>
          <w:szCs w:val="24"/>
          <w:lang w:val="en-US"/>
        </w:rPr>
        <w:t xml:space="preserve"> </w:t>
      </w:r>
      <w:r w:rsidR="00B74EAA" w:rsidRPr="00CB1774">
        <w:rPr>
          <w:rFonts w:ascii="Times New Roman" w:hAnsi="Times New Roman" w:cs="Times New Roman"/>
          <w:sz w:val="24"/>
          <w:szCs w:val="24"/>
          <w:shd w:val="clear" w:color="auto" w:fill="FFFFFF"/>
          <w:lang w:val="en-US"/>
        </w:rPr>
        <w:t>lower</w:t>
      </w:r>
      <w:r w:rsidR="0033537A" w:rsidRPr="00CB1774">
        <w:rPr>
          <w:rFonts w:ascii="Times New Roman" w:hAnsi="Times New Roman" w:cs="Times New Roman"/>
          <w:sz w:val="24"/>
          <w:szCs w:val="24"/>
          <w:shd w:val="clear" w:color="auto" w:fill="FFFFFF"/>
          <w:lang w:val="en-US"/>
        </w:rPr>
        <w:t xml:space="preserve"> (no matter the SC</w:t>
      </w:r>
      <w:r w:rsidRPr="00CB1774">
        <w:rPr>
          <w:rFonts w:ascii="Times New Roman" w:hAnsi="Times New Roman" w:cs="Times New Roman"/>
          <w:sz w:val="24"/>
          <w:szCs w:val="24"/>
          <w:shd w:val="clear" w:color="auto" w:fill="FFFFFF"/>
          <w:lang w:val="en-US"/>
        </w:rPr>
        <w:t xml:space="preserve">r), rising to nearly 100% of the </w:t>
      </w:r>
      <w:r w:rsidR="0033537A" w:rsidRPr="00CB1774">
        <w:rPr>
          <w:rFonts w:ascii="Times New Roman" w:hAnsi="Times New Roman" w:cs="Times New Roman"/>
          <w:sz w:val="24"/>
          <w:szCs w:val="24"/>
          <w:shd w:val="clear" w:color="auto" w:fill="FFFFFF"/>
          <w:lang w:val="en-US"/>
        </w:rPr>
        <w:t>cases when SCr wa</w:t>
      </w:r>
      <w:r w:rsidRPr="00CB1774">
        <w:rPr>
          <w:rFonts w:ascii="Times New Roman" w:hAnsi="Times New Roman" w:cs="Times New Roman"/>
          <w:sz w:val="24"/>
          <w:szCs w:val="24"/>
          <w:shd w:val="clear" w:color="auto" w:fill="FFFFFF"/>
          <w:lang w:val="en-US"/>
        </w:rPr>
        <w:t>s in the normal range (0.6 – 1.2 mg/dL</w:t>
      </w:r>
      <w:r w:rsidR="00CC1A2D" w:rsidRPr="00CB1774">
        <w:rPr>
          <w:rFonts w:ascii="Times New Roman" w:hAnsi="Times New Roman" w:cs="Times New Roman"/>
          <w:sz w:val="24"/>
          <w:szCs w:val="24"/>
          <w:shd w:val="clear" w:color="auto" w:fill="FFFFFF"/>
          <w:lang w:val="en-US"/>
        </w:rPr>
        <w:t xml:space="preserve"> or </w:t>
      </w:r>
      <w:r w:rsidR="00CC1A2D" w:rsidRPr="00CB1774">
        <w:rPr>
          <w:rFonts w:ascii="Times New Roman" w:hAnsi="Times New Roman" w:cs="Times New Roman"/>
          <w:sz w:val="24"/>
          <w:szCs w:val="24"/>
          <w:lang w:val="en-US"/>
        </w:rPr>
        <w:t>53 to 106 µmol/L</w:t>
      </w:r>
      <w:r w:rsidRPr="00CB1774">
        <w:rPr>
          <w:rFonts w:ascii="Times New Roman" w:hAnsi="Times New Roman" w:cs="Times New Roman"/>
          <w:sz w:val="24"/>
          <w:szCs w:val="24"/>
          <w:shd w:val="clear" w:color="auto" w:fill="FFFFFF"/>
          <w:lang w:val="en-US"/>
        </w:rPr>
        <w:t xml:space="preserve">). </w:t>
      </w:r>
    </w:p>
    <w:p w:rsidR="007106CA" w:rsidRPr="00CB1774" w:rsidRDefault="007106CA"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shd w:val="clear" w:color="auto" w:fill="FFFFFF"/>
          <w:lang w:val="en-US"/>
        </w:rPr>
        <w:t xml:space="preserve">For 70 year old females, </w:t>
      </w:r>
      <w:r w:rsidR="00072B2B" w:rsidRPr="00CB1774">
        <w:rPr>
          <w:rFonts w:ascii="Times New Roman" w:hAnsi="Times New Roman" w:cs="Times New Roman"/>
          <w:sz w:val="24"/>
          <w:szCs w:val="24"/>
          <w:shd w:val="clear" w:color="auto" w:fill="FFFFFF"/>
          <w:lang w:val="en-US"/>
        </w:rPr>
        <w:t>similar results were obtained</w:t>
      </w:r>
      <w:r w:rsidR="0033537A" w:rsidRPr="00CB1774">
        <w:rPr>
          <w:rFonts w:ascii="Times New Roman" w:hAnsi="Times New Roman" w:cs="Times New Roman"/>
          <w:sz w:val="24"/>
          <w:szCs w:val="24"/>
          <w:lang w:val="en-US"/>
        </w:rPr>
        <w:t xml:space="preserve">: </w:t>
      </w:r>
      <w:r w:rsidR="00072B2B" w:rsidRPr="00CB1774">
        <w:rPr>
          <w:rFonts w:ascii="Times New Roman" w:hAnsi="Times New Roman" w:cs="Times New Roman"/>
          <w:sz w:val="24"/>
          <w:szCs w:val="24"/>
          <w:lang w:val="en-US"/>
        </w:rPr>
        <w:t xml:space="preserve">a) </w:t>
      </w:r>
      <w:r w:rsidR="0033537A" w:rsidRPr="00CB1774">
        <w:rPr>
          <w:rFonts w:ascii="Times New Roman" w:hAnsi="Times New Roman" w:cs="Times New Roman"/>
          <w:sz w:val="24"/>
          <w:szCs w:val="24"/>
          <w:shd w:val="clear" w:color="auto" w:fill="FFFFFF"/>
          <w:lang w:val="en-US"/>
        </w:rPr>
        <w:t xml:space="preserve">when </w:t>
      </w:r>
      <w:r w:rsidR="00072B2B" w:rsidRPr="00CB1774">
        <w:rPr>
          <w:rFonts w:ascii="Times New Roman" w:hAnsi="Times New Roman" w:cs="Times New Roman"/>
          <w:sz w:val="24"/>
          <w:szCs w:val="24"/>
          <w:shd w:val="clear" w:color="auto" w:fill="FFFFFF"/>
          <w:lang w:val="en-US"/>
        </w:rPr>
        <w:t xml:space="preserve">body </w:t>
      </w:r>
      <w:r w:rsidR="0033537A" w:rsidRPr="00CB1774">
        <w:rPr>
          <w:rFonts w:ascii="Times New Roman" w:hAnsi="Times New Roman" w:cs="Times New Roman"/>
          <w:sz w:val="24"/>
          <w:szCs w:val="24"/>
          <w:shd w:val="clear" w:color="auto" w:fill="FFFFFF"/>
          <w:lang w:val="en-US"/>
        </w:rPr>
        <w:t xml:space="preserve">weight was above 85 kg, CG was always greater than CKD-EPI (no matter the SCr), and </w:t>
      </w:r>
      <w:r w:rsidR="007A2333" w:rsidRPr="00CB1774">
        <w:rPr>
          <w:rFonts w:ascii="Times New Roman" w:hAnsi="Times New Roman" w:cs="Times New Roman"/>
          <w:sz w:val="24"/>
          <w:szCs w:val="24"/>
          <w:lang w:val="en-US"/>
        </w:rPr>
        <w:t>discordantly</w:t>
      </w:r>
      <w:r w:rsidR="0033537A" w:rsidRPr="00CB1774">
        <w:rPr>
          <w:rFonts w:ascii="Times New Roman" w:hAnsi="Times New Roman" w:cs="Times New Roman"/>
          <w:sz w:val="24"/>
          <w:szCs w:val="24"/>
          <w:shd w:val="clear" w:color="auto" w:fill="FFFFFF"/>
          <w:lang w:val="en-US"/>
        </w:rPr>
        <w:t xml:space="preserve"> higher (&gt; 10</w:t>
      </w:r>
      <w:r w:rsidR="004A2DB7" w:rsidRPr="00CB1774">
        <w:rPr>
          <w:rFonts w:ascii="Times New Roman" w:hAnsi="Times New Roman" w:cs="Times New Roman"/>
          <w:sz w:val="24"/>
          <w:szCs w:val="24"/>
          <w:shd w:val="clear" w:color="auto" w:fill="FFFFFF"/>
          <w:lang w:val="en-US"/>
        </w:rPr>
        <w:t xml:space="preserve"> </w:t>
      </w:r>
      <w:r w:rsidR="0033537A" w:rsidRPr="00CB1774">
        <w:rPr>
          <w:rFonts w:ascii="Times New Roman" w:hAnsi="Times New Roman" w:cs="Times New Roman"/>
          <w:sz w:val="24"/>
          <w:szCs w:val="24"/>
          <w:shd w:val="clear" w:color="auto" w:fill="FFFFFF"/>
          <w:lang w:val="en-US"/>
        </w:rPr>
        <w:t xml:space="preserve">mL/min) in 74% of the SCr-range </w:t>
      </w:r>
      <w:r w:rsidR="00072B2B" w:rsidRPr="00CB1774">
        <w:rPr>
          <w:rFonts w:ascii="Times New Roman" w:hAnsi="Times New Roman" w:cs="Times New Roman"/>
          <w:sz w:val="24"/>
          <w:szCs w:val="24"/>
          <w:shd w:val="clear" w:color="auto" w:fill="FFFFFF"/>
          <w:lang w:val="en-US"/>
        </w:rPr>
        <w:t>(0.5 – 3.0 mg/dL</w:t>
      </w:r>
      <w:r w:rsidR="00965A88" w:rsidRPr="00CB1774">
        <w:rPr>
          <w:rFonts w:ascii="Times New Roman" w:hAnsi="Times New Roman" w:cs="Times New Roman"/>
          <w:sz w:val="24"/>
          <w:szCs w:val="24"/>
          <w:shd w:val="clear" w:color="auto" w:fill="FFFFFF"/>
          <w:lang w:val="en-US"/>
        </w:rPr>
        <w:t xml:space="preserve"> or </w:t>
      </w:r>
      <w:r w:rsidR="00965A88" w:rsidRPr="00CB1774">
        <w:rPr>
          <w:rFonts w:ascii="Times New Roman" w:hAnsi="Times New Roman" w:cs="Times New Roman"/>
          <w:sz w:val="24"/>
          <w:szCs w:val="24"/>
          <w:lang w:val="en-US"/>
        </w:rPr>
        <w:t>44 to 264 µmol/L</w:t>
      </w:r>
      <w:r w:rsidR="00072B2B" w:rsidRPr="00CB1774">
        <w:rPr>
          <w:rFonts w:ascii="Times New Roman" w:hAnsi="Times New Roman" w:cs="Times New Roman"/>
          <w:sz w:val="24"/>
          <w:szCs w:val="24"/>
          <w:shd w:val="clear" w:color="auto" w:fill="FFFFFF"/>
          <w:lang w:val="en-US"/>
        </w:rPr>
        <w:t>); b) f</w:t>
      </w:r>
      <w:r w:rsidR="0033537A" w:rsidRPr="00CB1774">
        <w:rPr>
          <w:rFonts w:ascii="Times New Roman" w:hAnsi="Times New Roman" w:cs="Times New Roman"/>
          <w:sz w:val="24"/>
          <w:szCs w:val="24"/>
          <w:shd w:val="clear" w:color="auto" w:fill="FFFFFF"/>
          <w:lang w:val="en-US"/>
        </w:rPr>
        <w:t xml:space="preserve">or </w:t>
      </w:r>
      <w:r w:rsidR="00072B2B" w:rsidRPr="00CB1774">
        <w:rPr>
          <w:rFonts w:ascii="Times New Roman" w:hAnsi="Times New Roman" w:cs="Times New Roman"/>
          <w:sz w:val="24"/>
          <w:szCs w:val="24"/>
          <w:shd w:val="clear" w:color="auto" w:fill="FFFFFF"/>
          <w:lang w:val="en-US"/>
        </w:rPr>
        <w:t xml:space="preserve">body </w:t>
      </w:r>
      <w:r w:rsidR="0033537A" w:rsidRPr="00CB1774">
        <w:rPr>
          <w:rFonts w:ascii="Times New Roman" w:hAnsi="Times New Roman" w:cs="Times New Roman"/>
          <w:sz w:val="24"/>
          <w:szCs w:val="24"/>
          <w:shd w:val="clear" w:color="auto" w:fill="FFFFFF"/>
          <w:lang w:val="en-US"/>
        </w:rPr>
        <w:t xml:space="preserve">weight </w:t>
      </w:r>
      <w:r w:rsidR="00072B2B" w:rsidRPr="00CB1774">
        <w:rPr>
          <w:rFonts w:ascii="Times New Roman" w:hAnsi="Times New Roman" w:cs="Times New Roman"/>
          <w:sz w:val="24"/>
          <w:szCs w:val="24"/>
          <w:shd w:val="clear" w:color="auto" w:fill="FFFFFF"/>
          <w:lang w:val="en-US"/>
        </w:rPr>
        <w:t>between 50 and 80 kg</w:t>
      </w:r>
      <w:r w:rsidR="0033537A" w:rsidRPr="00CB1774">
        <w:rPr>
          <w:rFonts w:ascii="Times New Roman" w:hAnsi="Times New Roman" w:cs="Times New Roman"/>
          <w:sz w:val="24"/>
          <w:szCs w:val="24"/>
          <w:shd w:val="clear" w:color="auto" w:fill="FFFFFF"/>
          <w:lang w:val="en-US"/>
        </w:rPr>
        <w:t xml:space="preserve">, about 94% </w:t>
      </w:r>
      <w:r w:rsidR="007A2333" w:rsidRPr="00CB1774">
        <w:rPr>
          <w:rFonts w:ascii="Times New Roman" w:hAnsi="Times New Roman" w:cs="Times New Roman"/>
          <w:sz w:val="24"/>
          <w:szCs w:val="24"/>
          <w:shd w:val="clear" w:color="auto" w:fill="FFFFFF"/>
          <w:lang w:val="en-US"/>
        </w:rPr>
        <w:t xml:space="preserve">of this weight range </w:t>
      </w:r>
      <w:r w:rsidR="0033537A" w:rsidRPr="00CB1774">
        <w:rPr>
          <w:rFonts w:ascii="Times New Roman" w:hAnsi="Times New Roman" w:cs="Times New Roman"/>
          <w:sz w:val="24"/>
          <w:szCs w:val="24"/>
          <w:shd w:val="clear" w:color="auto" w:fill="FFFFFF"/>
          <w:lang w:val="en-US"/>
        </w:rPr>
        <w:t xml:space="preserve">(no matter the SCr) had differences </w:t>
      </w:r>
      <w:r w:rsidR="0033537A" w:rsidRPr="00CB1774">
        <w:rPr>
          <w:rFonts w:ascii="Times New Roman" w:hAnsi="Times New Roman" w:cs="Times New Roman"/>
          <w:sz w:val="24"/>
          <w:szCs w:val="24"/>
          <w:shd w:val="clear" w:color="auto" w:fill="FFFFFF"/>
          <w:lang w:val="en-US"/>
        </w:rPr>
        <w:lastRenderedPageBreak/>
        <w:t>between CG and CKD-EPI</w:t>
      </w:r>
      <w:r w:rsidR="00B74EAA" w:rsidRPr="00CB1774">
        <w:rPr>
          <w:rFonts w:ascii="Times New Roman" w:hAnsi="Times New Roman" w:cs="Times New Roman"/>
          <w:sz w:val="24"/>
          <w:szCs w:val="24"/>
          <w:shd w:val="clear" w:color="auto" w:fill="FFFFFF"/>
          <w:lang w:val="en-US"/>
        </w:rPr>
        <w:t xml:space="preserve"> within</w:t>
      </w:r>
      <w:r w:rsidR="0033537A" w:rsidRPr="00CB1774">
        <w:rPr>
          <w:rFonts w:ascii="Times New Roman" w:hAnsi="Times New Roman" w:cs="Times New Roman"/>
          <w:sz w:val="24"/>
          <w:szCs w:val="24"/>
          <w:shd w:val="clear" w:color="auto" w:fill="FFFFFF"/>
          <w:lang w:val="en-US"/>
        </w:rPr>
        <w:t xml:space="preserve"> 10</w:t>
      </w:r>
      <w:r w:rsidR="004A2DB7" w:rsidRPr="00CB1774">
        <w:rPr>
          <w:rFonts w:ascii="Times New Roman" w:hAnsi="Times New Roman" w:cs="Times New Roman"/>
          <w:sz w:val="24"/>
          <w:szCs w:val="24"/>
          <w:shd w:val="clear" w:color="auto" w:fill="FFFFFF"/>
          <w:lang w:val="en-US"/>
        </w:rPr>
        <w:t xml:space="preserve"> </w:t>
      </w:r>
      <w:r w:rsidR="0033537A" w:rsidRPr="00CB1774">
        <w:rPr>
          <w:rFonts w:ascii="Times New Roman" w:hAnsi="Times New Roman" w:cs="Times New Roman"/>
          <w:sz w:val="24"/>
          <w:szCs w:val="24"/>
          <w:shd w:val="clear" w:color="auto" w:fill="FFFFFF"/>
          <w:lang w:val="en-US"/>
        </w:rPr>
        <w:t xml:space="preserve">mL/min, </w:t>
      </w:r>
      <w:r w:rsidR="0033537A" w:rsidRPr="00CB1774">
        <w:rPr>
          <w:rFonts w:ascii="Times New Roman" w:hAnsi="Times New Roman" w:cs="Times New Roman"/>
          <w:strike/>
          <w:sz w:val="24"/>
          <w:szCs w:val="24"/>
          <w:shd w:val="clear" w:color="auto" w:fill="FFFFFF"/>
          <w:lang w:val="en-US"/>
        </w:rPr>
        <w:t>and</w:t>
      </w:r>
      <w:r w:rsidR="0033537A" w:rsidRPr="00CB1774">
        <w:rPr>
          <w:rFonts w:ascii="Times New Roman" w:hAnsi="Times New Roman" w:cs="Times New Roman"/>
          <w:sz w:val="24"/>
          <w:szCs w:val="24"/>
          <w:shd w:val="clear" w:color="auto" w:fill="FFFFFF"/>
          <w:lang w:val="en-US"/>
        </w:rPr>
        <w:t xml:space="preserve"> only 2% showed </w:t>
      </w:r>
      <w:r w:rsidR="007A2333" w:rsidRPr="00CB1774">
        <w:rPr>
          <w:rFonts w:ascii="Times New Roman" w:hAnsi="Times New Roman" w:cs="Times New Roman"/>
          <w:sz w:val="24"/>
          <w:szCs w:val="24"/>
          <w:lang w:val="en-US"/>
        </w:rPr>
        <w:t>discordantly</w:t>
      </w:r>
      <w:r w:rsidR="0033537A" w:rsidRPr="00CB1774">
        <w:rPr>
          <w:rFonts w:ascii="Times New Roman" w:hAnsi="Times New Roman" w:cs="Times New Roman"/>
          <w:sz w:val="24"/>
          <w:szCs w:val="24"/>
          <w:shd w:val="clear" w:color="auto" w:fill="FFFFFF"/>
          <w:lang w:val="en-US"/>
        </w:rPr>
        <w:t xml:space="preserve"> higher CG and 4% showed </w:t>
      </w:r>
      <w:r w:rsidR="007A2333" w:rsidRPr="00CB1774">
        <w:rPr>
          <w:rFonts w:ascii="Times New Roman" w:hAnsi="Times New Roman" w:cs="Times New Roman"/>
          <w:sz w:val="24"/>
          <w:szCs w:val="24"/>
          <w:lang w:val="en-US"/>
        </w:rPr>
        <w:t>discordantly</w:t>
      </w:r>
      <w:r w:rsidR="00072B2B" w:rsidRPr="00CB1774">
        <w:rPr>
          <w:rFonts w:ascii="Times New Roman" w:hAnsi="Times New Roman" w:cs="Times New Roman"/>
          <w:sz w:val="24"/>
          <w:szCs w:val="24"/>
          <w:shd w:val="clear" w:color="auto" w:fill="FFFFFF"/>
          <w:lang w:val="en-US"/>
        </w:rPr>
        <w:t xml:space="preserve"> lower CG than CKD-EPI; and c) c</w:t>
      </w:r>
      <w:r w:rsidR="0033537A" w:rsidRPr="00CB1774">
        <w:rPr>
          <w:rFonts w:ascii="Times New Roman" w:hAnsi="Times New Roman" w:cs="Times New Roman"/>
          <w:sz w:val="24"/>
          <w:szCs w:val="24"/>
          <w:shd w:val="clear" w:color="auto" w:fill="FFFFFF"/>
          <w:lang w:val="en-US"/>
        </w:rPr>
        <w:t>onversely, at low weight (25-45 kg), CG was always smaller than CKD-EPI, with about 30%</w:t>
      </w:r>
      <w:r w:rsidR="007A2333" w:rsidRPr="00CB1774">
        <w:rPr>
          <w:rFonts w:ascii="Times New Roman" w:hAnsi="Times New Roman" w:cs="Times New Roman"/>
          <w:sz w:val="24"/>
          <w:szCs w:val="24"/>
          <w:shd w:val="clear" w:color="auto" w:fill="FFFFFF"/>
          <w:lang w:val="en-US"/>
        </w:rPr>
        <w:t xml:space="preserve"> of this weight range</w:t>
      </w:r>
      <w:r w:rsidR="0033537A" w:rsidRPr="00CB1774">
        <w:rPr>
          <w:rFonts w:ascii="Times New Roman" w:hAnsi="Times New Roman" w:cs="Times New Roman"/>
          <w:sz w:val="24"/>
          <w:szCs w:val="24"/>
          <w:shd w:val="clear" w:color="auto" w:fill="FFFFFF"/>
          <w:lang w:val="en-US"/>
        </w:rPr>
        <w:t xml:space="preserve"> </w:t>
      </w:r>
      <w:r w:rsidR="007A2333" w:rsidRPr="00CB1774">
        <w:rPr>
          <w:rFonts w:ascii="Times New Roman" w:hAnsi="Times New Roman" w:cs="Times New Roman"/>
          <w:sz w:val="24"/>
          <w:szCs w:val="24"/>
          <w:lang w:val="en-US"/>
        </w:rPr>
        <w:t>discordantly</w:t>
      </w:r>
      <w:r w:rsidR="007A2333" w:rsidRPr="00CB1774">
        <w:rPr>
          <w:rFonts w:ascii="Times New Roman" w:hAnsi="Times New Roman" w:cs="Times New Roman"/>
          <w:sz w:val="24"/>
          <w:szCs w:val="24"/>
          <w:shd w:val="clear" w:color="auto" w:fill="FFFFFF"/>
          <w:lang w:val="en-US"/>
        </w:rPr>
        <w:t xml:space="preserve"> </w:t>
      </w:r>
      <w:r w:rsidR="0033537A" w:rsidRPr="00CB1774">
        <w:rPr>
          <w:rFonts w:ascii="Times New Roman" w:hAnsi="Times New Roman" w:cs="Times New Roman"/>
          <w:sz w:val="24"/>
          <w:szCs w:val="24"/>
          <w:shd w:val="clear" w:color="auto" w:fill="FFFFFF"/>
          <w:lang w:val="en-US"/>
        </w:rPr>
        <w:t>smaller (no matter the SCr), rai</w:t>
      </w:r>
      <w:r w:rsidR="007A2333" w:rsidRPr="00CB1774">
        <w:rPr>
          <w:rFonts w:ascii="Times New Roman" w:hAnsi="Times New Roman" w:cs="Times New Roman"/>
          <w:sz w:val="24"/>
          <w:szCs w:val="24"/>
          <w:shd w:val="clear" w:color="auto" w:fill="FFFFFF"/>
          <w:lang w:val="en-US"/>
        </w:rPr>
        <w:t>sing to nearly 100% of this weight range</w:t>
      </w:r>
      <w:r w:rsidR="0033537A" w:rsidRPr="00CB1774">
        <w:rPr>
          <w:rFonts w:ascii="Times New Roman" w:hAnsi="Times New Roman" w:cs="Times New Roman"/>
          <w:sz w:val="24"/>
          <w:szCs w:val="24"/>
          <w:shd w:val="clear" w:color="auto" w:fill="FFFFFF"/>
          <w:lang w:val="en-US"/>
        </w:rPr>
        <w:t xml:space="preserve"> when SCr was in the normal range (0.5 – 1.0 mg/dL</w:t>
      </w:r>
      <w:r w:rsidR="00965A88" w:rsidRPr="00CB1774">
        <w:rPr>
          <w:rFonts w:ascii="Times New Roman" w:hAnsi="Times New Roman" w:cs="Times New Roman"/>
          <w:sz w:val="24"/>
          <w:szCs w:val="24"/>
          <w:shd w:val="clear" w:color="auto" w:fill="FFFFFF"/>
          <w:lang w:val="en-US"/>
        </w:rPr>
        <w:t xml:space="preserve"> or </w:t>
      </w:r>
      <w:r w:rsidR="00965A88" w:rsidRPr="00CB1774">
        <w:rPr>
          <w:rFonts w:ascii="Times New Roman" w:hAnsi="Times New Roman" w:cs="Times New Roman"/>
          <w:sz w:val="24"/>
          <w:szCs w:val="24"/>
          <w:lang w:val="en-US"/>
        </w:rPr>
        <w:t>44 to 88 µmol/L)</w:t>
      </w:r>
      <w:r w:rsidR="0033537A" w:rsidRPr="00CB1774">
        <w:rPr>
          <w:rFonts w:ascii="Times New Roman" w:hAnsi="Times New Roman" w:cs="Times New Roman"/>
          <w:sz w:val="24"/>
          <w:szCs w:val="24"/>
          <w:shd w:val="clear" w:color="auto" w:fill="FFFFFF"/>
          <w:lang w:val="en-US"/>
        </w:rPr>
        <w:t>).</w:t>
      </w:r>
    </w:p>
    <w:p w:rsidR="00F511D3" w:rsidRPr="00CB1774" w:rsidRDefault="006816EF"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In figure</w:t>
      </w:r>
      <w:r w:rsidR="007A2333" w:rsidRPr="00CB1774">
        <w:rPr>
          <w:rFonts w:ascii="Times New Roman" w:hAnsi="Times New Roman" w:cs="Times New Roman"/>
          <w:sz w:val="24"/>
          <w:szCs w:val="24"/>
          <w:lang w:val="en-US"/>
        </w:rPr>
        <w:t>s</w:t>
      </w:r>
      <w:r w:rsidRPr="00CB1774">
        <w:rPr>
          <w:rFonts w:ascii="Times New Roman" w:hAnsi="Times New Roman" w:cs="Times New Roman"/>
          <w:sz w:val="24"/>
          <w:szCs w:val="24"/>
          <w:lang w:val="en-US"/>
        </w:rPr>
        <w:t xml:space="preserve"> 2 and 3, we modified age from 50 to 80 years for men and observed absolute and relative differences, respective</w:t>
      </w:r>
      <w:r w:rsidR="00B86CFC" w:rsidRPr="00CB1774">
        <w:rPr>
          <w:rFonts w:ascii="Times New Roman" w:hAnsi="Times New Roman" w:cs="Times New Roman"/>
          <w:sz w:val="24"/>
          <w:szCs w:val="24"/>
          <w:lang w:val="en-US"/>
        </w:rPr>
        <w:t xml:space="preserve">ly. Clearly, </w:t>
      </w:r>
      <w:r w:rsidRPr="00CB1774">
        <w:rPr>
          <w:rFonts w:ascii="Times New Roman" w:hAnsi="Times New Roman" w:cs="Times New Roman"/>
          <w:sz w:val="24"/>
          <w:szCs w:val="24"/>
          <w:lang w:val="en-US"/>
        </w:rPr>
        <w:t>conc</w:t>
      </w:r>
      <w:r w:rsidR="00B86CFC" w:rsidRPr="00CB1774">
        <w:rPr>
          <w:rFonts w:ascii="Times New Roman" w:hAnsi="Times New Roman" w:cs="Times New Roman"/>
          <w:sz w:val="24"/>
          <w:szCs w:val="24"/>
          <w:lang w:val="en-US"/>
        </w:rPr>
        <w:t xml:space="preserve">ordance between the equations </w:t>
      </w:r>
      <w:r w:rsidR="007A2333" w:rsidRPr="00CB1774">
        <w:rPr>
          <w:rFonts w:ascii="Times New Roman" w:hAnsi="Times New Roman" w:cs="Times New Roman"/>
          <w:sz w:val="24"/>
          <w:szCs w:val="24"/>
          <w:lang w:val="en-US"/>
        </w:rPr>
        <w:t xml:space="preserve">increased </w:t>
      </w:r>
      <w:r w:rsidR="00B86CFC" w:rsidRPr="00CB1774">
        <w:rPr>
          <w:rFonts w:ascii="Times New Roman" w:hAnsi="Times New Roman" w:cs="Times New Roman"/>
          <w:sz w:val="24"/>
          <w:szCs w:val="24"/>
          <w:lang w:val="en-US"/>
        </w:rPr>
        <w:t>with aging</w:t>
      </w:r>
      <w:r w:rsidR="001957FC" w:rsidRPr="00CB1774">
        <w:rPr>
          <w:rFonts w:ascii="Times New Roman" w:hAnsi="Times New Roman" w:cs="Times New Roman"/>
          <w:sz w:val="24"/>
          <w:szCs w:val="24"/>
          <w:lang w:val="en-US"/>
        </w:rPr>
        <w:t xml:space="preserve"> (green cases)</w:t>
      </w:r>
      <w:r w:rsidR="00CA27AE" w:rsidRPr="00CB1774">
        <w:rPr>
          <w:rFonts w:ascii="Times New Roman" w:hAnsi="Times New Roman" w:cs="Times New Roman"/>
          <w:sz w:val="24"/>
          <w:szCs w:val="24"/>
          <w:lang w:val="en-US"/>
        </w:rPr>
        <w:t xml:space="preserve"> when absolute differences </w:t>
      </w:r>
      <w:r w:rsidR="007A2333" w:rsidRPr="00CB1774">
        <w:rPr>
          <w:rFonts w:ascii="Times New Roman" w:hAnsi="Times New Roman" w:cs="Times New Roman"/>
          <w:sz w:val="24"/>
          <w:szCs w:val="24"/>
          <w:lang w:val="en-US"/>
        </w:rPr>
        <w:t>were</w:t>
      </w:r>
      <w:r w:rsidR="00CA27AE" w:rsidRPr="00CB1774">
        <w:rPr>
          <w:rFonts w:ascii="Times New Roman" w:hAnsi="Times New Roman" w:cs="Times New Roman"/>
          <w:sz w:val="24"/>
          <w:szCs w:val="24"/>
          <w:lang w:val="en-US"/>
        </w:rPr>
        <w:t xml:space="preserve"> considered</w:t>
      </w:r>
      <w:r w:rsidR="00B86CFC" w:rsidRPr="00CB1774">
        <w:rPr>
          <w:rFonts w:ascii="Times New Roman" w:hAnsi="Times New Roman" w:cs="Times New Roman"/>
          <w:sz w:val="24"/>
          <w:szCs w:val="24"/>
          <w:lang w:val="en-US"/>
        </w:rPr>
        <w:t>. The same pattern wa</w:t>
      </w:r>
      <w:r w:rsidRPr="00CB1774">
        <w:rPr>
          <w:rFonts w:ascii="Times New Roman" w:hAnsi="Times New Roman" w:cs="Times New Roman"/>
          <w:sz w:val="24"/>
          <w:szCs w:val="24"/>
          <w:lang w:val="en-US"/>
        </w:rPr>
        <w:t>s observed in women</w:t>
      </w:r>
      <w:r w:rsidR="00B86CFC" w:rsidRPr="00CB1774">
        <w:rPr>
          <w:rFonts w:ascii="Times New Roman" w:hAnsi="Times New Roman" w:cs="Times New Roman"/>
          <w:sz w:val="24"/>
          <w:szCs w:val="24"/>
          <w:lang w:val="en-US"/>
        </w:rPr>
        <w:t xml:space="preserve"> (data not shown)</w:t>
      </w:r>
      <w:r w:rsidR="00CA27AE" w:rsidRPr="00CB1774">
        <w:rPr>
          <w:rFonts w:ascii="Times New Roman" w:hAnsi="Times New Roman" w:cs="Times New Roman"/>
          <w:sz w:val="24"/>
          <w:szCs w:val="24"/>
          <w:lang w:val="en-US"/>
        </w:rPr>
        <w:t>. I</w:t>
      </w:r>
      <w:r w:rsidR="006A1A2B" w:rsidRPr="00CB1774">
        <w:rPr>
          <w:rFonts w:ascii="Times New Roman" w:hAnsi="Times New Roman" w:cs="Times New Roman"/>
          <w:sz w:val="24"/>
          <w:szCs w:val="24"/>
          <w:lang w:val="en-US"/>
        </w:rPr>
        <w:t>f relative diffe</w:t>
      </w:r>
      <w:r w:rsidR="00CA27AE" w:rsidRPr="00CB1774">
        <w:rPr>
          <w:rFonts w:ascii="Times New Roman" w:hAnsi="Times New Roman" w:cs="Times New Roman"/>
          <w:sz w:val="24"/>
          <w:szCs w:val="24"/>
          <w:lang w:val="en-US"/>
        </w:rPr>
        <w:t>rences were considered, the trend wa</w:t>
      </w:r>
      <w:r w:rsidR="006A1A2B" w:rsidRPr="00CB1774">
        <w:rPr>
          <w:rFonts w:ascii="Times New Roman" w:hAnsi="Times New Roman" w:cs="Times New Roman"/>
          <w:sz w:val="24"/>
          <w:szCs w:val="24"/>
          <w:lang w:val="en-US"/>
        </w:rPr>
        <w:t>s less impressive</w:t>
      </w:r>
      <w:r w:rsidRPr="00CB1774">
        <w:rPr>
          <w:rFonts w:ascii="Times New Roman" w:hAnsi="Times New Roman" w:cs="Times New Roman"/>
          <w:sz w:val="24"/>
          <w:szCs w:val="24"/>
          <w:lang w:val="en-US"/>
        </w:rPr>
        <w:t xml:space="preserve">. </w:t>
      </w:r>
      <w:r w:rsidR="00F511D3" w:rsidRPr="00CB1774">
        <w:rPr>
          <w:rFonts w:ascii="Times New Roman" w:hAnsi="Times New Roman" w:cs="Times New Roman"/>
          <w:sz w:val="24"/>
          <w:szCs w:val="24"/>
          <w:lang w:val="en-US"/>
        </w:rPr>
        <w:t xml:space="preserve">Also with aging, we observed that the </w:t>
      </w:r>
      <w:r w:rsidR="00CA27AE" w:rsidRPr="00CB1774">
        <w:rPr>
          <w:rFonts w:ascii="Times New Roman" w:hAnsi="Times New Roman" w:cs="Times New Roman"/>
          <w:sz w:val="24"/>
          <w:szCs w:val="24"/>
          <w:lang w:val="en-US"/>
        </w:rPr>
        <w:t xml:space="preserve">proportion of </w:t>
      </w:r>
      <w:r w:rsidR="007A2333" w:rsidRPr="00CB1774">
        <w:rPr>
          <w:rFonts w:ascii="Times New Roman" w:hAnsi="Times New Roman" w:cs="Times New Roman"/>
          <w:sz w:val="24"/>
          <w:szCs w:val="24"/>
          <w:lang w:val="en-US"/>
        </w:rPr>
        <w:t>discordantly</w:t>
      </w:r>
      <w:r w:rsidR="00CA27AE" w:rsidRPr="00CB1774">
        <w:rPr>
          <w:rFonts w:ascii="Times New Roman" w:hAnsi="Times New Roman" w:cs="Times New Roman"/>
          <w:sz w:val="24"/>
          <w:szCs w:val="24"/>
          <w:lang w:val="en-US"/>
        </w:rPr>
        <w:t xml:space="preserve"> lower </w:t>
      </w:r>
      <w:r w:rsidR="00FD1708" w:rsidRPr="00CB1774">
        <w:rPr>
          <w:rFonts w:ascii="Times New Roman" w:hAnsi="Times New Roman" w:cs="Times New Roman"/>
          <w:sz w:val="24"/>
          <w:szCs w:val="24"/>
          <w:lang w:val="en-US"/>
        </w:rPr>
        <w:t>CG</w:t>
      </w:r>
      <w:r w:rsidR="00F511D3" w:rsidRPr="00CB1774">
        <w:rPr>
          <w:rFonts w:ascii="Times New Roman" w:hAnsi="Times New Roman" w:cs="Times New Roman"/>
          <w:sz w:val="24"/>
          <w:szCs w:val="24"/>
          <w:lang w:val="en-US"/>
        </w:rPr>
        <w:t xml:space="preserve"> results</w:t>
      </w:r>
      <w:r w:rsidR="001957FC" w:rsidRPr="00CB1774">
        <w:rPr>
          <w:rFonts w:ascii="Times New Roman" w:hAnsi="Times New Roman" w:cs="Times New Roman"/>
          <w:sz w:val="24"/>
          <w:szCs w:val="24"/>
          <w:lang w:val="en-US"/>
        </w:rPr>
        <w:t xml:space="preserve"> (red cases)</w:t>
      </w:r>
      <w:r w:rsidR="00F511D3" w:rsidRPr="00CB1774">
        <w:rPr>
          <w:rFonts w:ascii="Times New Roman" w:hAnsi="Times New Roman" w:cs="Times New Roman"/>
          <w:sz w:val="24"/>
          <w:szCs w:val="24"/>
          <w:lang w:val="en-US"/>
        </w:rPr>
        <w:t xml:space="preserve"> </w:t>
      </w:r>
      <w:r w:rsidR="00CA27AE" w:rsidRPr="00CB1774">
        <w:rPr>
          <w:rFonts w:ascii="Times New Roman" w:hAnsi="Times New Roman" w:cs="Times New Roman"/>
          <w:sz w:val="24"/>
          <w:szCs w:val="24"/>
          <w:lang w:val="en-US"/>
        </w:rPr>
        <w:t>increased</w:t>
      </w:r>
      <w:r w:rsidR="00F511D3" w:rsidRPr="00CB1774">
        <w:rPr>
          <w:rFonts w:ascii="Times New Roman" w:hAnsi="Times New Roman" w:cs="Times New Roman"/>
          <w:sz w:val="24"/>
          <w:szCs w:val="24"/>
          <w:lang w:val="en-US"/>
        </w:rPr>
        <w:t xml:space="preserve"> wher</w:t>
      </w:r>
      <w:r w:rsidR="00CA27AE" w:rsidRPr="00CB1774">
        <w:rPr>
          <w:rFonts w:ascii="Times New Roman" w:hAnsi="Times New Roman" w:cs="Times New Roman"/>
          <w:sz w:val="24"/>
          <w:szCs w:val="24"/>
          <w:lang w:val="en-US"/>
        </w:rPr>
        <w:t xml:space="preserve">eas the cases with </w:t>
      </w:r>
      <w:r w:rsidR="00B74EAA" w:rsidRPr="00CB1774">
        <w:rPr>
          <w:rFonts w:ascii="Times New Roman" w:hAnsi="Times New Roman" w:cs="Times New Roman"/>
          <w:sz w:val="24"/>
          <w:szCs w:val="24"/>
          <w:lang w:val="en-US"/>
        </w:rPr>
        <w:t xml:space="preserve">discordantly </w:t>
      </w:r>
      <w:r w:rsidR="00CA27AE" w:rsidRPr="00CB1774">
        <w:rPr>
          <w:rFonts w:ascii="Times New Roman" w:hAnsi="Times New Roman" w:cs="Times New Roman"/>
          <w:sz w:val="24"/>
          <w:szCs w:val="24"/>
          <w:lang w:val="en-US"/>
        </w:rPr>
        <w:t>higher</w:t>
      </w:r>
      <w:r w:rsidR="00F511D3" w:rsidRPr="00CB1774">
        <w:rPr>
          <w:rFonts w:ascii="Times New Roman" w:hAnsi="Times New Roman" w:cs="Times New Roman"/>
          <w:sz w:val="24"/>
          <w:szCs w:val="24"/>
          <w:lang w:val="en-US"/>
        </w:rPr>
        <w:t xml:space="preserve"> </w:t>
      </w:r>
      <w:r w:rsidR="00FD1708" w:rsidRPr="00CB1774">
        <w:rPr>
          <w:rFonts w:ascii="Times New Roman" w:hAnsi="Times New Roman" w:cs="Times New Roman"/>
          <w:sz w:val="24"/>
          <w:szCs w:val="24"/>
          <w:lang w:val="en-US"/>
        </w:rPr>
        <w:t>CG</w:t>
      </w:r>
      <w:r w:rsidR="00CA27AE" w:rsidRPr="00CB1774">
        <w:rPr>
          <w:rFonts w:ascii="Times New Roman" w:hAnsi="Times New Roman" w:cs="Times New Roman"/>
          <w:sz w:val="24"/>
          <w:szCs w:val="24"/>
          <w:lang w:val="en-US"/>
        </w:rPr>
        <w:t xml:space="preserve"> results </w:t>
      </w:r>
      <w:r w:rsidR="00DC0138" w:rsidRPr="00CB1774">
        <w:rPr>
          <w:rFonts w:ascii="Times New Roman" w:hAnsi="Times New Roman" w:cs="Times New Roman"/>
          <w:sz w:val="24"/>
          <w:szCs w:val="24"/>
          <w:lang w:val="en-US"/>
        </w:rPr>
        <w:t xml:space="preserve">(blue cases) </w:t>
      </w:r>
      <w:r w:rsidR="00CA27AE" w:rsidRPr="00CB1774">
        <w:rPr>
          <w:rFonts w:ascii="Times New Roman" w:hAnsi="Times New Roman" w:cs="Times New Roman"/>
          <w:sz w:val="24"/>
          <w:szCs w:val="24"/>
          <w:lang w:val="en-US"/>
        </w:rPr>
        <w:t>decreased</w:t>
      </w:r>
      <w:r w:rsidR="00F511D3" w:rsidRPr="00CB1774">
        <w:rPr>
          <w:rFonts w:ascii="Times New Roman" w:hAnsi="Times New Roman" w:cs="Times New Roman"/>
          <w:sz w:val="24"/>
          <w:szCs w:val="24"/>
          <w:lang w:val="en-US"/>
        </w:rPr>
        <w:t>.</w:t>
      </w:r>
    </w:p>
    <w:p w:rsidR="004A283B" w:rsidRPr="00CB1774" w:rsidRDefault="00F511D3"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In figure 3</w:t>
      </w:r>
      <w:r w:rsidR="00CA27AE" w:rsidRPr="00CB1774">
        <w:rPr>
          <w:rFonts w:ascii="Times New Roman" w:hAnsi="Times New Roman" w:cs="Times New Roman"/>
          <w:sz w:val="24"/>
          <w:szCs w:val="24"/>
          <w:lang w:val="en-US"/>
        </w:rPr>
        <w:t xml:space="preserve"> (relative difference</w:t>
      </w:r>
      <w:r w:rsidR="00973B20" w:rsidRPr="00CB1774">
        <w:rPr>
          <w:rFonts w:ascii="Times New Roman" w:hAnsi="Times New Roman" w:cs="Times New Roman"/>
          <w:sz w:val="24"/>
          <w:szCs w:val="24"/>
          <w:lang w:val="en-US"/>
        </w:rPr>
        <w:t xml:space="preserve"> for males</w:t>
      </w:r>
      <w:r w:rsidR="00CA27AE" w:rsidRPr="00CB1774">
        <w:rPr>
          <w:rFonts w:ascii="Times New Roman" w:hAnsi="Times New Roman" w:cs="Times New Roman"/>
          <w:sz w:val="24"/>
          <w:szCs w:val="24"/>
          <w:lang w:val="en-US"/>
        </w:rPr>
        <w:t>)</w:t>
      </w:r>
      <w:r w:rsidRPr="00CB1774">
        <w:rPr>
          <w:rFonts w:ascii="Times New Roman" w:hAnsi="Times New Roman" w:cs="Times New Roman"/>
          <w:sz w:val="24"/>
          <w:szCs w:val="24"/>
          <w:lang w:val="en-US"/>
        </w:rPr>
        <w:t xml:space="preserve">, the yellow </w:t>
      </w:r>
      <w:r w:rsidR="00973B20" w:rsidRPr="00CB1774">
        <w:rPr>
          <w:rFonts w:ascii="Times New Roman" w:hAnsi="Times New Roman" w:cs="Times New Roman"/>
          <w:sz w:val="24"/>
          <w:szCs w:val="24"/>
          <w:lang w:val="en-US"/>
        </w:rPr>
        <w:t>rectangle</w:t>
      </w:r>
      <w:r w:rsidRPr="00CB1774">
        <w:rPr>
          <w:rFonts w:ascii="Times New Roman" w:hAnsi="Times New Roman" w:cs="Times New Roman"/>
          <w:sz w:val="24"/>
          <w:szCs w:val="24"/>
          <w:lang w:val="en-US"/>
        </w:rPr>
        <w:t xml:space="preserve"> corresponds to subjects with normal SCr values (between 0.6 and 1.2 mg/dL</w:t>
      </w:r>
      <w:r w:rsidR="00965A88" w:rsidRPr="00CB1774">
        <w:rPr>
          <w:rFonts w:ascii="Times New Roman" w:hAnsi="Times New Roman" w:cs="Times New Roman"/>
          <w:sz w:val="24"/>
          <w:szCs w:val="24"/>
          <w:lang w:val="en-US"/>
        </w:rPr>
        <w:t xml:space="preserve"> or 53 to 106 µmol/L)</w:t>
      </w:r>
      <w:r w:rsidRPr="00CB1774">
        <w:rPr>
          <w:rFonts w:ascii="Times New Roman" w:hAnsi="Times New Roman" w:cs="Times New Roman"/>
          <w:sz w:val="24"/>
          <w:szCs w:val="24"/>
          <w:lang w:val="en-US"/>
        </w:rPr>
        <w:t xml:space="preserve">) and normal weights (between 60 and 85 kg). It is interesting to note </w:t>
      </w:r>
      <w:r w:rsidR="00973B20" w:rsidRPr="00CB1774">
        <w:rPr>
          <w:rFonts w:ascii="Times New Roman" w:hAnsi="Times New Roman" w:cs="Times New Roman"/>
          <w:sz w:val="24"/>
          <w:szCs w:val="24"/>
          <w:lang w:val="en-US"/>
        </w:rPr>
        <w:t xml:space="preserve">that </w:t>
      </w:r>
      <w:r w:rsidRPr="00CB1774">
        <w:rPr>
          <w:rFonts w:ascii="Times New Roman" w:hAnsi="Times New Roman" w:cs="Times New Roman"/>
          <w:sz w:val="24"/>
          <w:szCs w:val="24"/>
          <w:lang w:val="en-US"/>
        </w:rPr>
        <w:t xml:space="preserve">these “normal” subjects had </w:t>
      </w:r>
      <w:r w:rsidR="006D6E7E" w:rsidRPr="00CB1774">
        <w:rPr>
          <w:rFonts w:ascii="Times New Roman" w:hAnsi="Times New Roman" w:cs="Times New Roman"/>
          <w:sz w:val="24"/>
          <w:szCs w:val="24"/>
          <w:lang w:val="en-US"/>
        </w:rPr>
        <w:t xml:space="preserve">mostly </w:t>
      </w:r>
      <w:r w:rsidRPr="00CB1774">
        <w:rPr>
          <w:rFonts w:ascii="Times New Roman" w:hAnsi="Times New Roman" w:cs="Times New Roman"/>
          <w:sz w:val="24"/>
          <w:szCs w:val="24"/>
          <w:lang w:val="en-US"/>
        </w:rPr>
        <w:t>concordant results</w:t>
      </w:r>
      <w:r w:rsidR="0083738E" w:rsidRPr="00CB1774">
        <w:rPr>
          <w:rFonts w:ascii="Times New Roman" w:hAnsi="Times New Roman" w:cs="Times New Roman"/>
          <w:sz w:val="24"/>
          <w:szCs w:val="24"/>
          <w:lang w:val="en-US"/>
        </w:rPr>
        <w:t xml:space="preserve"> (green cases)</w:t>
      </w:r>
      <w:r w:rsidRPr="00CB1774">
        <w:rPr>
          <w:rFonts w:ascii="Times New Roman" w:hAnsi="Times New Roman" w:cs="Times New Roman"/>
          <w:sz w:val="24"/>
          <w:szCs w:val="24"/>
          <w:lang w:val="en-US"/>
        </w:rPr>
        <w:t xml:space="preserve"> </w:t>
      </w:r>
      <w:r w:rsidR="00CA27AE" w:rsidRPr="00CB1774">
        <w:rPr>
          <w:rFonts w:ascii="Times New Roman" w:hAnsi="Times New Roman" w:cs="Times New Roman"/>
          <w:sz w:val="24"/>
          <w:szCs w:val="24"/>
          <w:lang w:val="en-US"/>
        </w:rPr>
        <w:t xml:space="preserve">between </w:t>
      </w:r>
      <w:r w:rsidR="00072B2B" w:rsidRPr="00CB1774">
        <w:rPr>
          <w:rFonts w:ascii="Times New Roman" w:hAnsi="Times New Roman" w:cs="Times New Roman"/>
          <w:sz w:val="24"/>
          <w:szCs w:val="24"/>
          <w:lang w:val="en-US"/>
        </w:rPr>
        <w:t xml:space="preserve">the two </w:t>
      </w:r>
      <w:r w:rsidR="001957FC" w:rsidRPr="00CB1774">
        <w:rPr>
          <w:rFonts w:ascii="Times New Roman" w:hAnsi="Times New Roman" w:cs="Times New Roman"/>
          <w:sz w:val="24"/>
          <w:szCs w:val="24"/>
          <w:lang w:val="en-US"/>
        </w:rPr>
        <w:t>equations at 50 years and younger</w:t>
      </w:r>
      <w:r w:rsidRPr="00CB1774">
        <w:rPr>
          <w:rFonts w:ascii="Times New Roman" w:hAnsi="Times New Roman" w:cs="Times New Roman"/>
          <w:sz w:val="24"/>
          <w:szCs w:val="24"/>
          <w:lang w:val="en-US"/>
        </w:rPr>
        <w:t xml:space="preserve"> but that discrepancies between </w:t>
      </w:r>
      <w:r w:rsidR="00072B2B" w:rsidRPr="00CB1774">
        <w:rPr>
          <w:rFonts w:ascii="Times New Roman" w:hAnsi="Times New Roman" w:cs="Times New Roman"/>
          <w:sz w:val="24"/>
          <w:szCs w:val="24"/>
          <w:lang w:val="en-US"/>
        </w:rPr>
        <w:t xml:space="preserve">the two </w:t>
      </w:r>
      <w:r w:rsidRPr="00CB1774">
        <w:rPr>
          <w:rFonts w:ascii="Times New Roman" w:hAnsi="Times New Roman" w:cs="Times New Roman"/>
          <w:sz w:val="24"/>
          <w:szCs w:val="24"/>
          <w:lang w:val="en-US"/>
        </w:rPr>
        <w:t>equations</w:t>
      </w:r>
      <w:r w:rsidR="00CA27AE" w:rsidRPr="00CB1774">
        <w:rPr>
          <w:rFonts w:ascii="Times New Roman" w:hAnsi="Times New Roman" w:cs="Times New Roman"/>
          <w:sz w:val="24"/>
          <w:szCs w:val="24"/>
          <w:lang w:val="en-US"/>
        </w:rPr>
        <w:t xml:space="preserve"> results</w:t>
      </w:r>
      <w:r w:rsidRPr="00CB1774">
        <w:rPr>
          <w:rFonts w:ascii="Times New Roman" w:hAnsi="Times New Roman" w:cs="Times New Roman"/>
          <w:sz w:val="24"/>
          <w:szCs w:val="24"/>
          <w:lang w:val="en-US"/>
        </w:rPr>
        <w:t xml:space="preserve"> increased with aging, the majority of </w:t>
      </w:r>
      <w:r w:rsidR="00FD1708" w:rsidRPr="00CB1774">
        <w:rPr>
          <w:rFonts w:ascii="Times New Roman" w:hAnsi="Times New Roman" w:cs="Times New Roman"/>
          <w:sz w:val="24"/>
          <w:szCs w:val="24"/>
          <w:lang w:val="en-US"/>
        </w:rPr>
        <w:t>CG</w:t>
      </w:r>
      <w:r w:rsidRPr="00CB1774">
        <w:rPr>
          <w:rFonts w:ascii="Times New Roman" w:hAnsi="Times New Roman" w:cs="Times New Roman"/>
          <w:sz w:val="24"/>
          <w:szCs w:val="24"/>
          <w:lang w:val="en-US"/>
        </w:rPr>
        <w:t xml:space="preserve"> results being </w:t>
      </w:r>
      <w:r w:rsidR="007A2333" w:rsidRPr="00CB1774">
        <w:rPr>
          <w:rFonts w:ascii="Times New Roman" w:hAnsi="Times New Roman" w:cs="Times New Roman"/>
          <w:sz w:val="24"/>
          <w:szCs w:val="24"/>
          <w:lang w:val="en-US"/>
        </w:rPr>
        <w:t>discordantly</w:t>
      </w:r>
      <w:r w:rsidR="007A2333" w:rsidRPr="00CB1774">
        <w:rPr>
          <w:rFonts w:ascii="Times New Roman" w:hAnsi="Times New Roman" w:cs="Times New Roman"/>
          <w:sz w:val="24"/>
          <w:szCs w:val="24"/>
          <w:shd w:val="clear" w:color="auto" w:fill="FFFFFF"/>
          <w:lang w:val="en-US"/>
        </w:rPr>
        <w:t xml:space="preserve"> </w:t>
      </w:r>
      <w:r w:rsidRPr="00CB1774">
        <w:rPr>
          <w:rFonts w:ascii="Times New Roman" w:hAnsi="Times New Roman" w:cs="Times New Roman"/>
          <w:sz w:val="24"/>
          <w:szCs w:val="24"/>
          <w:lang w:val="en-US"/>
        </w:rPr>
        <w:t xml:space="preserve">lower </w:t>
      </w:r>
      <w:r w:rsidR="00DA580F" w:rsidRPr="00CB1774">
        <w:rPr>
          <w:rFonts w:ascii="Times New Roman" w:hAnsi="Times New Roman" w:cs="Times New Roman"/>
          <w:sz w:val="24"/>
          <w:szCs w:val="24"/>
          <w:lang w:val="en-US"/>
        </w:rPr>
        <w:t>than the CKD-EPI equations</w:t>
      </w:r>
      <w:r w:rsidR="001957FC" w:rsidRPr="00CB1774">
        <w:rPr>
          <w:rFonts w:ascii="Times New Roman" w:hAnsi="Times New Roman" w:cs="Times New Roman"/>
          <w:sz w:val="24"/>
          <w:szCs w:val="24"/>
          <w:lang w:val="en-US"/>
        </w:rPr>
        <w:t xml:space="preserve"> (more red cases in these normal subjects)</w:t>
      </w:r>
      <w:r w:rsidR="00DA580F" w:rsidRPr="00CB1774">
        <w:rPr>
          <w:rFonts w:ascii="Times New Roman" w:hAnsi="Times New Roman" w:cs="Times New Roman"/>
          <w:sz w:val="24"/>
          <w:szCs w:val="24"/>
          <w:lang w:val="en-US"/>
        </w:rPr>
        <w:t>. The same observation was made in women</w:t>
      </w:r>
      <w:r w:rsidR="00072B2B" w:rsidRPr="00CB1774">
        <w:rPr>
          <w:rFonts w:ascii="Times New Roman" w:hAnsi="Times New Roman" w:cs="Times New Roman"/>
          <w:sz w:val="24"/>
          <w:szCs w:val="24"/>
          <w:lang w:val="en-US"/>
        </w:rPr>
        <w:t xml:space="preserve"> (data not shown)</w:t>
      </w:r>
      <w:r w:rsidR="00DA580F" w:rsidRPr="00CB1774">
        <w:rPr>
          <w:rFonts w:ascii="Times New Roman" w:hAnsi="Times New Roman" w:cs="Times New Roman"/>
          <w:sz w:val="24"/>
          <w:szCs w:val="24"/>
          <w:lang w:val="en-US"/>
        </w:rPr>
        <w:t>.</w:t>
      </w:r>
      <w:r w:rsidR="001621E7" w:rsidRPr="00CB1774">
        <w:rPr>
          <w:rFonts w:ascii="Times New Roman" w:hAnsi="Times New Roman" w:cs="Times New Roman"/>
          <w:sz w:val="24"/>
          <w:szCs w:val="24"/>
          <w:lang w:val="en-US"/>
        </w:rPr>
        <w:t xml:space="preserve"> </w:t>
      </w:r>
    </w:p>
    <w:p w:rsidR="005F75CA" w:rsidRPr="00CB1774" w:rsidRDefault="004A283B"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In CKD patients (SCr between 1.5 and 3 mg/dL</w:t>
      </w:r>
      <w:r w:rsidR="00965A88" w:rsidRPr="00CB1774">
        <w:rPr>
          <w:rFonts w:ascii="Times New Roman" w:hAnsi="Times New Roman" w:cs="Times New Roman"/>
          <w:sz w:val="24"/>
          <w:szCs w:val="24"/>
          <w:lang w:val="en-US"/>
        </w:rPr>
        <w:t xml:space="preserve"> or 132 to 264 µmol/L</w:t>
      </w:r>
      <w:r w:rsidRPr="00CB1774">
        <w:rPr>
          <w:rFonts w:ascii="Times New Roman" w:hAnsi="Times New Roman" w:cs="Times New Roman"/>
          <w:sz w:val="24"/>
          <w:szCs w:val="24"/>
          <w:lang w:val="en-US"/>
        </w:rPr>
        <w:t xml:space="preserve">), the simulations showed, as expected, different results if absolute or relative differences are considered. </w:t>
      </w:r>
      <w:r w:rsidR="005F75CA" w:rsidRPr="00CB1774">
        <w:rPr>
          <w:rFonts w:ascii="Times New Roman" w:hAnsi="Times New Roman" w:cs="Times New Roman"/>
          <w:sz w:val="24"/>
          <w:szCs w:val="24"/>
          <w:lang w:val="en-US"/>
        </w:rPr>
        <w:t>Globally, when absolute differences were considered, t</w:t>
      </w:r>
      <w:r w:rsidRPr="00CB1774">
        <w:rPr>
          <w:rFonts w:ascii="Times New Roman" w:hAnsi="Times New Roman" w:cs="Times New Roman"/>
          <w:sz w:val="24"/>
          <w:szCs w:val="24"/>
          <w:lang w:val="en-US"/>
        </w:rPr>
        <w:t>he simulation showed that</w:t>
      </w:r>
      <w:r w:rsidR="005F75CA" w:rsidRPr="00CB1774">
        <w:rPr>
          <w:rFonts w:ascii="Times New Roman" w:hAnsi="Times New Roman" w:cs="Times New Roman"/>
          <w:sz w:val="24"/>
          <w:szCs w:val="24"/>
          <w:lang w:val="en-US"/>
        </w:rPr>
        <w:t xml:space="preserve"> concordance between the two equations increased with aging, except in males with low weight (&lt;60kg).</w:t>
      </w:r>
      <w:r w:rsidRPr="00CB1774">
        <w:rPr>
          <w:rFonts w:ascii="Times New Roman" w:hAnsi="Times New Roman" w:cs="Times New Roman"/>
          <w:sz w:val="24"/>
          <w:szCs w:val="24"/>
          <w:lang w:val="en-US"/>
        </w:rPr>
        <w:t xml:space="preserve"> </w:t>
      </w:r>
      <w:r w:rsidR="005F75CA" w:rsidRPr="00CB1774">
        <w:rPr>
          <w:rFonts w:ascii="Times New Roman" w:hAnsi="Times New Roman" w:cs="Times New Roman"/>
          <w:sz w:val="24"/>
          <w:szCs w:val="24"/>
          <w:lang w:val="en-US"/>
        </w:rPr>
        <w:t xml:space="preserve">If relative differences were considered, the higher concordance between equations with aging remained true but only in subjects </w:t>
      </w:r>
      <w:r w:rsidR="00072B2B" w:rsidRPr="00CB1774">
        <w:rPr>
          <w:rFonts w:ascii="Times New Roman" w:hAnsi="Times New Roman" w:cs="Times New Roman"/>
          <w:sz w:val="24"/>
          <w:szCs w:val="24"/>
          <w:lang w:val="en-US"/>
        </w:rPr>
        <w:t>with normal weight (within 60-85</w:t>
      </w:r>
      <w:r w:rsidR="005F75CA" w:rsidRPr="00CB1774">
        <w:rPr>
          <w:rFonts w:ascii="Times New Roman" w:hAnsi="Times New Roman" w:cs="Times New Roman"/>
          <w:sz w:val="24"/>
          <w:szCs w:val="24"/>
          <w:lang w:val="en-US"/>
        </w:rPr>
        <w:t xml:space="preserve"> kg). </w:t>
      </w:r>
      <w:r w:rsidR="00973B20" w:rsidRPr="00CB1774">
        <w:rPr>
          <w:rFonts w:ascii="Times New Roman" w:hAnsi="Times New Roman" w:cs="Times New Roman"/>
          <w:sz w:val="24"/>
          <w:szCs w:val="24"/>
          <w:lang w:val="en-US"/>
        </w:rPr>
        <w:t xml:space="preserve">The concordance </w:t>
      </w:r>
      <w:r w:rsidR="00973B20" w:rsidRPr="00CB1774">
        <w:rPr>
          <w:rFonts w:ascii="Times New Roman" w:hAnsi="Times New Roman" w:cs="Times New Roman"/>
          <w:sz w:val="24"/>
          <w:szCs w:val="24"/>
          <w:lang w:val="en-US"/>
        </w:rPr>
        <w:lastRenderedPageBreak/>
        <w:t xml:space="preserve">between relative differences was very low (between 0 and 50%) for females (independent of weight) and for males with extreme low and high </w:t>
      </w:r>
      <w:r w:rsidR="00072B2B" w:rsidRPr="00CB1774">
        <w:rPr>
          <w:rFonts w:ascii="Times New Roman" w:hAnsi="Times New Roman" w:cs="Times New Roman"/>
          <w:sz w:val="24"/>
          <w:szCs w:val="24"/>
          <w:lang w:val="en-US"/>
        </w:rPr>
        <w:t xml:space="preserve">body </w:t>
      </w:r>
      <w:r w:rsidR="00973B20" w:rsidRPr="00CB1774">
        <w:rPr>
          <w:rFonts w:ascii="Times New Roman" w:hAnsi="Times New Roman" w:cs="Times New Roman"/>
          <w:sz w:val="24"/>
          <w:szCs w:val="24"/>
          <w:lang w:val="en-US"/>
        </w:rPr>
        <w:t>weight.</w:t>
      </w:r>
    </w:p>
    <w:p w:rsidR="00915EC2" w:rsidRPr="00CB1774" w:rsidRDefault="006D6E7E"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i/>
          <w:sz w:val="24"/>
          <w:szCs w:val="24"/>
          <w:u w:val="single"/>
          <w:lang w:val="en-US"/>
        </w:rPr>
        <w:t xml:space="preserve">Clinical </w:t>
      </w:r>
      <w:r w:rsidR="00C80AE9" w:rsidRPr="00CB1774">
        <w:rPr>
          <w:rFonts w:ascii="Times New Roman" w:hAnsi="Times New Roman" w:cs="Times New Roman"/>
          <w:i/>
          <w:sz w:val="24"/>
          <w:szCs w:val="24"/>
          <w:u w:val="single"/>
          <w:lang w:val="en-US"/>
        </w:rPr>
        <w:t>data</w:t>
      </w:r>
      <w:r w:rsidR="00F511D3" w:rsidRPr="00CB1774">
        <w:rPr>
          <w:rFonts w:ascii="Times New Roman" w:hAnsi="Times New Roman" w:cs="Times New Roman"/>
          <w:sz w:val="24"/>
          <w:szCs w:val="24"/>
          <w:lang w:val="en-US"/>
        </w:rPr>
        <w:t xml:space="preserve">  </w:t>
      </w:r>
    </w:p>
    <w:p w:rsidR="00C80AE9" w:rsidRPr="00CB1774" w:rsidRDefault="00C80AE9"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From the two laboratories, 9535 SCr results </w:t>
      </w:r>
      <w:r w:rsidR="00C9213D" w:rsidRPr="00CB1774">
        <w:rPr>
          <w:rFonts w:ascii="Times New Roman" w:hAnsi="Times New Roman" w:cs="Times New Roman"/>
          <w:sz w:val="24"/>
          <w:szCs w:val="24"/>
          <w:lang w:val="en-US"/>
        </w:rPr>
        <w:t xml:space="preserve">from subjects older than 60 years </w:t>
      </w:r>
      <w:r w:rsidRPr="00CB1774">
        <w:rPr>
          <w:rFonts w:ascii="Times New Roman" w:hAnsi="Times New Roman" w:cs="Times New Roman"/>
          <w:sz w:val="24"/>
          <w:szCs w:val="24"/>
          <w:lang w:val="en-US"/>
        </w:rPr>
        <w:t>were availab</w:t>
      </w:r>
      <w:r w:rsidR="00F9343D" w:rsidRPr="00CB1774">
        <w:rPr>
          <w:rFonts w:ascii="Times New Roman" w:hAnsi="Times New Roman" w:cs="Times New Roman"/>
          <w:sz w:val="24"/>
          <w:szCs w:val="24"/>
          <w:lang w:val="en-US"/>
        </w:rPr>
        <w:t>le with limited anthropometric</w:t>
      </w:r>
      <w:r w:rsidRPr="00CB1774">
        <w:rPr>
          <w:rFonts w:ascii="Times New Roman" w:hAnsi="Times New Roman" w:cs="Times New Roman"/>
          <w:sz w:val="24"/>
          <w:szCs w:val="24"/>
          <w:lang w:val="en-US"/>
        </w:rPr>
        <w:t xml:space="preserve"> </w:t>
      </w:r>
      <w:r w:rsidR="00C9213D" w:rsidRPr="00CB1774">
        <w:rPr>
          <w:rFonts w:ascii="Times New Roman" w:hAnsi="Times New Roman" w:cs="Times New Roman"/>
          <w:sz w:val="24"/>
          <w:szCs w:val="24"/>
          <w:lang w:val="en-US"/>
        </w:rPr>
        <w:t>information</w:t>
      </w:r>
      <w:r w:rsidRPr="00CB1774">
        <w:rPr>
          <w:rFonts w:ascii="Times New Roman" w:hAnsi="Times New Roman" w:cs="Times New Roman"/>
          <w:sz w:val="24"/>
          <w:szCs w:val="24"/>
          <w:lang w:val="en-US"/>
        </w:rPr>
        <w:t xml:space="preserve"> (gender, height, weight and age). Among these, 9091 samples </w:t>
      </w:r>
      <w:r w:rsidR="00971AA9" w:rsidRPr="00CB1774">
        <w:rPr>
          <w:rFonts w:ascii="Times New Roman" w:hAnsi="Times New Roman" w:cs="Times New Roman"/>
          <w:sz w:val="24"/>
          <w:szCs w:val="24"/>
          <w:lang w:val="en-US"/>
        </w:rPr>
        <w:t>had SCr</w:t>
      </w:r>
      <w:r w:rsidRPr="00CB1774">
        <w:rPr>
          <w:rFonts w:ascii="Times New Roman" w:hAnsi="Times New Roman" w:cs="Times New Roman"/>
          <w:sz w:val="24"/>
          <w:szCs w:val="24"/>
          <w:lang w:val="en-US"/>
        </w:rPr>
        <w:t xml:space="preserve"> measured between 0.5 and 3 mg/dL</w:t>
      </w:r>
      <w:r w:rsidR="00965A88" w:rsidRPr="00CB1774">
        <w:rPr>
          <w:rFonts w:ascii="Times New Roman" w:hAnsi="Times New Roman" w:cs="Times New Roman"/>
          <w:sz w:val="24"/>
          <w:szCs w:val="24"/>
          <w:lang w:val="en-US"/>
        </w:rPr>
        <w:t xml:space="preserve"> (44 to 264 µmol/L)</w:t>
      </w:r>
      <w:r w:rsidRPr="00CB1774">
        <w:rPr>
          <w:rFonts w:ascii="Times New Roman" w:hAnsi="Times New Roman" w:cs="Times New Roman"/>
          <w:sz w:val="24"/>
          <w:szCs w:val="24"/>
          <w:lang w:val="en-US"/>
        </w:rPr>
        <w:t xml:space="preserve"> and</w:t>
      </w:r>
      <w:r w:rsidR="00971AA9" w:rsidRPr="00CB1774">
        <w:rPr>
          <w:rFonts w:ascii="Times New Roman" w:hAnsi="Times New Roman" w:cs="Times New Roman"/>
          <w:sz w:val="24"/>
          <w:szCs w:val="24"/>
          <w:lang w:val="en-US"/>
        </w:rPr>
        <w:t xml:space="preserve"> were</w:t>
      </w:r>
      <w:r w:rsidRPr="00CB1774">
        <w:rPr>
          <w:rFonts w:ascii="Times New Roman" w:hAnsi="Times New Roman" w:cs="Times New Roman"/>
          <w:sz w:val="24"/>
          <w:szCs w:val="24"/>
          <w:lang w:val="en-US"/>
        </w:rPr>
        <w:t xml:space="preserve"> thus </w:t>
      </w:r>
      <w:r w:rsidR="007F2218" w:rsidRPr="00CB1774">
        <w:rPr>
          <w:rFonts w:ascii="Times New Roman" w:hAnsi="Times New Roman" w:cs="Times New Roman"/>
          <w:sz w:val="24"/>
          <w:szCs w:val="24"/>
          <w:lang w:val="en-US"/>
        </w:rPr>
        <w:t xml:space="preserve">included in </w:t>
      </w:r>
      <w:r w:rsidR="00F9343D" w:rsidRPr="00CB1774">
        <w:rPr>
          <w:rFonts w:ascii="Times New Roman" w:hAnsi="Times New Roman" w:cs="Times New Roman"/>
          <w:sz w:val="24"/>
          <w:szCs w:val="24"/>
          <w:lang w:val="en-US"/>
        </w:rPr>
        <w:t xml:space="preserve">the present </w:t>
      </w:r>
      <w:r w:rsidRPr="00CB1774">
        <w:rPr>
          <w:rFonts w:ascii="Times New Roman" w:hAnsi="Times New Roman" w:cs="Times New Roman"/>
          <w:sz w:val="24"/>
          <w:szCs w:val="24"/>
          <w:lang w:val="en-US"/>
        </w:rPr>
        <w:t>analysis. Among these 9091 results, 48% were from women. M</w:t>
      </w:r>
      <w:r w:rsidR="007D0CBD" w:rsidRPr="00CB1774">
        <w:rPr>
          <w:rFonts w:ascii="Times New Roman" w:hAnsi="Times New Roman" w:cs="Times New Roman"/>
          <w:sz w:val="24"/>
          <w:szCs w:val="24"/>
          <w:lang w:val="en-US"/>
        </w:rPr>
        <w:t>edian age was 71 [</w:t>
      </w:r>
      <w:r w:rsidR="00F9343D" w:rsidRPr="00CB1774">
        <w:rPr>
          <w:rFonts w:ascii="Times New Roman" w:hAnsi="Times New Roman" w:cs="Times New Roman"/>
          <w:sz w:val="24"/>
          <w:szCs w:val="24"/>
          <w:lang w:val="en-US"/>
        </w:rPr>
        <w:t xml:space="preserve">IQR: </w:t>
      </w:r>
      <w:r w:rsidR="007D0CBD" w:rsidRPr="00CB1774">
        <w:rPr>
          <w:rFonts w:ascii="Times New Roman" w:hAnsi="Times New Roman" w:cs="Times New Roman"/>
          <w:sz w:val="24"/>
          <w:szCs w:val="24"/>
          <w:lang w:val="en-US"/>
        </w:rPr>
        <w:t>66;78]</w:t>
      </w:r>
      <w:r w:rsidRPr="00CB1774">
        <w:rPr>
          <w:rFonts w:ascii="Times New Roman" w:hAnsi="Times New Roman" w:cs="Times New Roman"/>
          <w:sz w:val="24"/>
          <w:szCs w:val="24"/>
          <w:lang w:val="en-US"/>
        </w:rPr>
        <w:t xml:space="preserve"> years</w:t>
      </w:r>
      <w:r w:rsidR="00642C3B" w:rsidRPr="00CB1774">
        <w:rPr>
          <w:rFonts w:ascii="Times New Roman" w:hAnsi="Times New Roman" w:cs="Times New Roman"/>
          <w:sz w:val="24"/>
          <w:szCs w:val="24"/>
          <w:lang w:val="en-US"/>
        </w:rPr>
        <w:t>. Median</w:t>
      </w:r>
      <w:r w:rsidRPr="00CB1774">
        <w:rPr>
          <w:rFonts w:ascii="Times New Roman" w:hAnsi="Times New Roman" w:cs="Times New Roman"/>
          <w:sz w:val="24"/>
          <w:szCs w:val="24"/>
          <w:lang w:val="en-US"/>
        </w:rPr>
        <w:t xml:space="preserve"> weight and height were </w:t>
      </w:r>
      <w:r w:rsidR="00642C3B" w:rsidRPr="00CB1774">
        <w:rPr>
          <w:rFonts w:ascii="Times New Roman" w:hAnsi="Times New Roman" w:cs="Times New Roman"/>
          <w:sz w:val="24"/>
          <w:szCs w:val="24"/>
          <w:lang w:val="en-US"/>
        </w:rPr>
        <w:t>72 [62;82]</w:t>
      </w:r>
      <w:r w:rsidR="00765579"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 xml:space="preserve">kg and </w:t>
      </w:r>
      <w:r w:rsidR="00642C3B" w:rsidRPr="00CB1774">
        <w:rPr>
          <w:rFonts w:ascii="Times New Roman" w:hAnsi="Times New Roman" w:cs="Times New Roman"/>
          <w:sz w:val="24"/>
          <w:szCs w:val="24"/>
          <w:lang w:val="en-US"/>
        </w:rPr>
        <w:t>167 [160;173]</w:t>
      </w:r>
      <w:r w:rsidR="00765579" w:rsidRPr="00CB1774">
        <w:rPr>
          <w:rFonts w:ascii="Times New Roman" w:hAnsi="Times New Roman" w:cs="Times New Roman"/>
          <w:sz w:val="24"/>
          <w:szCs w:val="24"/>
          <w:lang w:val="en-US"/>
        </w:rPr>
        <w:t xml:space="preserve"> </w:t>
      </w:r>
      <w:r w:rsidR="00971AA9" w:rsidRPr="00CB1774">
        <w:rPr>
          <w:rFonts w:ascii="Times New Roman" w:hAnsi="Times New Roman" w:cs="Times New Roman"/>
          <w:sz w:val="24"/>
          <w:szCs w:val="24"/>
          <w:lang w:val="en-US"/>
        </w:rPr>
        <w:t>cm</w:t>
      </w:r>
      <w:r w:rsidR="007F2218" w:rsidRPr="00CB1774">
        <w:rPr>
          <w:rFonts w:ascii="Times New Roman" w:hAnsi="Times New Roman" w:cs="Times New Roman"/>
          <w:sz w:val="24"/>
          <w:szCs w:val="24"/>
          <w:lang w:val="en-US"/>
        </w:rPr>
        <w:t>, respectively</w:t>
      </w:r>
      <w:r w:rsidR="00971AA9" w:rsidRPr="00CB1774">
        <w:rPr>
          <w:rFonts w:ascii="Times New Roman" w:hAnsi="Times New Roman" w:cs="Times New Roman"/>
          <w:sz w:val="24"/>
          <w:szCs w:val="24"/>
          <w:lang w:val="en-US"/>
        </w:rPr>
        <w:t>. Median</w:t>
      </w:r>
      <w:r w:rsidRPr="00CB1774">
        <w:rPr>
          <w:rFonts w:ascii="Times New Roman" w:hAnsi="Times New Roman" w:cs="Times New Roman"/>
          <w:sz w:val="24"/>
          <w:szCs w:val="24"/>
          <w:lang w:val="en-US"/>
        </w:rPr>
        <w:t xml:space="preserve"> SCr was </w:t>
      </w:r>
      <w:r w:rsidR="00642C3B" w:rsidRPr="00CB1774">
        <w:rPr>
          <w:rFonts w:ascii="Times New Roman" w:hAnsi="Times New Roman" w:cs="Times New Roman"/>
          <w:sz w:val="24"/>
          <w:szCs w:val="24"/>
          <w:lang w:val="en-US"/>
        </w:rPr>
        <w:t xml:space="preserve">0.95 [0.80;1.14] </w:t>
      </w:r>
      <w:r w:rsidR="00971AA9" w:rsidRPr="00CB1774">
        <w:rPr>
          <w:rFonts w:ascii="Times New Roman" w:hAnsi="Times New Roman" w:cs="Times New Roman"/>
          <w:sz w:val="24"/>
          <w:szCs w:val="24"/>
          <w:lang w:val="en-US"/>
        </w:rPr>
        <w:t>mg/dL</w:t>
      </w:r>
      <w:r w:rsidR="00965A88" w:rsidRPr="00CB1774">
        <w:rPr>
          <w:rFonts w:ascii="Times New Roman" w:hAnsi="Times New Roman" w:cs="Times New Roman"/>
          <w:sz w:val="24"/>
          <w:szCs w:val="24"/>
          <w:lang w:val="en-US"/>
        </w:rPr>
        <w:t xml:space="preserve"> (84 [70;100] µmol/L)</w:t>
      </w:r>
      <w:r w:rsidR="00971AA9" w:rsidRPr="00CB1774">
        <w:rPr>
          <w:rFonts w:ascii="Times New Roman" w:hAnsi="Times New Roman" w:cs="Times New Roman"/>
          <w:sz w:val="24"/>
          <w:szCs w:val="24"/>
          <w:lang w:val="en-US"/>
        </w:rPr>
        <w:t xml:space="preserve"> and median</w:t>
      </w:r>
      <w:r w:rsidRPr="00CB1774">
        <w:rPr>
          <w:rFonts w:ascii="Times New Roman" w:hAnsi="Times New Roman" w:cs="Times New Roman"/>
          <w:sz w:val="24"/>
          <w:szCs w:val="24"/>
          <w:lang w:val="en-US"/>
        </w:rPr>
        <w:t xml:space="preserve"> eGFR</w:t>
      </w:r>
      <w:r w:rsidR="00DC0138" w:rsidRPr="00CB1774">
        <w:rPr>
          <w:rFonts w:ascii="Times New Roman" w:hAnsi="Times New Roman" w:cs="Times New Roman"/>
          <w:sz w:val="24"/>
          <w:szCs w:val="24"/>
          <w:lang w:val="en-US"/>
        </w:rPr>
        <w:t xml:space="preserve"> by CKD-EPI and eClCr</w:t>
      </w:r>
      <w:r w:rsidRPr="00CB1774">
        <w:rPr>
          <w:rFonts w:ascii="Times New Roman" w:hAnsi="Times New Roman" w:cs="Times New Roman"/>
          <w:sz w:val="24"/>
          <w:szCs w:val="24"/>
          <w:lang w:val="en-US"/>
        </w:rPr>
        <w:t xml:space="preserve"> </w:t>
      </w:r>
      <w:r w:rsidR="00DC0138" w:rsidRPr="00CB1774">
        <w:rPr>
          <w:rFonts w:ascii="Times New Roman" w:hAnsi="Times New Roman" w:cs="Times New Roman"/>
          <w:sz w:val="24"/>
          <w:szCs w:val="24"/>
          <w:lang w:val="en-US"/>
        </w:rPr>
        <w:t>by CG</w:t>
      </w:r>
      <w:r w:rsidRPr="00CB1774">
        <w:rPr>
          <w:rFonts w:ascii="Times New Roman" w:hAnsi="Times New Roman" w:cs="Times New Roman"/>
          <w:sz w:val="24"/>
          <w:szCs w:val="24"/>
          <w:lang w:val="en-US"/>
        </w:rPr>
        <w:t xml:space="preserve"> were </w:t>
      </w:r>
      <w:r w:rsidR="00642C3B" w:rsidRPr="00CB1774">
        <w:rPr>
          <w:rFonts w:ascii="Times New Roman" w:hAnsi="Times New Roman" w:cs="Times New Roman"/>
          <w:sz w:val="24"/>
          <w:szCs w:val="24"/>
          <w:lang w:val="en-US"/>
        </w:rPr>
        <w:t>65 [51;81]</w:t>
      </w:r>
      <w:r w:rsidR="00DC0138"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 xml:space="preserve">and </w:t>
      </w:r>
      <w:r w:rsidR="00642C3B" w:rsidRPr="00CB1774">
        <w:rPr>
          <w:rFonts w:ascii="Times New Roman" w:hAnsi="Times New Roman" w:cs="Times New Roman"/>
          <w:sz w:val="24"/>
          <w:szCs w:val="24"/>
          <w:lang w:val="en-US"/>
        </w:rPr>
        <w:t>74 [59;88]</w:t>
      </w:r>
      <w:r w:rsidR="00BB0CC9"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mL/min, respectively.</w:t>
      </w:r>
      <w:r w:rsidR="006851F0" w:rsidRPr="00CB1774">
        <w:rPr>
          <w:rFonts w:ascii="Times New Roman" w:hAnsi="Times New Roman" w:cs="Times New Roman"/>
          <w:sz w:val="24"/>
          <w:szCs w:val="24"/>
          <w:lang w:val="en-US"/>
        </w:rPr>
        <w:t xml:space="preserve"> Among these 9091 results, 4080 (45</w:t>
      </w:r>
      <w:r w:rsidR="00C9213D" w:rsidRPr="00CB1774">
        <w:rPr>
          <w:rFonts w:ascii="Times New Roman" w:hAnsi="Times New Roman" w:cs="Times New Roman"/>
          <w:sz w:val="24"/>
          <w:szCs w:val="24"/>
          <w:lang w:val="en-US"/>
        </w:rPr>
        <w:t xml:space="preserve">%) had CKD-EPI and </w:t>
      </w:r>
      <w:r w:rsidR="00FD1708" w:rsidRPr="00CB1774">
        <w:rPr>
          <w:rFonts w:ascii="Times New Roman" w:hAnsi="Times New Roman" w:cs="Times New Roman"/>
          <w:sz w:val="24"/>
          <w:szCs w:val="24"/>
          <w:lang w:val="en-US"/>
        </w:rPr>
        <w:t>CG</w:t>
      </w:r>
      <w:r w:rsidR="00C9213D" w:rsidRPr="00CB1774">
        <w:rPr>
          <w:rFonts w:ascii="Times New Roman" w:hAnsi="Times New Roman" w:cs="Times New Roman"/>
          <w:sz w:val="24"/>
          <w:szCs w:val="24"/>
          <w:lang w:val="en-US"/>
        </w:rPr>
        <w:t xml:space="preserve"> results within ±10% and were thus considered concordant. The vast majority of discordant results</w:t>
      </w:r>
      <w:r w:rsidR="007D0CBD" w:rsidRPr="00CB1774">
        <w:rPr>
          <w:rFonts w:ascii="Times New Roman" w:hAnsi="Times New Roman" w:cs="Times New Roman"/>
          <w:sz w:val="24"/>
          <w:szCs w:val="24"/>
          <w:lang w:val="en-US"/>
        </w:rPr>
        <w:t xml:space="preserve"> </w:t>
      </w:r>
      <w:r w:rsidR="00EB675D" w:rsidRPr="00CB1774">
        <w:rPr>
          <w:rFonts w:ascii="Times New Roman" w:hAnsi="Times New Roman" w:cs="Times New Roman"/>
          <w:sz w:val="24"/>
          <w:szCs w:val="24"/>
          <w:lang w:val="en-US"/>
        </w:rPr>
        <w:t xml:space="preserve">reflected a </w:t>
      </w:r>
      <w:r w:rsidR="00FD1708" w:rsidRPr="00CB1774">
        <w:rPr>
          <w:rFonts w:ascii="Times New Roman" w:hAnsi="Times New Roman" w:cs="Times New Roman"/>
          <w:sz w:val="24"/>
          <w:szCs w:val="24"/>
          <w:lang w:val="en-US"/>
        </w:rPr>
        <w:t>CG</w:t>
      </w:r>
      <w:r w:rsidR="007D0CBD" w:rsidRPr="00CB1774">
        <w:rPr>
          <w:rFonts w:ascii="Times New Roman" w:hAnsi="Times New Roman" w:cs="Times New Roman"/>
          <w:sz w:val="24"/>
          <w:szCs w:val="24"/>
          <w:lang w:val="en-US"/>
        </w:rPr>
        <w:t xml:space="preserve"> equation </w:t>
      </w:r>
      <w:r w:rsidR="00EB675D" w:rsidRPr="00CB1774">
        <w:rPr>
          <w:rFonts w:ascii="Times New Roman" w:hAnsi="Times New Roman" w:cs="Times New Roman"/>
          <w:sz w:val="24"/>
          <w:szCs w:val="24"/>
          <w:lang w:val="en-US"/>
        </w:rPr>
        <w:t xml:space="preserve">result </w:t>
      </w:r>
      <w:r w:rsidR="007A2333" w:rsidRPr="00CB1774">
        <w:rPr>
          <w:rFonts w:ascii="Times New Roman" w:hAnsi="Times New Roman" w:cs="Times New Roman"/>
          <w:sz w:val="24"/>
          <w:szCs w:val="24"/>
          <w:lang w:val="en-US"/>
        </w:rPr>
        <w:t>discordantly</w:t>
      </w:r>
      <w:r w:rsidR="007A2333" w:rsidRPr="00CB1774">
        <w:rPr>
          <w:rFonts w:ascii="Times New Roman" w:hAnsi="Times New Roman" w:cs="Times New Roman"/>
          <w:sz w:val="24"/>
          <w:szCs w:val="24"/>
          <w:shd w:val="clear" w:color="auto" w:fill="FFFFFF"/>
          <w:lang w:val="en-US"/>
        </w:rPr>
        <w:t xml:space="preserve"> </w:t>
      </w:r>
      <w:r w:rsidR="007D0CBD" w:rsidRPr="00CB1774">
        <w:rPr>
          <w:rFonts w:ascii="Times New Roman" w:hAnsi="Times New Roman" w:cs="Times New Roman"/>
          <w:sz w:val="24"/>
          <w:szCs w:val="24"/>
          <w:lang w:val="en-US"/>
        </w:rPr>
        <w:t>lower t</w:t>
      </w:r>
      <w:r w:rsidR="006851F0" w:rsidRPr="00CB1774">
        <w:rPr>
          <w:rFonts w:ascii="Times New Roman" w:hAnsi="Times New Roman" w:cs="Times New Roman"/>
          <w:sz w:val="24"/>
          <w:szCs w:val="24"/>
          <w:lang w:val="en-US"/>
        </w:rPr>
        <w:t xml:space="preserve">han the </w:t>
      </w:r>
      <w:r w:rsidR="00F9343D" w:rsidRPr="00CB1774">
        <w:rPr>
          <w:rFonts w:ascii="Times New Roman" w:hAnsi="Times New Roman" w:cs="Times New Roman"/>
          <w:sz w:val="24"/>
          <w:szCs w:val="24"/>
          <w:lang w:val="en-US"/>
        </w:rPr>
        <w:t>CKD-EPI equation (n=4573, 95</w:t>
      </w:r>
      <w:r w:rsidR="006851F0" w:rsidRPr="00CB1774">
        <w:rPr>
          <w:rFonts w:ascii="Times New Roman" w:hAnsi="Times New Roman" w:cs="Times New Roman"/>
          <w:sz w:val="24"/>
          <w:szCs w:val="24"/>
          <w:lang w:val="en-US"/>
        </w:rPr>
        <w:t>%), whereas only 438 (5</w:t>
      </w:r>
      <w:r w:rsidR="007D0CBD" w:rsidRPr="00CB1774">
        <w:rPr>
          <w:rFonts w:ascii="Times New Roman" w:hAnsi="Times New Roman" w:cs="Times New Roman"/>
          <w:sz w:val="24"/>
          <w:szCs w:val="24"/>
          <w:lang w:val="en-US"/>
        </w:rPr>
        <w:t xml:space="preserve">%) subjects had a CKD-EPI equation result lower than the </w:t>
      </w:r>
      <w:r w:rsidR="00FD1708" w:rsidRPr="00CB1774">
        <w:rPr>
          <w:rFonts w:ascii="Times New Roman" w:hAnsi="Times New Roman" w:cs="Times New Roman"/>
          <w:sz w:val="24"/>
          <w:szCs w:val="24"/>
          <w:lang w:val="en-US"/>
        </w:rPr>
        <w:t>CG</w:t>
      </w:r>
      <w:r w:rsidR="00F9343D" w:rsidRPr="00CB1774">
        <w:rPr>
          <w:rFonts w:ascii="Times New Roman" w:hAnsi="Times New Roman" w:cs="Times New Roman"/>
          <w:sz w:val="24"/>
          <w:szCs w:val="24"/>
          <w:lang w:val="en-US"/>
        </w:rPr>
        <w:t xml:space="preserve"> equation result. </w:t>
      </w:r>
      <w:r w:rsidR="00386B3F" w:rsidRPr="00CB1774">
        <w:rPr>
          <w:rFonts w:ascii="Times New Roman" w:hAnsi="Times New Roman" w:cs="Times New Roman"/>
          <w:sz w:val="24"/>
          <w:szCs w:val="24"/>
          <w:lang w:val="en-US"/>
        </w:rPr>
        <w:t>Table 2</w:t>
      </w:r>
      <w:r w:rsidR="007D0CBD" w:rsidRPr="00CB1774">
        <w:rPr>
          <w:rFonts w:ascii="Times New Roman" w:hAnsi="Times New Roman" w:cs="Times New Roman"/>
          <w:sz w:val="24"/>
          <w:szCs w:val="24"/>
          <w:lang w:val="en-US"/>
        </w:rPr>
        <w:t xml:space="preserve"> show</w:t>
      </w:r>
      <w:r w:rsidR="00F9343D" w:rsidRPr="00CB1774">
        <w:rPr>
          <w:rFonts w:ascii="Times New Roman" w:hAnsi="Times New Roman" w:cs="Times New Roman"/>
          <w:sz w:val="24"/>
          <w:szCs w:val="24"/>
          <w:lang w:val="en-US"/>
        </w:rPr>
        <w:t>s</w:t>
      </w:r>
      <w:r w:rsidR="007D0CBD" w:rsidRPr="00CB1774">
        <w:rPr>
          <w:rFonts w:ascii="Times New Roman" w:hAnsi="Times New Roman" w:cs="Times New Roman"/>
          <w:sz w:val="24"/>
          <w:szCs w:val="24"/>
          <w:lang w:val="en-US"/>
        </w:rPr>
        <w:t xml:space="preserve"> the characteristics of these subjects. </w:t>
      </w:r>
      <w:r w:rsidR="00EB675D" w:rsidRPr="00CB1774">
        <w:rPr>
          <w:rFonts w:ascii="Times New Roman" w:hAnsi="Times New Roman" w:cs="Times New Roman"/>
          <w:sz w:val="24"/>
          <w:szCs w:val="24"/>
          <w:lang w:val="en-US"/>
        </w:rPr>
        <w:t xml:space="preserve">Most </w:t>
      </w:r>
      <w:r w:rsidR="007D0CBD" w:rsidRPr="00CB1774">
        <w:rPr>
          <w:rFonts w:ascii="Times New Roman" w:hAnsi="Times New Roman" w:cs="Times New Roman"/>
          <w:sz w:val="24"/>
          <w:szCs w:val="24"/>
          <w:lang w:val="en-US"/>
        </w:rPr>
        <w:t xml:space="preserve">analyzed variables are actually significantly different </w:t>
      </w:r>
      <w:r w:rsidR="00EB675D" w:rsidRPr="00CB1774">
        <w:rPr>
          <w:rFonts w:ascii="Times New Roman" w:hAnsi="Times New Roman" w:cs="Times New Roman"/>
          <w:sz w:val="24"/>
          <w:szCs w:val="24"/>
          <w:lang w:val="en-US"/>
        </w:rPr>
        <w:t xml:space="preserve">for patients with </w:t>
      </w:r>
      <w:r w:rsidR="007D0CBD" w:rsidRPr="00CB1774">
        <w:rPr>
          <w:rFonts w:ascii="Times New Roman" w:hAnsi="Times New Roman" w:cs="Times New Roman"/>
          <w:sz w:val="24"/>
          <w:szCs w:val="24"/>
          <w:lang w:val="en-US"/>
        </w:rPr>
        <w:t xml:space="preserve">discordant </w:t>
      </w:r>
      <w:r w:rsidR="00EB675D" w:rsidRPr="00CB1774">
        <w:rPr>
          <w:rFonts w:ascii="Times New Roman" w:hAnsi="Times New Roman" w:cs="Times New Roman"/>
          <w:sz w:val="24"/>
          <w:szCs w:val="24"/>
          <w:lang w:val="en-US"/>
        </w:rPr>
        <w:t xml:space="preserve">versus </w:t>
      </w:r>
      <w:r w:rsidR="00642C3B" w:rsidRPr="00CB1774">
        <w:rPr>
          <w:rFonts w:ascii="Times New Roman" w:hAnsi="Times New Roman" w:cs="Times New Roman"/>
          <w:sz w:val="24"/>
          <w:szCs w:val="24"/>
          <w:lang w:val="en-US"/>
        </w:rPr>
        <w:t>concordant</w:t>
      </w:r>
      <w:r w:rsidR="007D0CBD" w:rsidRPr="00CB1774">
        <w:rPr>
          <w:rFonts w:ascii="Times New Roman" w:hAnsi="Times New Roman" w:cs="Times New Roman"/>
          <w:sz w:val="24"/>
          <w:szCs w:val="24"/>
          <w:lang w:val="en-US"/>
        </w:rPr>
        <w:t xml:space="preserve"> results, </w:t>
      </w:r>
      <w:r w:rsidR="00EB675D" w:rsidRPr="00CB1774">
        <w:rPr>
          <w:rFonts w:ascii="Times New Roman" w:hAnsi="Times New Roman" w:cs="Times New Roman"/>
          <w:sz w:val="24"/>
          <w:szCs w:val="24"/>
          <w:lang w:val="en-US"/>
        </w:rPr>
        <w:t xml:space="preserve">but </w:t>
      </w:r>
      <w:r w:rsidR="007D0CBD" w:rsidRPr="00CB1774">
        <w:rPr>
          <w:rFonts w:ascii="Times New Roman" w:hAnsi="Times New Roman" w:cs="Times New Roman"/>
          <w:sz w:val="24"/>
          <w:szCs w:val="24"/>
          <w:lang w:val="en-US"/>
        </w:rPr>
        <w:t xml:space="preserve">the most </w:t>
      </w:r>
      <w:r w:rsidR="00EB675D" w:rsidRPr="00CB1774">
        <w:rPr>
          <w:rFonts w:ascii="Times New Roman" w:hAnsi="Times New Roman" w:cs="Times New Roman"/>
          <w:sz w:val="24"/>
          <w:szCs w:val="24"/>
          <w:lang w:val="en-US"/>
        </w:rPr>
        <w:t xml:space="preserve">marked </w:t>
      </w:r>
      <w:r w:rsidR="007D0CBD" w:rsidRPr="00CB1774">
        <w:rPr>
          <w:rFonts w:ascii="Times New Roman" w:hAnsi="Times New Roman" w:cs="Times New Roman"/>
          <w:sz w:val="24"/>
          <w:szCs w:val="24"/>
          <w:lang w:val="en-US"/>
        </w:rPr>
        <w:t>difference is the me</w:t>
      </w:r>
      <w:r w:rsidR="00971AA9" w:rsidRPr="00CB1774">
        <w:rPr>
          <w:rFonts w:ascii="Times New Roman" w:hAnsi="Times New Roman" w:cs="Times New Roman"/>
          <w:sz w:val="24"/>
          <w:szCs w:val="24"/>
          <w:lang w:val="en-US"/>
        </w:rPr>
        <w:t>dian</w:t>
      </w:r>
      <w:r w:rsidR="007D0CBD" w:rsidRPr="00CB1774">
        <w:rPr>
          <w:rFonts w:ascii="Times New Roman" w:hAnsi="Times New Roman" w:cs="Times New Roman"/>
          <w:sz w:val="24"/>
          <w:szCs w:val="24"/>
          <w:lang w:val="en-US"/>
        </w:rPr>
        <w:t xml:space="preserve"> weight: 78</w:t>
      </w:r>
      <w:r w:rsidR="00642C3B" w:rsidRPr="00CB1774">
        <w:rPr>
          <w:rFonts w:ascii="Times New Roman" w:hAnsi="Times New Roman" w:cs="Times New Roman"/>
          <w:sz w:val="24"/>
          <w:szCs w:val="24"/>
          <w:lang w:val="en-US"/>
        </w:rPr>
        <w:t xml:space="preserve"> [70; 8</w:t>
      </w:r>
      <w:r w:rsidR="00971AA9" w:rsidRPr="00CB1774">
        <w:rPr>
          <w:rFonts w:ascii="Times New Roman" w:hAnsi="Times New Roman" w:cs="Times New Roman"/>
          <w:sz w:val="24"/>
          <w:szCs w:val="24"/>
          <w:lang w:val="en-US"/>
        </w:rPr>
        <w:t>7</w:t>
      </w:r>
      <w:r w:rsidR="00642C3B" w:rsidRPr="00CB1774">
        <w:rPr>
          <w:rFonts w:ascii="Times New Roman" w:hAnsi="Times New Roman" w:cs="Times New Roman"/>
          <w:sz w:val="24"/>
          <w:szCs w:val="24"/>
          <w:lang w:val="en-US"/>
        </w:rPr>
        <w:t>] kg in subj</w:t>
      </w:r>
      <w:r w:rsidR="00971AA9" w:rsidRPr="00CB1774">
        <w:rPr>
          <w:rFonts w:ascii="Times New Roman" w:hAnsi="Times New Roman" w:cs="Times New Roman"/>
          <w:sz w:val="24"/>
          <w:szCs w:val="24"/>
          <w:lang w:val="en-US"/>
        </w:rPr>
        <w:t>ects with concordant results, 95 [85; 109</w:t>
      </w:r>
      <w:r w:rsidR="00642C3B" w:rsidRPr="00CB1774">
        <w:rPr>
          <w:rFonts w:ascii="Times New Roman" w:hAnsi="Times New Roman" w:cs="Times New Roman"/>
          <w:sz w:val="24"/>
          <w:szCs w:val="24"/>
          <w:lang w:val="en-US"/>
        </w:rPr>
        <w:t xml:space="preserve">] kg in subjects </w:t>
      </w:r>
      <w:r w:rsidR="00971AA9" w:rsidRPr="00CB1774">
        <w:rPr>
          <w:rFonts w:ascii="Times New Roman" w:hAnsi="Times New Roman" w:cs="Times New Roman"/>
          <w:sz w:val="24"/>
          <w:szCs w:val="24"/>
          <w:lang w:val="en-US"/>
        </w:rPr>
        <w:t>with</w:t>
      </w:r>
      <w:r w:rsidR="00642C3B" w:rsidRPr="00CB1774">
        <w:rPr>
          <w:rFonts w:ascii="Times New Roman" w:hAnsi="Times New Roman" w:cs="Times New Roman"/>
          <w:sz w:val="24"/>
          <w:szCs w:val="24"/>
          <w:lang w:val="en-US"/>
        </w:rPr>
        <w:t xml:space="preserve"> </w:t>
      </w:r>
      <w:r w:rsidR="00FD1708" w:rsidRPr="00CB1774">
        <w:rPr>
          <w:rFonts w:ascii="Times New Roman" w:hAnsi="Times New Roman" w:cs="Times New Roman"/>
          <w:sz w:val="24"/>
          <w:szCs w:val="24"/>
          <w:lang w:val="en-US"/>
        </w:rPr>
        <w:t>CG</w:t>
      </w:r>
      <w:r w:rsidR="00642C3B" w:rsidRPr="00CB1774">
        <w:rPr>
          <w:rFonts w:ascii="Times New Roman" w:hAnsi="Times New Roman" w:cs="Times New Roman"/>
          <w:sz w:val="24"/>
          <w:szCs w:val="24"/>
          <w:lang w:val="en-US"/>
        </w:rPr>
        <w:t xml:space="preserve"> </w:t>
      </w:r>
      <w:r w:rsidR="00EB675D" w:rsidRPr="00CB1774">
        <w:rPr>
          <w:rFonts w:ascii="Times New Roman" w:hAnsi="Times New Roman" w:cs="Times New Roman"/>
          <w:sz w:val="24"/>
          <w:szCs w:val="24"/>
          <w:lang w:val="en-US"/>
        </w:rPr>
        <w:t xml:space="preserve">greater than </w:t>
      </w:r>
      <w:r w:rsidR="00971AA9" w:rsidRPr="00CB1774">
        <w:rPr>
          <w:rFonts w:ascii="Times New Roman" w:hAnsi="Times New Roman" w:cs="Times New Roman"/>
          <w:sz w:val="24"/>
          <w:szCs w:val="24"/>
          <w:lang w:val="en-US"/>
        </w:rPr>
        <w:t xml:space="preserve">CKD-EPI and 65 [57; 72] kg in subjects with CKD-EPI </w:t>
      </w:r>
      <w:r w:rsidR="00EB675D" w:rsidRPr="00CB1774">
        <w:rPr>
          <w:rFonts w:ascii="Times New Roman" w:hAnsi="Times New Roman" w:cs="Times New Roman"/>
          <w:sz w:val="24"/>
          <w:szCs w:val="24"/>
          <w:lang w:val="en-US"/>
        </w:rPr>
        <w:t xml:space="preserve">greater than </w:t>
      </w:r>
      <w:r w:rsidR="00FD1708" w:rsidRPr="00CB1774">
        <w:rPr>
          <w:rFonts w:ascii="Times New Roman" w:hAnsi="Times New Roman" w:cs="Times New Roman"/>
          <w:sz w:val="24"/>
          <w:szCs w:val="24"/>
          <w:lang w:val="en-US"/>
        </w:rPr>
        <w:t>CG</w:t>
      </w:r>
      <w:r w:rsidR="00642C3B" w:rsidRPr="00CB1774">
        <w:rPr>
          <w:rFonts w:ascii="Times New Roman" w:hAnsi="Times New Roman" w:cs="Times New Roman"/>
          <w:sz w:val="24"/>
          <w:szCs w:val="24"/>
          <w:lang w:val="en-US"/>
        </w:rPr>
        <w:t xml:space="preserve">. </w:t>
      </w:r>
    </w:p>
    <w:p w:rsidR="0052575E" w:rsidRPr="00CB1774" w:rsidRDefault="00642C3B"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We analyzed the relative difference between </w:t>
      </w:r>
      <w:r w:rsidR="00FD1708" w:rsidRPr="00CB1774">
        <w:rPr>
          <w:rFonts w:ascii="Times New Roman" w:hAnsi="Times New Roman" w:cs="Times New Roman"/>
          <w:sz w:val="24"/>
          <w:szCs w:val="24"/>
          <w:lang w:val="en-US"/>
        </w:rPr>
        <w:t>CG</w:t>
      </w:r>
      <w:r w:rsidRPr="00CB1774">
        <w:rPr>
          <w:rFonts w:ascii="Times New Roman" w:hAnsi="Times New Roman" w:cs="Times New Roman"/>
          <w:sz w:val="24"/>
          <w:szCs w:val="24"/>
          <w:lang w:val="en-US"/>
        </w:rPr>
        <w:t xml:space="preserve"> and CKD-EPI results according to the different anthropometric variables, i.e.</w:t>
      </w:r>
      <w:r w:rsidR="00404285" w:rsidRPr="00CB1774">
        <w:rPr>
          <w:rFonts w:ascii="Times New Roman" w:hAnsi="Times New Roman" w:cs="Times New Roman"/>
          <w:sz w:val="24"/>
          <w:szCs w:val="24"/>
          <w:lang w:val="en-US"/>
        </w:rPr>
        <w:t xml:space="preserve"> gender, height, weight, age and SCr.</w:t>
      </w:r>
      <w:r w:rsidRPr="00CB1774">
        <w:rPr>
          <w:rFonts w:ascii="Times New Roman" w:hAnsi="Times New Roman" w:cs="Times New Roman"/>
          <w:sz w:val="24"/>
          <w:szCs w:val="24"/>
          <w:lang w:val="en-US"/>
        </w:rPr>
        <w:t xml:space="preserve"> </w:t>
      </w:r>
      <w:r w:rsidR="00404285" w:rsidRPr="00CB1774">
        <w:rPr>
          <w:rFonts w:ascii="Times New Roman" w:hAnsi="Times New Roman" w:cs="Times New Roman"/>
          <w:sz w:val="24"/>
          <w:szCs w:val="24"/>
          <w:lang w:val="en-US"/>
        </w:rPr>
        <w:t xml:space="preserve">By least squares multiple regression, we showed that all variables explained </w:t>
      </w:r>
      <w:r w:rsidR="00973B20" w:rsidRPr="00CB1774">
        <w:rPr>
          <w:rFonts w:ascii="Times New Roman" w:hAnsi="Times New Roman" w:cs="Times New Roman"/>
          <w:sz w:val="24"/>
          <w:szCs w:val="24"/>
          <w:lang w:val="en-US"/>
        </w:rPr>
        <w:t>88% of the variation in</w:t>
      </w:r>
      <w:r w:rsidR="00404285" w:rsidRPr="00CB1774">
        <w:rPr>
          <w:rFonts w:ascii="Times New Roman" w:hAnsi="Times New Roman" w:cs="Times New Roman"/>
          <w:sz w:val="24"/>
          <w:szCs w:val="24"/>
          <w:lang w:val="en-US"/>
        </w:rPr>
        <w:t xml:space="preserve"> relative difference between the</w:t>
      </w:r>
      <w:r w:rsidR="007470B6" w:rsidRPr="00CB1774">
        <w:rPr>
          <w:rFonts w:ascii="Times New Roman" w:hAnsi="Times New Roman" w:cs="Times New Roman"/>
          <w:sz w:val="24"/>
          <w:szCs w:val="24"/>
          <w:lang w:val="en-US"/>
        </w:rPr>
        <w:t xml:space="preserve"> two equations (</w:t>
      </w:r>
      <w:r w:rsidR="005557D0" w:rsidRPr="00CB1774">
        <w:rPr>
          <w:rFonts w:ascii="Times New Roman" w:hAnsi="Times New Roman" w:cs="Times New Roman"/>
          <w:sz w:val="24"/>
          <w:szCs w:val="24"/>
          <w:lang w:val="en-US"/>
        </w:rPr>
        <w:t>R</w:t>
      </w:r>
      <w:r w:rsidR="007470B6" w:rsidRPr="00CB1774">
        <w:rPr>
          <w:rFonts w:ascii="Times New Roman" w:hAnsi="Times New Roman" w:cs="Times New Roman"/>
          <w:sz w:val="24"/>
          <w:szCs w:val="24"/>
          <w:lang w:val="en-US"/>
        </w:rPr>
        <w:t>²-adjusted=0.88</w:t>
      </w:r>
      <w:r w:rsidR="00404285" w:rsidRPr="00CB1774">
        <w:rPr>
          <w:rFonts w:ascii="Times New Roman" w:hAnsi="Times New Roman" w:cs="Times New Roman"/>
          <w:sz w:val="24"/>
          <w:szCs w:val="24"/>
          <w:lang w:val="en-US"/>
        </w:rPr>
        <w:t>). Among these variables, age (r</w:t>
      </w:r>
      <w:r w:rsidR="00404285" w:rsidRPr="00CB1774">
        <w:rPr>
          <w:rFonts w:ascii="Times New Roman" w:hAnsi="Times New Roman" w:cs="Times New Roman"/>
          <w:sz w:val="24"/>
          <w:szCs w:val="24"/>
          <w:vertAlign w:val="subscript"/>
          <w:lang w:val="en-US"/>
        </w:rPr>
        <w:t xml:space="preserve">partial </w:t>
      </w:r>
      <w:r w:rsidR="00404285" w:rsidRPr="00CB1774">
        <w:rPr>
          <w:rFonts w:ascii="Times New Roman" w:hAnsi="Times New Roman" w:cs="Times New Roman"/>
          <w:sz w:val="24"/>
          <w:szCs w:val="24"/>
          <w:lang w:val="en-US"/>
        </w:rPr>
        <w:t>= -0.82) and weight are clearly the most important (r</w:t>
      </w:r>
      <w:r w:rsidR="00404285" w:rsidRPr="00CB1774">
        <w:rPr>
          <w:rFonts w:ascii="Times New Roman" w:hAnsi="Times New Roman" w:cs="Times New Roman"/>
          <w:sz w:val="24"/>
          <w:szCs w:val="24"/>
          <w:vertAlign w:val="subscript"/>
          <w:lang w:val="en-US"/>
        </w:rPr>
        <w:t xml:space="preserve">partial </w:t>
      </w:r>
      <w:r w:rsidR="00404285" w:rsidRPr="00CB1774">
        <w:rPr>
          <w:rFonts w:ascii="Times New Roman" w:hAnsi="Times New Roman" w:cs="Times New Roman"/>
          <w:sz w:val="24"/>
          <w:szCs w:val="24"/>
          <w:lang w:val="en-US"/>
        </w:rPr>
        <w:t xml:space="preserve">= 0.88). </w:t>
      </w:r>
    </w:p>
    <w:p w:rsidR="00642C3B" w:rsidRPr="00CB1774" w:rsidRDefault="00404285"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lastRenderedPageBreak/>
        <w:t>With aging</w:t>
      </w:r>
      <w:r w:rsidR="0052575E" w:rsidRPr="00CB1774">
        <w:rPr>
          <w:rFonts w:ascii="Times New Roman" w:hAnsi="Times New Roman" w:cs="Times New Roman"/>
          <w:sz w:val="24"/>
          <w:szCs w:val="24"/>
          <w:lang w:val="en-US"/>
        </w:rPr>
        <w:t xml:space="preserve"> (</w:t>
      </w:r>
      <w:r w:rsidR="00E43C8B" w:rsidRPr="00CB1774">
        <w:rPr>
          <w:rFonts w:ascii="Times New Roman" w:hAnsi="Times New Roman" w:cs="Times New Roman"/>
          <w:sz w:val="24"/>
          <w:szCs w:val="24"/>
          <w:lang w:val="en-US"/>
        </w:rPr>
        <w:t>combining both genders</w:t>
      </w:r>
      <w:r w:rsidR="0052575E" w:rsidRPr="00CB1774">
        <w:rPr>
          <w:rFonts w:ascii="Times New Roman" w:hAnsi="Times New Roman" w:cs="Times New Roman"/>
          <w:sz w:val="24"/>
          <w:szCs w:val="24"/>
          <w:lang w:val="en-US"/>
        </w:rPr>
        <w:t>)</w:t>
      </w:r>
      <w:r w:rsidRPr="00CB1774">
        <w:rPr>
          <w:rFonts w:ascii="Times New Roman" w:hAnsi="Times New Roman" w:cs="Times New Roman"/>
          <w:sz w:val="24"/>
          <w:szCs w:val="24"/>
          <w:lang w:val="en-US"/>
        </w:rPr>
        <w:t xml:space="preserve">, the relative difference between </w:t>
      </w:r>
      <w:r w:rsidR="00FD1708" w:rsidRPr="00CB1774">
        <w:rPr>
          <w:rFonts w:ascii="Times New Roman" w:hAnsi="Times New Roman" w:cs="Times New Roman"/>
          <w:sz w:val="24"/>
          <w:szCs w:val="24"/>
          <w:lang w:val="en-US"/>
        </w:rPr>
        <w:t>CG</w:t>
      </w:r>
      <w:r w:rsidRPr="00CB1774">
        <w:rPr>
          <w:rFonts w:ascii="Times New Roman" w:hAnsi="Times New Roman" w:cs="Times New Roman"/>
          <w:sz w:val="24"/>
          <w:szCs w:val="24"/>
          <w:lang w:val="en-US"/>
        </w:rPr>
        <w:t xml:space="preserve"> and CKD-EPI results became more negative. In other words, the</w:t>
      </w:r>
      <w:r w:rsidR="0052575E" w:rsidRPr="00CB1774">
        <w:rPr>
          <w:rFonts w:ascii="Times New Roman" w:hAnsi="Times New Roman" w:cs="Times New Roman"/>
          <w:sz w:val="24"/>
          <w:szCs w:val="24"/>
          <w:lang w:val="en-US"/>
        </w:rPr>
        <w:t xml:space="preserve"> </w:t>
      </w:r>
      <w:r w:rsidR="00FD1708" w:rsidRPr="00CB1774">
        <w:rPr>
          <w:rFonts w:ascii="Times New Roman" w:hAnsi="Times New Roman" w:cs="Times New Roman"/>
          <w:sz w:val="24"/>
          <w:szCs w:val="24"/>
          <w:lang w:val="en-US"/>
        </w:rPr>
        <w:t>CG</w:t>
      </w:r>
      <w:r w:rsidR="0052575E" w:rsidRPr="00CB1774">
        <w:rPr>
          <w:rFonts w:ascii="Times New Roman" w:hAnsi="Times New Roman" w:cs="Times New Roman"/>
          <w:sz w:val="24"/>
          <w:szCs w:val="24"/>
          <w:lang w:val="en-US"/>
        </w:rPr>
        <w:t xml:space="preserve"> results we</w:t>
      </w:r>
      <w:r w:rsidRPr="00CB1774">
        <w:rPr>
          <w:rFonts w:ascii="Times New Roman" w:hAnsi="Times New Roman" w:cs="Times New Roman"/>
          <w:sz w:val="24"/>
          <w:szCs w:val="24"/>
          <w:lang w:val="en-US"/>
        </w:rPr>
        <w:t xml:space="preserve">re </w:t>
      </w:r>
      <w:r w:rsidR="00E43C8B" w:rsidRPr="00CB1774">
        <w:rPr>
          <w:rFonts w:ascii="Times New Roman" w:hAnsi="Times New Roman" w:cs="Times New Roman"/>
          <w:sz w:val="24"/>
          <w:szCs w:val="24"/>
          <w:lang w:val="en-US"/>
        </w:rPr>
        <w:t xml:space="preserve">progressively lower </w:t>
      </w:r>
      <w:r w:rsidRPr="00CB1774">
        <w:rPr>
          <w:rFonts w:ascii="Times New Roman" w:hAnsi="Times New Roman" w:cs="Times New Roman"/>
          <w:sz w:val="24"/>
          <w:szCs w:val="24"/>
          <w:lang w:val="en-US"/>
        </w:rPr>
        <w:t xml:space="preserve">in </w:t>
      </w:r>
      <w:r w:rsidR="0052575E" w:rsidRPr="00CB1774">
        <w:rPr>
          <w:rFonts w:ascii="Times New Roman" w:hAnsi="Times New Roman" w:cs="Times New Roman"/>
          <w:sz w:val="24"/>
          <w:szCs w:val="24"/>
          <w:lang w:val="en-US"/>
        </w:rPr>
        <w:t>comparison</w:t>
      </w:r>
      <w:r w:rsidRPr="00CB1774">
        <w:rPr>
          <w:rFonts w:ascii="Times New Roman" w:hAnsi="Times New Roman" w:cs="Times New Roman"/>
          <w:sz w:val="24"/>
          <w:szCs w:val="24"/>
          <w:lang w:val="en-US"/>
        </w:rPr>
        <w:t xml:space="preserve"> to CKD-EPI results with aging (Figure 4)</w:t>
      </w:r>
      <w:r w:rsidR="0052575E" w:rsidRPr="00CB1774">
        <w:rPr>
          <w:rFonts w:ascii="Times New Roman" w:hAnsi="Times New Roman" w:cs="Times New Roman"/>
          <w:sz w:val="24"/>
          <w:szCs w:val="24"/>
          <w:lang w:val="en-US"/>
        </w:rPr>
        <w:t>. On average, the effect was zero at the age of 60 years, but CKD-EPI</w:t>
      </w:r>
      <w:r w:rsidR="00E43C8B" w:rsidRPr="00CB1774">
        <w:rPr>
          <w:rFonts w:ascii="Times New Roman" w:hAnsi="Times New Roman" w:cs="Times New Roman"/>
          <w:sz w:val="24"/>
          <w:szCs w:val="24"/>
          <w:lang w:val="en-US"/>
        </w:rPr>
        <w:t xml:space="preserve"> exceeded</w:t>
      </w:r>
      <w:r w:rsidR="0052575E" w:rsidRPr="00CB1774">
        <w:rPr>
          <w:rFonts w:ascii="Times New Roman" w:hAnsi="Times New Roman" w:cs="Times New Roman"/>
          <w:sz w:val="24"/>
          <w:szCs w:val="24"/>
          <w:lang w:val="en-US"/>
        </w:rPr>
        <w:t xml:space="preserve"> CG </w:t>
      </w:r>
      <w:r w:rsidR="00660F89" w:rsidRPr="00CB1774">
        <w:rPr>
          <w:rFonts w:ascii="Times New Roman" w:hAnsi="Times New Roman" w:cs="Times New Roman"/>
          <w:sz w:val="24"/>
          <w:szCs w:val="24"/>
          <w:lang w:val="en-US"/>
        </w:rPr>
        <w:t xml:space="preserve">with </w:t>
      </w:r>
      <w:r w:rsidR="00E43C8B" w:rsidRPr="00CB1774">
        <w:rPr>
          <w:rFonts w:ascii="Times New Roman" w:hAnsi="Times New Roman" w:cs="Times New Roman"/>
          <w:sz w:val="24"/>
          <w:szCs w:val="24"/>
          <w:lang w:val="en-US"/>
        </w:rPr>
        <w:t xml:space="preserve">a </w:t>
      </w:r>
      <w:r w:rsidR="00660F89" w:rsidRPr="00CB1774">
        <w:rPr>
          <w:rFonts w:ascii="Times New Roman" w:hAnsi="Times New Roman" w:cs="Times New Roman"/>
          <w:sz w:val="24"/>
          <w:szCs w:val="24"/>
          <w:lang w:val="en-US"/>
        </w:rPr>
        <w:t>nearly linear increase</w:t>
      </w:r>
      <w:r w:rsidR="00E43C8B" w:rsidRPr="00CB1774">
        <w:rPr>
          <w:rFonts w:ascii="Times New Roman" w:hAnsi="Times New Roman" w:cs="Times New Roman"/>
          <w:sz w:val="24"/>
          <w:szCs w:val="24"/>
          <w:lang w:val="en-US"/>
        </w:rPr>
        <w:t>,</w:t>
      </w:r>
      <w:r w:rsidR="00660F89" w:rsidRPr="00CB1774">
        <w:rPr>
          <w:rFonts w:ascii="Times New Roman" w:hAnsi="Times New Roman" w:cs="Times New Roman"/>
          <w:sz w:val="24"/>
          <w:szCs w:val="24"/>
          <w:lang w:val="en-US"/>
        </w:rPr>
        <w:t xml:space="preserve"> reaching an overestimation of </w:t>
      </w:r>
      <w:r w:rsidR="0052575E" w:rsidRPr="00CB1774">
        <w:rPr>
          <w:rFonts w:ascii="Times New Roman" w:hAnsi="Times New Roman" w:cs="Times New Roman"/>
          <w:sz w:val="24"/>
          <w:szCs w:val="24"/>
          <w:lang w:val="en-US"/>
        </w:rPr>
        <w:t xml:space="preserve">40% at the age of 95 years. </w:t>
      </w:r>
    </w:p>
    <w:p w:rsidR="0052575E" w:rsidRPr="00CB1774" w:rsidRDefault="0052575E" w:rsidP="0052575E">
      <w:pPr>
        <w:pStyle w:val="Paragraphedeliste"/>
        <w:spacing w:after="0" w:line="480" w:lineRule="auto"/>
        <w:ind w:left="0"/>
        <w:rPr>
          <w:rFonts w:ascii="Times New Roman" w:hAnsi="Times New Roman" w:cs="Times New Roman"/>
          <w:strike/>
          <w:sz w:val="24"/>
          <w:szCs w:val="24"/>
          <w:lang w:val="en-US"/>
        </w:rPr>
      </w:pPr>
      <w:r w:rsidRPr="00CB1774">
        <w:rPr>
          <w:rFonts w:ascii="Times New Roman" w:hAnsi="Times New Roman" w:cs="Times New Roman"/>
          <w:sz w:val="24"/>
          <w:szCs w:val="24"/>
          <w:lang w:val="en-US"/>
        </w:rPr>
        <w:t xml:space="preserve">Regarding </w:t>
      </w:r>
      <w:r w:rsidR="00F9343D" w:rsidRPr="00CB1774">
        <w:rPr>
          <w:rFonts w:ascii="Times New Roman" w:hAnsi="Times New Roman" w:cs="Times New Roman"/>
          <w:sz w:val="24"/>
          <w:szCs w:val="24"/>
          <w:lang w:val="en-US"/>
        </w:rPr>
        <w:t xml:space="preserve">body </w:t>
      </w:r>
      <w:r w:rsidRPr="00CB1774">
        <w:rPr>
          <w:rFonts w:ascii="Times New Roman" w:hAnsi="Times New Roman" w:cs="Times New Roman"/>
          <w:sz w:val="24"/>
          <w:szCs w:val="24"/>
          <w:lang w:val="en-US"/>
        </w:rPr>
        <w:t>weight (</w:t>
      </w:r>
      <w:r w:rsidR="00E43C8B" w:rsidRPr="00CB1774">
        <w:rPr>
          <w:rFonts w:ascii="Times New Roman" w:hAnsi="Times New Roman" w:cs="Times New Roman"/>
          <w:sz w:val="24"/>
          <w:szCs w:val="24"/>
          <w:lang w:val="en-US"/>
        </w:rPr>
        <w:t>combining both genders</w:t>
      </w:r>
      <w:r w:rsidRPr="00CB1774">
        <w:rPr>
          <w:rFonts w:ascii="Times New Roman" w:hAnsi="Times New Roman" w:cs="Times New Roman"/>
          <w:sz w:val="24"/>
          <w:szCs w:val="24"/>
          <w:lang w:val="en-US"/>
        </w:rPr>
        <w:t xml:space="preserve">), the relative difference between </w:t>
      </w:r>
      <w:r w:rsidR="00FD1708" w:rsidRPr="00CB1774">
        <w:rPr>
          <w:rFonts w:ascii="Times New Roman" w:hAnsi="Times New Roman" w:cs="Times New Roman"/>
          <w:sz w:val="24"/>
          <w:szCs w:val="24"/>
          <w:lang w:val="en-US"/>
        </w:rPr>
        <w:t>CG</w:t>
      </w:r>
      <w:r w:rsidRPr="00CB1774">
        <w:rPr>
          <w:rFonts w:ascii="Times New Roman" w:hAnsi="Times New Roman" w:cs="Times New Roman"/>
          <w:sz w:val="24"/>
          <w:szCs w:val="24"/>
          <w:lang w:val="en-US"/>
        </w:rPr>
        <w:t xml:space="preserve"> and CKD-EPI results increased when weight increased. In other words, the </w:t>
      </w:r>
      <w:r w:rsidR="00FD1708" w:rsidRPr="00CB1774">
        <w:rPr>
          <w:rFonts w:ascii="Times New Roman" w:hAnsi="Times New Roman" w:cs="Times New Roman"/>
          <w:sz w:val="24"/>
          <w:szCs w:val="24"/>
          <w:lang w:val="en-US"/>
        </w:rPr>
        <w:t>CG</w:t>
      </w:r>
      <w:r w:rsidR="00660F89" w:rsidRPr="00CB1774">
        <w:rPr>
          <w:rFonts w:ascii="Times New Roman" w:hAnsi="Times New Roman" w:cs="Times New Roman"/>
          <w:sz w:val="24"/>
          <w:szCs w:val="24"/>
          <w:lang w:val="en-US"/>
        </w:rPr>
        <w:t xml:space="preserve"> results we</w:t>
      </w:r>
      <w:r w:rsidRPr="00CB1774">
        <w:rPr>
          <w:rFonts w:ascii="Times New Roman" w:hAnsi="Times New Roman" w:cs="Times New Roman"/>
          <w:sz w:val="24"/>
          <w:szCs w:val="24"/>
          <w:lang w:val="en-US"/>
        </w:rPr>
        <w:t xml:space="preserve">re </w:t>
      </w:r>
      <w:r w:rsidR="00E43C8B" w:rsidRPr="00CB1774">
        <w:rPr>
          <w:rFonts w:ascii="Times New Roman" w:hAnsi="Times New Roman" w:cs="Times New Roman"/>
          <w:sz w:val="24"/>
          <w:szCs w:val="24"/>
          <w:lang w:val="en-US"/>
        </w:rPr>
        <w:t xml:space="preserve">lower </w:t>
      </w:r>
      <w:r w:rsidRPr="00CB1774">
        <w:rPr>
          <w:rFonts w:ascii="Times New Roman" w:hAnsi="Times New Roman" w:cs="Times New Roman"/>
          <w:sz w:val="24"/>
          <w:szCs w:val="24"/>
          <w:lang w:val="en-US"/>
        </w:rPr>
        <w:t xml:space="preserve">in comparison to CKD-EPI results </w:t>
      </w:r>
      <w:r w:rsidR="00E43C8B" w:rsidRPr="00CB1774">
        <w:rPr>
          <w:rFonts w:ascii="Times New Roman" w:hAnsi="Times New Roman" w:cs="Times New Roman"/>
          <w:sz w:val="24"/>
          <w:szCs w:val="24"/>
          <w:lang w:val="en-US"/>
        </w:rPr>
        <w:t xml:space="preserve">at </w:t>
      </w:r>
      <w:r w:rsidRPr="00CB1774">
        <w:rPr>
          <w:rFonts w:ascii="Times New Roman" w:hAnsi="Times New Roman" w:cs="Times New Roman"/>
          <w:sz w:val="24"/>
          <w:szCs w:val="24"/>
          <w:lang w:val="en-US"/>
        </w:rPr>
        <w:t xml:space="preserve">low weight values. </w:t>
      </w:r>
      <w:r w:rsidR="00E43C8B" w:rsidRPr="00CB1774">
        <w:rPr>
          <w:rFonts w:ascii="Times New Roman" w:hAnsi="Times New Roman" w:cs="Times New Roman"/>
          <w:sz w:val="24"/>
          <w:szCs w:val="24"/>
          <w:lang w:val="en-US"/>
        </w:rPr>
        <w:t xml:space="preserve">When </w:t>
      </w:r>
      <w:r w:rsidRPr="00CB1774">
        <w:rPr>
          <w:rFonts w:ascii="Times New Roman" w:hAnsi="Times New Roman" w:cs="Times New Roman"/>
          <w:sz w:val="24"/>
          <w:szCs w:val="24"/>
          <w:lang w:val="en-US"/>
        </w:rPr>
        <w:t xml:space="preserve">weight increased, the difference </w:t>
      </w:r>
      <w:r w:rsidR="00F9343D" w:rsidRPr="00CB1774">
        <w:rPr>
          <w:rFonts w:ascii="Times New Roman" w:hAnsi="Times New Roman" w:cs="Times New Roman"/>
          <w:sz w:val="24"/>
          <w:szCs w:val="24"/>
          <w:lang w:val="en-US"/>
        </w:rPr>
        <w:t xml:space="preserve">between the two equations </w:t>
      </w:r>
      <w:r w:rsidRPr="00CB1774">
        <w:rPr>
          <w:rFonts w:ascii="Times New Roman" w:hAnsi="Times New Roman" w:cs="Times New Roman"/>
          <w:sz w:val="24"/>
          <w:szCs w:val="24"/>
          <w:lang w:val="en-US"/>
        </w:rPr>
        <w:t>decreased and</w:t>
      </w:r>
      <w:r w:rsidR="00585A8B" w:rsidRPr="00CB1774">
        <w:rPr>
          <w:rFonts w:ascii="Times New Roman" w:hAnsi="Times New Roman" w:cs="Times New Roman"/>
          <w:sz w:val="24"/>
          <w:szCs w:val="24"/>
          <w:lang w:val="en-US"/>
        </w:rPr>
        <w:t>,</w:t>
      </w:r>
      <w:r w:rsidRPr="00CB1774">
        <w:rPr>
          <w:rFonts w:ascii="Times New Roman" w:hAnsi="Times New Roman" w:cs="Times New Roman"/>
          <w:sz w:val="24"/>
          <w:szCs w:val="24"/>
          <w:lang w:val="en-US"/>
        </w:rPr>
        <w:t xml:space="preserve"> in heavier subjects, </w:t>
      </w:r>
      <w:r w:rsidR="00FD1708" w:rsidRPr="00CB1774">
        <w:rPr>
          <w:rFonts w:ascii="Times New Roman" w:hAnsi="Times New Roman" w:cs="Times New Roman"/>
          <w:sz w:val="24"/>
          <w:szCs w:val="24"/>
          <w:lang w:val="en-US"/>
        </w:rPr>
        <w:t>CG</w:t>
      </w:r>
      <w:r w:rsidRPr="00CB1774">
        <w:rPr>
          <w:rFonts w:ascii="Times New Roman" w:hAnsi="Times New Roman" w:cs="Times New Roman"/>
          <w:sz w:val="24"/>
          <w:szCs w:val="24"/>
          <w:lang w:val="en-US"/>
        </w:rPr>
        <w:t xml:space="preserve"> result was superior to CKD-EPI results (Figure 5). On average, the effect was zero around a weight of 90 kg. </w:t>
      </w:r>
      <w:r w:rsidR="00660F89" w:rsidRPr="00CB1774">
        <w:rPr>
          <w:rFonts w:ascii="Times New Roman" w:hAnsi="Times New Roman" w:cs="Times New Roman"/>
          <w:sz w:val="24"/>
          <w:szCs w:val="24"/>
          <w:lang w:val="en-US"/>
        </w:rPr>
        <w:t>The</w:t>
      </w:r>
      <w:r w:rsidRPr="00CB1774">
        <w:rPr>
          <w:rFonts w:ascii="Times New Roman" w:hAnsi="Times New Roman" w:cs="Times New Roman"/>
          <w:sz w:val="24"/>
          <w:szCs w:val="24"/>
          <w:lang w:val="en-US"/>
        </w:rPr>
        <w:t xml:space="preserve"> majo</w:t>
      </w:r>
      <w:r w:rsidR="00660F89" w:rsidRPr="00CB1774">
        <w:rPr>
          <w:rFonts w:ascii="Times New Roman" w:hAnsi="Times New Roman" w:cs="Times New Roman"/>
          <w:sz w:val="24"/>
          <w:szCs w:val="24"/>
          <w:lang w:val="en-US"/>
        </w:rPr>
        <w:t>rity of subjects had</w:t>
      </w:r>
      <w:r w:rsidR="00FD1708" w:rsidRPr="00CB1774">
        <w:rPr>
          <w:rFonts w:ascii="Times New Roman" w:hAnsi="Times New Roman" w:cs="Times New Roman"/>
          <w:sz w:val="24"/>
          <w:szCs w:val="24"/>
          <w:lang w:val="en-US"/>
        </w:rPr>
        <w:t xml:space="preserve"> a weight below</w:t>
      </w:r>
      <w:r w:rsidR="00660F89" w:rsidRPr="00CB1774">
        <w:rPr>
          <w:rFonts w:ascii="Times New Roman" w:hAnsi="Times New Roman" w:cs="Times New Roman"/>
          <w:sz w:val="24"/>
          <w:szCs w:val="24"/>
          <w:lang w:val="en-US"/>
        </w:rPr>
        <w:t xml:space="preserve"> 90 kg and, for them, CKD-EPI</w:t>
      </w:r>
      <w:r w:rsidR="00E43C8B" w:rsidRPr="00CB1774">
        <w:rPr>
          <w:rFonts w:ascii="Times New Roman" w:hAnsi="Times New Roman" w:cs="Times New Roman"/>
          <w:sz w:val="24"/>
          <w:szCs w:val="24"/>
          <w:lang w:val="en-US"/>
        </w:rPr>
        <w:t xml:space="preserve"> exceeded</w:t>
      </w:r>
      <w:r w:rsidR="00660F89" w:rsidRPr="00CB1774">
        <w:rPr>
          <w:rFonts w:ascii="Times New Roman" w:hAnsi="Times New Roman" w:cs="Times New Roman"/>
          <w:sz w:val="24"/>
          <w:szCs w:val="24"/>
          <w:lang w:val="en-US"/>
        </w:rPr>
        <w:t xml:space="preserve"> CG by</w:t>
      </w:r>
      <w:r w:rsidRPr="00CB1774">
        <w:rPr>
          <w:rFonts w:ascii="Times New Roman" w:hAnsi="Times New Roman" w:cs="Times New Roman"/>
          <w:sz w:val="24"/>
          <w:szCs w:val="24"/>
          <w:lang w:val="en-US"/>
        </w:rPr>
        <w:t xml:space="preserve"> 0% to 40%</w:t>
      </w:r>
      <w:r w:rsidR="00660F89" w:rsidRPr="00CB1774">
        <w:rPr>
          <w:rFonts w:ascii="Times New Roman" w:hAnsi="Times New Roman" w:cs="Times New Roman"/>
          <w:sz w:val="24"/>
          <w:szCs w:val="24"/>
          <w:lang w:val="en-US"/>
        </w:rPr>
        <w:t xml:space="preserve">. However, </w:t>
      </w:r>
      <w:r w:rsidRPr="00CB1774">
        <w:rPr>
          <w:rFonts w:ascii="Times New Roman" w:hAnsi="Times New Roman" w:cs="Times New Roman"/>
          <w:sz w:val="24"/>
          <w:szCs w:val="24"/>
          <w:lang w:val="en-US"/>
        </w:rPr>
        <w:t>a minority</w:t>
      </w:r>
      <w:r w:rsidR="00660F89" w:rsidRPr="00CB1774">
        <w:rPr>
          <w:rFonts w:ascii="Times New Roman" w:hAnsi="Times New Roman" w:cs="Times New Roman"/>
          <w:sz w:val="24"/>
          <w:szCs w:val="24"/>
          <w:lang w:val="en-US"/>
        </w:rPr>
        <w:t xml:space="preserve"> of the cohort had weight above 90 kg and, in these specific patients, CKD-EPI </w:t>
      </w:r>
      <w:r w:rsidR="00E43C8B" w:rsidRPr="00CB1774">
        <w:rPr>
          <w:rFonts w:ascii="Times New Roman" w:hAnsi="Times New Roman" w:cs="Times New Roman"/>
          <w:sz w:val="24"/>
          <w:szCs w:val="24"/>
          <w:lang w:val="en-US"/>
        </w:rPr>
        <w:t xml:space="preserve">was less than </w:t>
      </w:r>
      <w:r w:rsidR="00660F89" w:rsidRPr="00CB1774">
        <w:rPr>
          <w:rFonts w:ascii="Times New Roman" w:hAnsi="Times New Roman" w:cs="Times New Roman"/>
          <w:sz w:val="24"/>
          <w:szCs w:val="24"/>
          <w:lang w:val="en-US"/>
        </w:rPr>
        <w:t>CG by</w:t>
      </w:r>
      <w:r w:rsidRPr="00CB1774">
        <w:rPr>
          <w:rFonts w:ascii="Times New Roman" w:hAnsi="Times New Roman" w:cs="Times New Roman"/>
          <w:sz w:val="24"/>
          <w:szCs w:val="24"/>
          <w:lang w:val="en-US"/>
        </w:rPr>
        <w:t xml:space="preserve"> 0 to 20%.</w:t>
      </w:r>
      <w:r w:rsidR="00FD1708" w:rsidRPr="00CB1774">
        <w:rPr>
          <w:rFonts w:ascii="Times New Roman" w:hAnsi="Times New Roman" w:cs="Times New Roman"/>
          <w:sz w:val="24"/>
          <w:szCs w:val="24"/>
          <w:lang w:val="en-US"/>
        </w:rPr>
        <w:t xml:space="preserve"> People with a very low weight (&lt;</w:t>
      </w:r>
      <w:r w:rsidR="00F9343D" w:rsidRPr="00CB1774">
        <w:rPr>
          <w:rFonts w:ascii="Times New Roman" w:hAnsi="Times New Roman" w:cs="Times New Roman"/>
          <w:sz w:val="24"/>
          <w:szCs w:val="24"/>
          <w:lang w:val="en-US"/>
        </w:rPr>
        <w:t xml:space="preserve"> 50 kg)</w:t>
      </w:r>
      <w:r w:rsidR="00E43C8B" w:rsidRPr="00CB1774">
        <w:rPr>
          <w:rFonts w:ascii="Times New Roman" w:hAnsi="Times New Roman" w:cs="Times New Roman"/>
          <w:sz w:val="24"/>
          <w:szCs w:val="24"/>
          <w:lang w:val="en-US"/>
        </w:rPr>
        <w:t xml:space="preserve"> were most likely to be discordantly classified with a CKD-EPI result &gt;20% higher than their CG result.</w:t>
      </w:r>
      <w:r w:rsidR="007B66A1" w:rsidRPr="00CB1774">
        <w:rPr>
          <w:rFonts w:ascii="Times New Roman" w:hAnsi="Times New Roman" w:cs="Times New Roman"/>
          <w:sz w:val="24"/>
          <w:szCs w:val="24"/>
          <w:lang w:val="en-US"/>
        </w:rPr>
        <w:t xml:space="preserve"> The effects of SCr on the discrepancy between CKD-EPI and CG were much less than those of age and weight (Figure 6). In fact, there was no clear relationship between SCr and the CKD-EPI/CG difference.</w:t>
      </w:r>
      <w:r w:rsidR="00F9343D" w:rsidRPr="00CB1774">
        <w:rPr>
          <w:rFonts w:ascii="Times New Roman" w:hAnsi="Times New Roman" w:cs="Times New Roman"/>
          <w:sz w:val="24"/>
          <w:szCs w:val="24"/>
          <w:lang w:val="en-US"/>
        </w:rPr>
        <w:t xml:space="preserve"> </w:t>
      </w:r>
    </w:p>
    <w:p w:rsidR="00C9213D" w:rsidRPr="00CB1774" w:rsidRDefault="00C9213D" w:rsidP="00915EC2">
      <w:pPr>
        <w:pStyle w:val="Paragraphedeliste"/>
        <w:spacing w:after="0" w:line="480" w:lineRule="auto"/>
        <w:ind w:left="0"/>
        <w:rPr>
          <w:rFonts w:ascii="Times New Roman" w:hAnsi="Times New Roman" w:cs="Times New Roman"/>
          <w:sz w:val="24"/>
          <w:szCs w:val="24"/>
          <w:lang w:val="en-US"/>
        </w:rPr>
      </w:pPr>
    </w:p>
    <w:p w:rsidR="00C80AE9" w:rsidRPr="00CB1774" w:rsidRDefault="00FD3E33"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b/>
          <w:sz w:val="24"/>
          <w:szCs w:val="24"/>
          <w:u w:val="single"/>
          <w:lang w:val="en-US"/>
        </w:rPr>
        <w:t>Discussion</w:t>
      </w:r>
    </w:p>
    <w:p w:rsidR="00D438E6" w:rsidRPr="00CB1774" w:rsidRDefault="007B66A1"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W</w:t>
      </w:r>
      <w:r w:rsidR="00FD3E33" w:rsidRPr="00CB1774">
        <w:rPr>
          <w:rFonts w:ascii="Times New Roman" w:hAnsi="Times New Roman" w:cs="Times New Roman"/>
          <w:sz w:val="24"/>
          <w:szCs w:val="24"/>
          <w:lang w:val="en-US"/>
        </w:rPr>
        <w:t xml:space="preserve">e provide a simple mathematical </w:t>
      </w:r>
      <w:r w:rsidRPr="00CB1774">
        <w:rPr>
          <w:rFonts w:ascii="Times New Roman" w:hAnsi="Times New Roman" w:cs="Times New Roman"/>
          <w:sz w:val="24"/>
          <w:szCs w:val="24"/>
          <w:lang w:val="en-US"/>
        </w:rPr>
        <w:t>illustration</w:t>
      </w:r>
      <w:r w:rsidR="00FD3E33"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 xml:space="preserve">of </w:t>
      </w:r>
      <w:r w:rsidR="00FD3E33" w:rsidRPr="00CB1774">
        <w:rPr>
          <w:rFonts w:ascii="Times New Roman" w:hAnsi="Times New Roman" w:cs="Times New Roman"/>
          <w:sz w:val="24"/>
          <w:szCs w:val="24"/>
          <w:lang w:val="en-US"/>
        </w:rPr>
        <w:t xml:space="preserve">potential differences, absolute or relative, between the non-indexed </w:t>
      </w:r>
      <w:r w:rsidR="00FD1708" w:rsidRPr="00CB1774">
        <w:rPr>
          <w:rFonts w:ascii="Times New Roman" w:hAnsi="Times New Roman" w:cs="Times New Roman"/>
          <w:sz w:val="24"/>
          <w:szCs w:val="24"/>
          <w:lang w:val="en-US"/>
        </w:rPr>
        <w:t>CG</w:t>
      </w:r>
      <w:r w:rsidR="005F5EFC" w:rsidRPr="00CB1774">
        <w:rPr>
          <w:rFonts w:ascii="Times New Roman" w:hAnsi="Times New Roman" w:cs="Times New Roman"/>
          <w:sz w:val="24"/>
          <w:szCs w:val="24"/>
          <w:lang w:val="en-US"/>
        </w:rPr>
        <w:t xml:space="preserve"> equation and the de-</w:t>
      </w:r>
      <w:r w:rsidR="00FD3E33" w:rsidRPr="00CB1774">
        <w:rPr>
          <w:rFonts w:ascii="Times New Roman" w:hAnsi="Times New Roman" w:cs="Times New Roman"/>
          <w:sz w:val="24"/>
          <w:szCs w:val="24"/>
          <w:lang w:val="en-US"/>
        </w:rPr>
        <w:t>indexed CKD-EPI equations</w:t>
      </w:r>
      <w:r w:rsidR="007470B6" w:rsidRPr="00CB1774">
        <w:rPr>
          <w:rFonts w:ascii="Times New Roman" w:hAnsi="Times New Roman" w:cs="Times New Roman"/>
          <w:sz w:val="24"/>
          <w:szCs w:val="24"/>
          <w:lang w:val="en-US"/>
        </w:rPr>
        <w:t xml:space="preserve"> (in mL/min) which are recommended for</w:t>
      </w:r>
      <w:r w:rsidR="00FD3E33" w:rsidRPr="00CB1774">
        <w:rPr>
          <w:rFonts w:ascii="Times New Roman" w:hAnsi="Times New Roman" w:cs="Times New Roman"/>
          <w:sz w:val="24"/>
          <w:szCs w:val="24"/>
          <w:lang w:val="en-US"/>
        </w:rPr>
        <w:t xml:space="preserve"> drug dosage </w:t>
      </w:r>
      <w:r w:rsidR="004A2DB7" w:rsidRPr="00CB1774">
        <w:rPr>
          <w:rFonts w:ascii="Times New Roman" w:hAnsi="Times New Roman" w:cs="Times New Roman"/>
          <w:sz w:val="24"/>
          <w:szCs w:val="24"/>
          <w:shd w:val="clear" w:color="auto" w:fill="FFFFFF"/>
          <w:lang w:val="en-US"/>
        </w:rPr>
        <w:t>adjustment</w:t>
      </w:r>
      <w:r w:rsidR="000958E3" w:rsidRPr="00CB1774">
        <w:rPr>
          <w:rFonts w:ascii="Times New Roman" w:hAnsi="Times New Roman" w:cs="Times New Roman"/>
          <w:sz w:val="24"/>
          <w:szCs w:val="24"/>
          <w:lang w:val="en-US"/>
        </w:rPr>
        <w:t xml:space="preserve"> </w:t>
      </w:r>
      <w:r w:rsidR="000958E3"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author" : [ { "dropping-particle" : "", "family" : "EMA", "given" : "", "non-dropping-particle" : "", "parse-names" : false, "suffix" : "" } ], "id" : "ITEM-1", "issued" : { "date-parts" : [ [ "2014" ] ] }, "title" : "http://www.ema.europa.eu/docs/en_GB/document_library/Scientific_guideline/2014/02/WC500162133.pdf", "type" : "webpage" }, "uris" : [ "http://www.mendeley.com/documents/?uuid=310c6fb3-76fe-457b-9acc-0e3024b2cdcb" ] }, { "id" : "ITEM-2", "itemData" : { "author" : [ { "dropping-particle" : "", "family" : "FDA", "given" : "", "non-dropping-particle" : "", "parse-names" : false, "suffix" : "" } ], "id" : "ITEM-2", "issued" : { "date-parts" : [ [ "2010" ] ] }, "title" : "http://www.fda.gov/downloads/Drugs/Guidances/UCM204959.pdf", "type" : "webpage" }, "uris" : [ "http://www.mendeley.com/documents/?uuid=93e76441-850f-4551-9a6d-ab8f1dbaa84e" ] }, { "id" : "ITEM-3", "itemData" : { "ISBN" : "0085-2538\\r1523-1755", "ISSN" : "0085-2538", "PMID" : "21918498", "abstract" : "Drug dosage adjustment for patients with acute or chronic kidney disease is an accepted standard of practice. The challenge is how to accurately estimate a patient's kidney function in both acute and chronic kidney disease and determine the influence of renal replacement therapies on drug disposition. Kidney Disease: Improving Global Outcomes (KDIGO) held a conference to investigate these issues and propose recommendations for practitioners, researchers, and those involved in the drug development and regulatory arenas. The conference attendees discussed the major challenges facing drug dosage adjustment for patients with kidney disease. In particular, although glomerular filtration rate is the metric used to guide dose adjustment, kidney disease does affect nonrenal clearances, and this is not adequately considered in most pharmacokinetic studies. There are also inadequate studies in patients receiving all forms of renal replacement therapy and in the pediatric population. The conference generated 37 recommendations for clinical practice, 32 recommendations for future research directions, and 24 recommendations for regulatory agencies (US Food and Drug Administration and European Medicines Agency) to enhance the quality of pharmacokinetic and pharmacodynamic information available to clinicians. The KDIGO Conference highlighted the gaps and focused on crafting paths to the future that will stimulate research and improve the global outcomes of patients with acute and chronic kidney disease", "author" : [ { "dropping-particle" : "", "family" : "Matzke", "given" : "Gary R", "non-dropping-particle" : "", "parse-names" : false, "suffix" : "" }, { "dropping-particle" : "", "family" : "Aronoff", "given" : "George R", "non-dropping-particle" : "", "parse-names" : false, "suffix" : "" }, { "dropping-particle" : "", "family" : "Atkinson Jr.", "given" : "A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dropping-particle" : "", "family" : "Atkinson", "given" : "Arthur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dropping-particle" : "", "family" : "Atkinson Jr.", "given" : "A J", "non-dropping-particle" : "", "parse-names" : false, "suffix" : "" }, { "dropping-particle" : "", "family" : "Bennett", "given" : "William M", "non-dropping-particle" : "", "parse-names" : false, "suffix" : "" }, { "dropping-particle" : "", "family" : "Decker", "given" : "Brian S", "non-dropping-particle" : "", "parse-names" : false, "suffix" : "" }, { "dropping-particle" : "", "family" : "Eckardt", "given" : "Kai-Uwe U", "non-dropping-particle" : "", "parse-names" : false, "suffix" : "" }, { "dropping-particle" : "", "family" : "Golper", "given" : "Thomas", "non-dropping-particle" : "", "parse-names" : false, "suffix" : "" }, { "dropping-particle" : "", "family" : "Grabe", "given" : "Darren W", "non-dropping-particle" : "", "parse-names" : false, "suffix" : "" }, { "dropping-particle" : "", "family" : "Kasiske", "given" : "Bertram", "non-dropping-particle" : "", "parse-names" : false, "suffix" : "" }, { "dropping-particle" : "", "family" : "Keller", "given" : "Frieder", "non-dropping-particle" : "", "parse-names" : false, "suffix" : "" }, { "dropping-particle" : "", "family" : "Kielstein", "given" : "Jan T", "non-dropping-particle" : "", "parse-names" : false, "suffix" : "" }, { "dropping-particle" : "", "family" : "Mehta", "given" : "Ravindra", "non-dropping-particle" : "", "parse-names" : false, "suffix" : "" }, { "dropping-particle" : "", "family" : "Mueller", "given" : "Bruce A", "non-dropping-particle" : "", "parse-names" : false, "suffix" : "" }, { "dropping-particle" : "", "family" : "Pasko", "given" : "Deborah a", "non-dropping-particle" : "", "parse-names" : false, "suffix" : "" }, { "dropping-particle" : "", "family" : "Schaefer", "given" : "Franz", "non-dropping-particle" : "", "parse-names" : false, "suffix" : "" }, { "dropping-particle" : "", "family" : "Sica", "given" : "Domenic a", "non-dropping-particle" : "", "parse-names" : false, "suffix" : "" }, { "dropping-particle" : "", "family" : "Inker", "given" : "Lesley A", "non-dropping-particle" : "", "parse-names" : false, "suffix" : "" }, { "dropping-particle" : "", "family" : "Umans", "given" : "Jason G", "non-dropping-particle" : "", "parse-names" : false, "suffix" : "" }, { "dropping-particle" : "", "family" : "Murray", "given" : "Patrick", "non-dropping-particle" : "", "parse-names" : false, "suffix" : "" } ], "container-title" : "Kidney Int", "id" : "ITEM-3", "issue" : "11", "issued" : { "date-parts" : [ [ "2011", "12" ] ] }, "language" : "eng PT - Congresses SB - IM", "note" : "From Duplicate 1 (Drug dosing consideration in patients with acute and chronic kidney disease-a clinical update from Kidney Disease: Improving Global Outcomes (KDIGO) - Matzke, G R; Aronoff, G R; Atkinson Jr., A J; Bennett, W M; Decker, B S; Eckardt, K U; Golper, T; Grabe, D W; Kasiske, B; Keller, F; Kielstein, J T; Mehta, R; Mueller, B A; Pasko, D A; Schaefer, F; Sica, D A; Inker, L A; Umans, J G; Murray, P)\nAnd Duplicate 3 (Drug dosing consideration in patients with acute and chronic kidney disease-a clinical update from Kidney Disease: Improving Global Outcomes (KDIGO) - Matzke, G R; Aronoff, G R; Atkinson Jr., A J; Bennett, W M; Decker, B S; Eckardt, K U; Golper, T; Grabe, D W; Kasiske, B; Keller, F; Kielstein, J T; Mehta, R; Mueller, B A; Pasko, D A; Schaefer, F; Sica, D A; Inker, L A; Umans, J G; Murray, P)\n\nDA - 20111115", "page" : "1122-1137", "publisher" : "Nature Publishing Group", "publisher-place" : "Virginia Commonwealth University, School of Pharmacy, Richmond, Virginia 23298, USA. gmatzke@vcu.edu", "title" : "Drug dosing consideration in patients with acute and chronic kidney disease-a clinical update from Kidney Disease: Improving Global Outcomes (KDIGO)", "type" : "article-journal", "volume" : "80" }, "uris" : [ "http://www.mendeley.com/documents/?uuid=2102ae48-0831-4046-a2f6-f99fded4b2be" ] } ], "mendeley" : { "formattedCitation" : "[5,6,47]", "plainTextFormattedCitation" : "[5,6,47]", "previouslyFormattedCitation" : "[5,6,47]" }, "properties" : { "noteIndex" : 0 }, "schema" : "https://github.com/citation-style-language/schema/raw/master/csl-citation.json" }</w:instrText>
      </w:r>
      <w:r w:rsidR="000958E3"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5,6,47]</w:t>
      </w:r>
      <w:r w:rsidR="000958E3" w:rsidRPr="00CB1774">
        <w:rPr>
          <w:rFonts w:ascii="Times New Roman" w:hAnsi="Times New Roman" w:cs="Times New Roman"/>
          <w:sz w:val="24"/>
          <w:szCs w:val="24"/>
          <w:lang w:val="en-US"/>
        </w:rPr>
        <w:fldChar w:fldCharType="end"/>
      </w:r>
      <w:r w:rsidR="00F268F0"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 xml:space="preserve">Our clinical data support the conclusion that </w:t>
      </w:r>
      <w:r w:rsidR="00F268F0" w:rsidRPr="00CB1774">
        <w:rPr>
          <w:rFonts w:ascii="Times New Roman" w:hAnsi="Times New Roman" w:cs="Times New Roman"/>
          <w:sz w:val="24"/>
          <w:szCs w:val="24"/>
          <w:lang w:val="en-US"/>
        </w:rPr>
        <w:t xml:space="preserve">differences between the two equations are potentially influenced by each variable included in these equations: gender, age, weight, height and </w:t>
      </w:r>
      <w:r w:rsidR="00DC0138" w:rsidRPr="00CB1774">
        <w:rPr>
          <w:rFonts w:ascii="Times New Roman" w:hAnsi="Times New Roman" w:cs="Times New Roman"/>
          <w:sz w:val="24"/>
          <w:szCs w:val="24"/>
          <w:lang w:val="en-US"/>
        </w:rPr>
        <w:t>SCr</w:t>
      </w:r>
      <w:r w:rsidR="00F268F0" w:rsidRPr="00CB1774">
        <w:rPr>
          <w:rFonts w:ascii="Times New Roman" w:hAnsi="Times New Roman" w:cs="Times New Roman"/>
          <w:sz w:val="24"/>
          <w:szCs w:val="24"/>
          <w:lang w:val="en-US"/>
        </w:rPr>
        <w:t xml:space="preserve">. Among these variables, age and weight are the most important </w:t>
      </w:r>
      <w:r w:rsidRPr="00CB1774">
        <w:rPr>
          <w:rFonts w:ascii="Times New Roman" w:hAnsi="Times New Roman" w:cs="Times New Roman"/>
          <w:sz w:val="24"/>
          <w:szCs w:val="24"/>
          <w:lang w:val="en-US"/>
        </w:rPr>
        <w:t xml:space="preserve">and </w:t>
      </w:r>
      <w:r w:rsidR="00F268F0" w:rsidRPr="00CB1774">
        <w:rPr>
          <w:rFonts w:ascii="Times New Roman" w:hAnsi="Times New Roman" w:cs="Times New Roman"/>
          <w:sz w:val="24"/>
          <w:szCs w:val="24"/>
          <w:lang w:val="en-US"/>
        </w:rPr>
        <w:t xml:space="preserve">will systematically impact the results of </w:t>
      </w:r>
      <w:r w:rsidR="00F268F0" w:rsidRPr="00CB1774">
        <w:rPr>
          <w:rFonts w:ascii="Times New Roman" w:hAnsi="Times New Roman" w:cs="Times New Roman"/>
          <w:sz w:val="24"/>
          <w:szCs w:val="24"/>
          <w:lang w:val="en-US"/>
        </w:rPr>
        <w:lastRenderedPageBreak/>
        <w:t xml:space="preserve">the equations. </w:t>
      </w:r>
      <w:r w:rsidR="001617A6" w:rsidRPr="00CB1774">
        <w:rPr>
          <w:rFonts w:ascii="Times New Roman" w:hAnsi="Times New Roman" w:cs="Times New Roman"/>
          <w:sz w:val="24"/>
          <w:szCs w:val="24"/>
          <w:lang w:val="en-US"/>
        </w:rPr>
        <w:t xml:space="preserve">The prevalence of excretory impairment in the elderly and their resulting vulnerability to overdosage is a major driver for optimizing dosage adjustment strategies in this population. </w:t>
      </w:r>
      <w:r w:rsidR="00F268F0" w:rsidRPr="00CB1774">
        <w:rPr>
          <w:rFonts w:ascii="Times New Roman" w:hAnsi="Times New Roman" w:cs="Times New Roman"/>
          <w:sz w:val="24"/>
          <w:szCs w:val="24"/>
          <w:lang w:val="en-US"/>
        </w:rPr>
        <w:t>The assertion, frequently found in the geriatric literature, that CG must be favored because it gives systematically lower results</w:t>
      </w:r>
      <w:r w:rsidR="008E10F0" w:rsidRPr="00CB1774">
        <w:rPr>
          <w:rFonts w:ascii="Times New Roman" w:hAnsi="Times New Roman" w:cs="Times New Roman"/>
          <w:sz w:val="24"/>
          <w:szCs w:val="24"/>
          <w:lang w:val="en-US"/>
        </w:rPr>
        <w:t>,</w:t>
      </w:r>
      <w:r w:rsidR="00F268F0" w:rsidRPr="00CB1774">
        <w:rPr>
          <w:rFonts w:ascii="Times New Roman" w:hAnsi="Times New Roman" w:cs="Times New Roman"/>
          <w:sz w:val="24"/>
          <w:szCs w:val="24"/>
          <w:lang w:val="en-US"/>
        </w:rPr>
        <w:t xml:space="preserve"> and thus prevent</w:t>
      </w:r>
      <w:r w:rsidR="001617A6" w:rsidRPr="00CB1774">
        <w:rPr>
          <w:rFonts w:ascii="Times New Roman" w:hAnsi="Times New Roman" w:cs="Times New Roman"/>
          <w:sz w:val="24"/>
          <w:szCs w:val="24"/>
          <w:lang w:val="en-US"/>
        </w:rPr>
        <w:t>s</w:t>
      </w:r>
      <w:r w:rsidR="00F268F0" w:rsidRPr="00CB1774">
        <w:rPr>
          <w:rFonts w:ascii="Times New Roman" w:hAnsi="Times New Roman" w:cs="Times New Roman"/>
          <w:sz w:val="24"/>
          <w:szCs w:val="24"/>
          <w:lang w:val="en-US"/>
        </w:rPr>
        <w:t xml:space="preserve"> overdosage</w:t>
      </w:r>
      <w:r w:rsidR="008E10F0" w:rsidRPr="00CB1774">
        <w:rPr>
          <w:rFonts w:ascii="Times New Roman" w:hAnsi="Times New Roman" w:cs="Times New Roman"/>
          <w:sz w:val="24"/>
          <w:szCs w:val="24"/>
          <w:lang w:val="en-US"/>
        </w:rPr>
        <w:t>,</w:t>
      </w:r>
      <w:r w:rsidR="00F268F0" w:rsidRPr="00CB1774">
        <w:rPr>
          <w:rFonts w:ascii="Times New Roman" w:hAnsi="Times New Roman" w:cs="Times New Roman"/>
          <w:sz w:val="24"/>
          <w:szCs w:val="24"/>
          <w:lang w:val="en-US"/>
        </w:rPr>
        <w:t xml:space="preserve"> is an oversimplification</w:t>
      </w:r>
      <w:r w:rsidR="00854240" w:rsidRPr="00CB1774">
        <w:rPr>
          <w:rFonts w:ascii="Times New Roman" w:hAnsi="Times New Roman" w:cs="Times New Roman"/>
          <w:sz w:val="24"/>
          <w:szCs w:val="24"/>
          <w:lang w:val="en-US"/>
        </w:rPr>
        <w:t xml:space="preserve"> </w:t>
      </w:r>
      <w:r w:rsidR="00854240"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SN" : "2044-6055", "PMID" : "23585393", "abstract" : "OBJECTIVES: The thrombin inhibitor dabigatran is mainly excreted by the kidneys. We investigated whether the recommended method for estimation of renal function used in the clinical trials, the Cockcroft-Gault (CGold) equation and the estimated glomerular filtration rate (eGFR) modification of diet in renal disease equation 4 (MDRD4), differ in elderly participants, resulting in erroneously higher dose recommendations of dabigatran, which might explain the serious, even fatal, bleeding reported. The renally excreted drugs gabapentin and valaciclovir were also included for comparison.\\n\\nDESIGN: A retrospective data simulation study.\\n\\nPARTICIPANTS: Participants 65 years and older included in six different studies.\\n\\nMAIN OUTCOME MEASURE: Estimated renal function by CG based on uncompensated ('old Jaffe' method) creatinine (CGold) or by MDRD4 based on standardised compensated P-creatinine traceable to isotope-dilution mass spectrometry, and the resulting doses.\\n\\nRESULTS: 790 participants (432 females), mean age (\u00b1SD) 77.6\u00b15.7 years. Mean estimated creatinine clearance (eCrCl) by the CGold equation was 44.2\u00b114.8 ml/min, versus eGFR 59.6\u00b120.7 ml/min/1.73 m(2) with MDRD4 (p&lt;0.001), absolute median difference 13.5, 95% CI 12.9 to 14.2. MDRD4 gave a significantly higher mean dose (valaciclovir +21%, dabigatran +25% and gabapentin +37%) of all drugs (p&lt;0.001). With MDRD4 58% of the women would be recommended a full dose of dabigatran compared with 18% if CGold is used.\\n\\nCONCLUSIONS: MDRD4 would result in higher recommended doses of the three studied drugs to elderly participants compared with CG, particularly in women, and thus increased the risk of dose and concentration-dependent adverse reactions. It is important to know which method of estimation of renal function the Summary of Products Characteristics was based on, and use only that one when prescribing renally excreted drugs with narrow safety window. Doses based on recently developed methods for estimation of renal function may be associated with considerable risk of overtreatment in the elderly.", "author" : [ { "dropping-particle" : "", "family" : "Helld\u00e9n", "given" : "Anders", "non-dropping-particle" : "", "parse-names" : false, "suffix" : "" }, { "dropping-particle" : "", "family" : "Odar-Cederl\u00f6f", "given" : "Ingegerd", "non-dropping-particle" : "", "parse-names" : false, "suffix" : "" }, { "dropping-particle" : "", "family" : "Nilsson", "given" : "G\u00f6ran", "non-dropping-particle" : "", "parse-names" : false, "suffix" : "" }, { "dropping-particle" : "", "family" : "Sj\u00f6viker", "given" : "Susanne", "non-dropping-particle" : "", "parse-names" : false, "suffix" : "" }, { "dropping-particle" : "", "family" : "S\u00f6derstr\u00f6m", "given" : "Anders", "non-dropping-particle" : "", "parse-names" : false, "suffix" : "" }, { "dropping-particle" : "Von", "family" : "Euler", "given" : "Mia", "non-dropping-particle" : "", "parse-names" : false, "suffix" : "" }, { "dropping-particle" : "", "family" : "Ohl\u00e9n", "given" : "Gunnar", "non-dropping-particle" : "", "parse-names" : false, "suffix" : "" }, { "dropping-particle" : "", "family" : "Bergman", "given" : "Ulf", "non-dropping-particle" : "", "parse-names" : false, "suffix" : "" } ], "container-title" : "BMJ open", "id" : "ITEM-1", "issue" : "4", "issued" : { "date-parts" : [ [ "2013" ] ] }, "page" : "e002686", "title" : "Renal function estimations and dose recommendations for dabigatran, gabapentin and valaciclovir: a data simulation study focused on the elderly.", "type" : "article-journal", "volume" : "3" }, "uris" : [ "http://www.mendeley.com/documents/?uuid=3f9bf163-a128-41a5-98d8-5d44327b80cc" ] }, { "id" : "ITEM-2", "itemData" : { "ISBN" : "2044-6055", "ISSN" : "2044-6055", "PMID" : "24078751", "abstract" : "OBJECTIVE: In clinical trials of dabigatran and rivaroxaban for stroke prevention in atrial fibrillation (AF), drug eligibility and dosing were determined using the Cockcroft-Gault equation to estimate creatine clearance as a measure of renal function. This cross-sectional study aimed to compare whether using estimated glomerular filtration rate (eGFR) by the widely available and widely used Modified Diet in Renal Disease (MDRD) equation would alter prescribing or dosing of the renally excreted new oral anticoagulants. PARTICIPANTS: Of 4712 patients with known AF within a general practitioner-registered population of 930 079 in east London, data were available enabling renal function to be calculated by both Cockcroft-Gault and MDRD methods in 4120 (87.4%). RESULTS: Of 4120 patients, 2706 were &lt;80 years and 1414 were &gt;/=80 years of age. Among those &gt;/=80 years, 14.9% were ineligible for dabigatran according to Cockcroft-Gault equation but would have been judged eligible applying MDRD method. For those &lt;80 years, 0.8% would have been incorrectly judged eligible for dabigatran and 5.3% would have received too high a dose. For rivaroxaban, 0.3% would have been incorrectly judged eligible for treatment and 13.5% would have received too high a dose. CONCLUSIONS: Were the MDRD-derived eGFR to be used instead of Cockcroft-Gault in prescribing these new agents, many elderly patients with AF would either incorrectly become eligible for them or would receive too high a dose. Safety has not been established using the MDRD equation, a concern since the risk of major bleeding would be increased in patients with unsuspected renal impairment. Given the potentially widespread use of these agents, particularly in primary care, regulatory authorities and drug companies should alert UK doctors of the need to use the Cockcroft-Gault formula to calculate eligibility for and dosing of the new oral anticoagulants in elderly patients with AF and not rely on the MDRD-derived eGFR", "author" : [ { "dropping-particle" : "", "family" : "Maccallum", "given" : "Peter K", "non-dropping-particle" : "", "parse-names" : false, "suffix" : "" }, { "dropping-particle" : "", "family" : "Mathur", "given" : "Rohini", "non-dropping-particle" : "", "parse-names" : false, "suffix" : "" }, { "dropping-particle" : "", "family" : "Hull", "given" : "Sally a", "non-dropping-particle" : "", "parse-names" : false, "suffix" : "" }, { "dropping-particle" : "", "family" : "Saja", "given" : "Khalid", "non-dropping-particle" : "", "parse-names" : false, "suffix" : "" }, { "dropping-particle" : "", "family" : "Green", "given" : "Laura", "non-dropping-particle" : "", "parse-names" : false, "suffix" : "" }, { "dropping-particle" : "", "family" : "Morris", "given" : "Joan K", "non-dropping-particle" : "", "parse-names" : false, "suffix" : "" }, { "dropping-particle" : "", "family" : "Ashman", "given" : "Neil", "non-dropping-particle" : "", "parse-names" : false, "suffix" : "" } ], "container-title" : "BMJ Open.", "id" : "ITEM-2", "issue" : "9", "issued" : { "date-parts" : [ [ "2013" ] ] }, "language" : "eng PT - Journal Article", "note" : "From Duplicate 2 (Patient safety and estimation of renal function in patients prescribed new oral anticoagulants for stroke prevention in atrial fibrillation: a cross-sectional study - Maccallum, P K; Mathur, R; Hull, S A; Saja, K; Green, L; Morris, J K; Ashman, N)\n\nDA - 20130930", "page" : "e003343", "publisher-place" : "Wolfson Institute of Preventive Medicine, Barts and The London School of Medicine and Dentistry, Queen Mary University of London, London, UK", "title" : "Patient safety and estimation of renal function in patients prescribed new oral anticoagulants for stroke prevention in atrial fibrillation: a cross-sectional study", "type" : "article-journal", "volume" : "3" }, "uris" : [ "http://www.mendeley.com/documents/?uuid=a667653a-ea25-498b-8f7a-17aeedc68cd6" ] } ], "mendeley" : { "formattedCitation" : "[20,21]", "plainTextFormattedCitation" : "[20,21]", "previouslyFormattedCitation" : "[20,21]" }, "properties" : { "noteIndex" : 0 }, "schema" : "https://github.com/citation-style-language/schema/raw/master/csl-citation.json" }</w:instrText>
      </w:r>
      <w:r w:rsidR="00854240"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20,21]</w:t>
      </w:r>
      <w:r w:rsidR="00854240" w:rsidRPr="00CB1774">
        <w:rPr>
          <w:rFonts w:ascii="Times New Roman" w:hAnsi="Times New Roman" w:cs="Times New Roman"/>
          <w:sz w:val="24"/>
          <w:szCs w:val="24"/>
          <w:lang w:val="en-US"/>
        </w:rPr>
        <w:fldChar w:fldCharType="end"/>
      </w:r>
      <w:r w:rsidR="00F268F0" w:rsidRPr="00CB1774">
        <w:rPr>
          <w:rFonts w:ascii="Times New Roman" w:hAnsi="Times New Roman" w:cs="Times New Roman"/>
          <w:sz w:val="24"/>
          <w:szCs w:val="24"/>
          <w:lang w:val="en-US"/>
        </w:rPr>
        <w:t xml:space="preserve">. </w:t>
      </w:r>
      <w:r w:rsidR="001617A6" w:rsidRPr="00CB1774">
        <w:rPr>
          <w:rFonts w:ascii="Times New Roman" w:hAnsi="Times New Roman" w:cs="Times New Roman"/>
          <w:sz w:val="24"/>
          <w:szCs w:val="24"/>
          <w:lang w:val="en-US"/>
        </w:rPr>
        <w:t xml:space="preserve">Overall, we confirm using de-indexed eGFR, that CG results are lower than CKD-EPI in these subjects. However, </w:t>
      </w:r>
      <w:r w:rsidR="00F268F0" w:rsidRPr="00CB1774">
        <w:rPr>
          <w:rFonts w:ascii="Times New Roman" w:hAnsi="Times New Roman" w:cs="Times New Roman"/>
          <w:sz w:val="24"/>
          <w:szCs w:val="24"/>
          <w:lang w:val="en-US"/>
        </w:rPr>
        <w:t>this assertion is not true in some obese geriatric patients, even if these patients are clearly not the majority</w:t>
      </w:r>
      <w:r w:rsidR="00D438E6" w:rsidRPr="00CB1774">
        <w:rPr>
          <w:rFonts w:ascii="Times New Roman" w:hAnsi="Times New Roman" w:cs="Times New Roman"/>
          <w:sz w:val="24"/>
          <w:szCs w:val="24"/>
          <w:lang w:val="en-US"/>
        </w:rPr>
        <w:t xml:space="preserve">. </w:t>
      </w:r>
      <w:r w:rsidR="001617A6" w:rsidRPr="00CB1774">
        <w:rPr>
          <w:rFonts w:ascii="Times New Roman" w:hAnsi="Times New Roman" w:cs="Times New Roman"/>
          <w:sz w:val="24"/>
          <w:szCs w:val="24"/>
          <w:lang w:val="en-US"/>
        </w:rPr>
        <w:t xml:space="preserve">Our clinical </w:t>
      </w:r>
      <w:r w:rsidR="00D438E6" w:rsidRPr="00CB1774">
        <w:rPr>
          <w:rFonts w:ascii="Times New Roman" w:hAnsi="Times New Roman" w:cs="Times New Roman"/>
          <w:sz w:val="24"/>
          <w:szCs w:val="24"/>
          <w:lang w:val="en-US"/>
        </w:rPr>
        <w:t xml:space="preserve">database was limited </w:t>
      </w:r>
      <w:r w:rsidR="000958E3" w:rsidRPr="00CB1774">
        <w:rPr>
          <w:rFonts w:ascii="Times New Roman" w:hAnsi="Times New Roman" w:cs="Times New Roman"/>
          <w:sz w:val="24"/>
          <w:szCs w:val="24"/>
          <w:lang w:val="en-US"/>
        </w:rPr>
        <w:t xml:space="preserve">to </w:t>
      </w:r>
      <w:r w:rsidR="00D438E6" w:rsidRPr="00CB1774">
        <w:rPr>
          <w:rFonts w:ascii="Times New Roman" w:hAnsi="Times New Roman" w:cs="Times New Roman"/>
          <w:sz w:val="24"/>
          <w:szCs w:val="24"/>
          <w:lang w:val="en-US"/>
        </w:rPr>
        <w:t>subjects older than 60 years</w:t>
      </w:r>
      <w:r w:rsidR="001617A6" w:rsidRPr="00CB1774">
        <w:rPr>
          <w:rFonts w:ascii="Times New Roman" w:hAnsi="Times New Roman" w:cs="Times New Roman"/>
          <w:sz w:val="24"/>
          <w:szCs w:val="24"/>
          <w:lang w:val="en-US"/>
        </w:rPr>
        <w:t>, but</w:t>
      </w:r>
      <w:r w:rsidR="00A637D0" w:rsidRPr="00CB1774">
        <w:rPr>
          <w:rFonts w:ascii="Times New Roman" w:hAnsi="Times New Roman" w:cs="Times New Roman"/>
          <w:sz w:val="24"/>
          <w:szCs w:val="24"/>
          <w:lang w:val="en-US"/>
        </w:rPr>
        <w:t xml:space="preserve"> a</w:t>
      </w:r>
      <w:r w:rsidR="00D438E6" w:rsidRPr="00CB1774">
        <w:rPr>
          <w:rFonts w:ascii="Times New Roman" w:hAnsi="Times New Roman" w:cs="Times New Roman"/>
          <w:sz w:val="24"/>
          <w:szCs w:val="24"/>
          <w:lang w:val="en-US"/>
        </w:rPr>
        <w:t xml:space="preserve">s shown by our </w:t>
      </w:r>
      <w:r w:rsidR="007470B6" w:rsidRPr="00CB1774">
        <w:rPr>
          <w:rFonts w:ascii="Times New Roman" w:hAnsi="Times New Roman" w:cs="Times New Roman"/>
          <w:sz w:val="24"/>
          <w:szCs w:val="24"/>
          <w:lang w:val="en-US"/>
        </w:rPr>
        <w:t>simulation, the proportion of discordant</w:t>
      </w:r>
      <w:r w:rsidR="00D438E6" w:rsidRPr="00CB1774">
        <w:rPr>
          <w:rFonts w:ascii="Times New Roman" w:hAnsi="Times New Roman" w:cs="Times New Roman"/>
          <w:sz w:val="24"/>
          <w:szCs w:val="24"/>
          <w:lang w:val="en-US"/>
        </w:rPr>
        <w:t xml:space="preserve"> results </w:t>
      </w:r>
      <w:r w:rsidR="001617A6" w:rsidRPr="00CB1774">
        <w:rPr>
          <w:rFonts w:ascii="Times New Roman" w:hAnsi="Times New Roman" w:cs="Times New Roman"/>
          <w:sz w:val="24"/>
          <w:szCs w:val="24"/>
          <w:lang w:val="en-US"/>
        </w:rPr>
        <w:t xml:space="preserve">increases with younger age </w:t>
      </w:r>
      <w:r w:rsidR="007470B6" w:rsidRPr="00CB1774">
        <w:rPr>
          <w:rFonts w:ascii="Times New Roman" w:hAnsi="Times New Roman" w:cs="Times New Roman"/>
          <w:sz w:val="24"/>
          <w:szCs w:val="24"/>
          <w:lang w:val="en-US"/>
        </w:rPr>
        <w:t xml:space="preserve">and </w:t>
      </w:r>
      <w:r w:rsidR="001617A6" w:rsidRPr="00CB1774">
        <w:rPr>
          <w:rFonts w:ascii="Times New Roman" w:hAnsi="Times New Roman" w:cs="Times New Roman"/>
          <w:sz w:val="24"/>
          <w:szCs w:val="24"/>
          <w:lang w:val="en-US"/>
        </w:rPr>
        <w:t xml:space="preserve">greater body </w:t>
      </w:r>
      <w:r w:rsidR="007470B6" w:rsidRPr="00CB1774">
        <w:rPr>
          <w:rFonts w:ascii="Times New Roman" w:hAnsi="Times New Roman" w:cs="Times New Roman"/>
          <w:sz w:val="24"/>
          <w:szCs w:val="24"/>
          <w:lang w:val="en-US"/>
        </w:rPr>
        <w:t>weight. This last</w:t>
      </w:r>
      <w:r w:rsidR="00D438E6" w:rsidRPr="00CB1774">
        <w:rPr>
          <w:rFonts w:ascii="Times New Roman" w:hAnsi="Times New Roman" w:cs="Times New Roman"/>
          <w:sz w:val="24"/>
          <w:szCs w:val="24"/>
          <w:lang w:val="en-US"/>
        </w:rPr>
        <w:t xml:space="preserve"> point is </w:t>
      </w:r>
      <w:r w:rsidR="007470B6" w:rsidRPr="00CB1774">
        <w:rPr>
          <w:rFonts w:ascii="Times New Roman" w:hAnsi="Times New Roman" w:cs="Times New Roman"/>
          <w:sz w:val="24"/>
          <w:szCs w:val="24"/>
          <w:lang w:val="en-US"/>
        </w:rPr>
        <w:t>important as</w:t>
      </w:r>
      <w:r w:rsidR="00D438E6" w:rsidRPr="00CB1774">
        <w:rPr>
          <w:rFonts w:ascii="Times New Roman" w:hAnsi="Times New Roman" w:cs="Times New Roman"/>
          <w:sz w:val="24"/>
          <w:szCs w:val="24"/>
          <w:lang w:val="en-US"/>
        </w:rPr>
        <w:t xml:space="preserve"> the epidemic of obesity </w:t>
      </w:r>
      <w:r w:rsidR="007470B6" w:rsidRPr="00CB1774">
        <w:rPr>
          <w:rFonts w:ascii="Times New Roman" w:hAnsi="Times New Roman" w:cs="Times New Roman"/>
          <w:sz w:val="24"/>
          <w:szCs w:val="24"/>
          <w:lang w:val="en-US"/>
        </w:rPr>
        <w:t xml:space="preserve">is </w:t>
      </w:r>
      <w:r w:rsidR="00D438E6" w:rsidRPr="00CB1774">
        <w:rPr>
          <w:rFonts w:ascii="Times New Roman" w:hAnsi="Times New Roman" w:cs="Times New Roman"/>
          <w:sz w:val="24"/>
          <w:szCs w:val="24"/>
          <w:lang w:val="en-US"/>
        </w:rPr>
        <w:t>well-known in the general</w:t>
      </w:r>
      <w:r w:rsidR="00854240" w:rsidRPr="00CB1774">
        <w:rPr>
          <w:rFonts w:ascii="Times New Roman" w:hAnsi="Times New Roman" w:cs="Times New Roman"/>
          <w:sz w:val="24"/>
          <w:szCs w:val="24"/>
          <w:lang w:val="en-US"/>
        </w:rPr>
        <w:t xml:space="preserve"> non-geriatric</w:t>
      </w:r>
      <w:r w:rsidR="00D438E6" w:rsidRPr="00CB1774">
        <w:rPr>
          <w:rFonts w:ascii="Times New Roman" w:hAnsi="Times New Roman" w:cs="Times New Roman"/>
          <w:sz w:val="24"/>
          <w:szCs w:val="24"/>
          <w:lang w:val="en-US"/>
        </w:rPr>
        <w:t xml:space="preserve"> population. </w:t>
      </w:r>
      <w:r w:rsidR="000958E3" w:rsidRPr="00CB1774">
        <w:rPr>
          <w:rFonts w:ascii="Times New Roman" w:hAnsi="Times New Roman" w:cs="Times New Roman"/>
          <w:sz w:val="24"/>
          <w:szCs w:val="24"/>
          <w:lang w:val="en-US"/>
        </w:rPr>
        <w:t xml:space="preserve">Therefore, the </w:t>
      </w:r>
      <w:r w:rsidR="001617A6" w:rsidRPr="00CB1774">
        <w:rPr>
          <w:rFonts w:ascii="Times New Roman" w:hAnsi="Times New Roman" w:cs="Times New Roman"/>
          <w:sz w:val="24"/>
          <w:szCs w:val="24"/>
          <w:lang w:val="en-US"/>
        </w:rPr>
        <w:t xml:space="preserve">general </w:t>
      </w:r>
      <w:r w:rsidR="000958E3" w:rsidRPr="00CB1774">
        <w:rPr>
          <w:rFonts w:ascii="Times New Roman" w:hAnsi="Times New Roman" w:cs="Times New Roman"/>
          <w:sz w:val="24"/>
          <w:szCs w:val="24"/>
          <w:lang w:val="en-US"/>
        </w:rPr>
        <w:t xml:space="preserve">recommendation to favor CG based on geriatric data would potentially </w:t>
      </w:r>
      <w:r w:rsidR="001617A6" w:rsidRPr="00CB1774">
        <w:rPr>
          <w:rFonts w:ascii="Times New Roman" w:hAnsi="Times New Roman" w:cs="Times New Roman"/>
          <w:sz w:val="24"/>
          <w:szCs w:val="24"/>
          <w:lang w:val="en-US"/>
        </w:rPr>
        <w:t xml:space="preserve">have different implications for drug concentrations in </w:t>
      </w:r>
      <w:r w:rsidR="000958E3" w:rsidRPr="00CB1774">
        <w:rPr>
          <w:rFonts w:ascii="Times New Roman" w:hAnsi="Times New Roman" w:cs="Times New Roman"/>
          <w:sz w:val="24"/>
          <w:szCs w:val="24"/>
          <w:lang w:val="en-US"/>
        </w:rPr>
        <w:t>younger subjects, especially if weight is high.</w:t>
      </w:r>
      <w:r w:rsidR="00854240" w:rsidRPr="00CB1774">
        <w:rPr>
          <w:rFonts w:ascii="Times New Roman" w:hAnsi="Times New Roman" w:cs="Times New Roman"/>
          <w:sz w:val="24"/>
          <w:szCs w:val="24"/>
          <w:lang w:val="en-US"/>
        </w:rPr>
        <w:t xml:space="preserve"> In the context of drug dosage</w:t>
      </w:r>
      <w:r w:rsidR="001617A6" w:rsidRPr="00CB1774">
        <w:rPr>
          <w:rFonts w:ascii="Times New Roman" w:hAnsi="Times New Roman" w:cs="Times New Roman"/>
          <w:sz w:val="24"/>
          <w:szCs w:val="24"/>
          <w:lang w:val="en-US"/>
        </w:rPr>
        <w:t xml:space="preserve"> adjustment strategies</w:t>
      </w:r>
      <w:r w:rsidR="00A637D0" w:rsidRPr="00CB1774">
        <w:rPr>
          <w:rFonts w:ascii="Times New Roman" w:hAnsi="Times New Roman" w:cs="Times New Roman"/>
          <w:sz w:val="24"/>
          <w:szCs w:val="24"/>
          <w:lang w:val="en-US"/>
        </w:rPr>
        <w:t xml:space="preserve">, a personalized approach is </w:t>
      </w:r>
      <w:r w:rsidR="00854240" w:rsidRPr="00CB1774">
        <w:rPr>
          <w:rFonts w:ascii="Times New Roman" w:hAnsi="Times New Roman" w:cs="Times New Roman"/>
          <w:sz w:val="24"/>
          <w:szCs w:val="24"/>
          <w:lang w:val="en-US"/>
        </w:rPr>
        <w:t>necessary.</w:t>
      </w:r>
    </w:p>
    <w:p w:rsidR="00933413" w:rsidRPr="00CB1774" w:rsidRDefault="001617A6"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All </w:t>
      </w:r>
      <w:r w:rsidR="00D438E6" w:rsidRPr="00CB1774">
        <w:rPr>
          <w:rFonts w:ascii="Times New Roman" w:hAnsi="Times New Roman" w:cs="Times New Roman"/>
          <w:sz w:val="24"/>
          <w:szCs w:val="24"/>
          <w:lang w:val="en-US"/>
        </w:rPr>
        <w:t>creatinine-based equation</w:t>
      </w:r>
      <w:r w:rsidR="007470B6" w:rsidRPr="00CB1774">
        <w:rPr>
          <w:rFonts w:ascii="Times New Roman" w:hAnsi="Times New Roman" w:cs="Times New Roman"/>
          <w:sz w:val="24"/>
          <w:szCs w:val="24"/>
          <w:lang w:val="en-US"/>
        </w:rPr>
        <w:t>s</w:t>
      </w:r>
      <w:r w:rsidR="00D438E6" w:rsidRPr="00CB1774">
        <w:rPr>
          <w:rFonts w:ascii="Times New Roman" w:hAnsi="Times New Roman" w:cs="Times New Roman"/>
          <w:sz w:val="24"/>
          <w:szCs w:val="24"/>
          <w:lang w:val="en-US"/>
        </w:rPr>
        <w:t xml:space="preserve"> </w:t>
      </w:r>
      <w:r w:rsidR="007470B6" w:rsidRPr="00CB1774">
        <w:rPr>
          <w:rFonts w:ascii="Times New Roman" w:hAnsi="Times New Roman" w:cs="Times New Roman"/>
          <w:sz w:val="24"/>
          <w:szCs w:val="24"/>
          <w:lang w:val="en-US"/>
        </w:rPr>
        <w:t>have their own limitations and lack</w:t>
      </w:r>
      <w:r w:rsidR="00D438E6" w:rsidRPr="00CB1774">
        <w:rPr>
          <w:rFonts w:ascii="Times New Roman" w:hAnsi="Times New Roman" w:cs="Times New Roman"/>
          <w:sz w:val="24"/>
          <w:szCs w:val="24"/>
          <w:lang w:val="en-US"/>
        </w:rPr>
        <w:t xml:space="preserve"> of precision to estimate true GFR</w:t>
      </w:r>
      <w:r w:rsidR="00854240" w:rsidRPr="00CB1774">
        <w:rPr>
          <w:rFonts w:ascii="Times New Roman" w:hAnsi="Times New Roman" w:cs="Times New Roman"/>
          <w:sz w:val="24"/>
          <w:szCs w:val="24"/>
          <w:lang w:val="en-US"/>
        </w:rPr>
        <w:t xml:space="preserve"> </w:t>
      </w:r>
      <w:r w:rsidR="00854240"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SN" : "1759-507X", "PMID" : "23856996", "abstract" : "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 "author" : [ { "dropping-particle" : "", "family" : "Delanaye", "given" : "Pierre", "non-dropping-particle" : "", "parse-names" : false, "suffix" : "" }, { "dropping-particle" : "", "family" : "Mariat", "given" : "Christophe", "non-dropping-particle" : "", "parse-names" : false, "suffix" : "" } ], "container-title" : "Nat Rev Nephrol", "id" : "ITEM-1", "issue" : "9", "issued" : { "date-parts" : [ [ "2013", "9" ] ] }, "language" : "eng PT - Journal Article SB - IM", "note" : "From Duplicate 1 (The applicability of eGFR equations to different populations - Delanaye, P; Mariat, C)\n\nDA - 20130823", "page" : "513-522", "publisher" : "Nature Publishing Group", "publisher-place" : "Department of Nephrology, Dialysis and Transplantation, University of Liege, CHU Sart Tilman, Liege 4000, Belgium", "title" : "The applicability of eGFR equations to different populations", "type" : "article-journal", "volume" : "9" }, "uris" : [ "http://www.mendeley.com/documents/?uuid=16cd340a-920a-438e-ba9d-9f2b1abace71" ] } ], "mendeley" : { "formattedCitation" : "[12]", "plainTextFormattedCitation" : "[12]", "previouslyFormattedCitation" : "[12]" }, "properties" : { "noteIndex" : 0 }, "schema" : "https://github.com/citation-style-language/schema/raw/master/csl-citation.json" }</w:instrText>
      </w:r>
      <w:r w:rsidR="00854240"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12]</w:t>
      </w:r>
      <w:r w:rsidR="00854240" w:rsidRPr="00CB1774">
        <w:rPr>
          <w:rFonts w:ascii="Times New Roman" w:hAnsi="Times New Roman" w:cs="Times New Roman"/>
          <w:sz w:val="24"/>
          <w:szCs w:val="24"/>
          <w:lang w:val="en-US"/>
        </w:rPr>
        <w:fldChar w:fldCharType="end"/>
      </w:r>
      <w:r w:rsidR="00D438E6" w:rsidRPr="00CB1774">
        <w:rPr>
          <w:rFonts w:ascii="Times New Roman" w:hAnsi="Times New Roman" w:cs="Times New Roman"/>
          <w:sz w:val="24"/>
          <w:szCs w:val="24"/>
          <w:lang w:val="en-US"/>
        </w:rPr>
        <w:t>.</w:t>
      </w:r>
      <w:r w:rsidR="0018732C" w:rsidRPr="00CB1774">
        <w:rPr>
          <w:rFonts w:ascii="Times New Roman" w:hAnsi="Times New Roman" w:cs="Times New Roman"/>
          <w:sz w:val="24"/>
          <w:szCs w:val="24"/>
          <w:lang w:val="en-US"/>
        </w:rPr>
        <w:t xml:space="preserve"> </w:t>
      </w:r>
      <w:r w:rsidRPr="00CB1774">
        <w:rPr>
          <w:rFonts w:ascii="Times New Roman" w:hAnsi="Times New Roman" w:cs="Times New Roman"/>
          <w:sz w:val="24"/>
          <w:szCs w:val="24"/>
          <w:lang w:val="en-US"/>
        </w:rPr>
        <w:t xml:space="preserve">They also require a </w:t>
      </w:r>
      <w:r w:rsidR="0018732C" w:rsidRPr="00CB1774">
        <w:rPr>
          <w:rFonts w:ascii="Times New Roman" w:hAnsi="Times New Roman" w:cs="Times New Roman"/>
          <w:sz w:val="24"/>
          <w:szCs w:val="24"/>
          <w:lang w:val="en-US"/>
        </w:rPr>
        <w:t xml:space="preserve">steady state situation </w:t>
      </w:r>
      <w:r w:rsidR="0018732C"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PMID" : "24410757", "abstract" : "BACKGROUND: Detecting impaired glomerular filtration rate (GFR) is important in intensive care units (ICU) in order to diagnose acute kidney injuries and adjust the dose of renally excreted drugs. Whether serum Cystatin C (SCysC) may better reflect glomerular filtration rate than serum creatinine (SCr) in the context of intensive care medicine is uncertain. METHODS: We compared the performance of SCysC and SCr as biomarkers of GFR in 47 critically ill patients (median SOFA (Sepsis-related Organ Failure Assessment) score of 5) for whom GFR was measured by a reference method (urinary clearance of iohexol). RESULTS: Mean Iohexol clearance averaged 96 +/- 54 mL/min and was under 60 mL/min in 28% of patients. Mean SCr and SCysC concentrations were 0.70 +/- 0.33 mg/dL and 1.26 +/- 0.61 mg/L, respectively. Area under the ROC curve for a GFR threshold of 60 mL/min was 0.799 and 0.942 for SCr and SCysC, respectively (p = 0.014). CONCLUSIONS: We conclude that ScysC significantly outperfoms SCr for the detection of an impaired GFR in critically ill patients. TRIAL REGISTRATION: ClinicalTrials.gov: B7072006347", "author" : [ { "dropping-particle" : "", "family" : "Delanaye", "given" : "P", "non-dropping-particle" : "", "parse-names" : false, "suffix" : "" }, { "dropping-particle" : "", "family" : "Cavalier", "given" : "E", "non-dropping-particle" : "", "parse-names" : false, "suffix" : "" }, { "dropping-particle" : "", "family" : "Morel", "given" : "J", "non-dropping-particle" : "", "parse-names" : false, "suffix" : "" }, { "dropping-particle" : "", "family" : "Mehdi", "given" : "M", "non-dropping-particle" : "", "parse-names" : false, "suffix" : "" }, { "dropping-particle" : "", "family" : "Maillard", "given" : "N", "non-dropping-particle" : "", "parse-names" : false, "suffix" : "" }, { "dropping-particle" : "", "family" : "Claisse", "given" : "G", "non-dropping-particle" : "", "parse-names" : false, "suffix" : "" }, { "dropping-particle" : "", "family" : "Lambermont", "given" : "B", "non-dropping-particle" : "", "parse-names" : false, "suffix" : "" }, { "dropping-particle" : "", "family" : "Dubois", "given" : "B E", "non-dropping-particle" : "", "parse-names" : false, "suffix" : "" }, { "dropping-particle" : "", "family" : "Damas", "given" : "P", "non-dropping-particle" : "", "parse-names" : false, "suffix" : "" }, { "dropping-particle" : "", "family" : "Krzesinski", "given" : "J M", "non-dropping-particle" : "", "parse-names" : false, "suffix" : "" }, { "dropping-particle" : "", "family" : "Lautrette", "given" : "A", "non-dropping-particle" : "", "parse-names" : false, "suffix" : "" }, { "dropping-particle" : "", "family" : "Mariat", "given" : "C", "non-dropping-particle" : "", "parse-names" : false, "suffix" : "" } ], "container-title" : "BMC Nephrol", "id" : "ITEM-1", "issued" : { "date-parts" : [ [ "2014" ] ] }, "language" : "eng PT - Journal Article PT - Research Support, Non-U.S. Gov't SB - IM", "note" : "DA - 20140117", "page" : "9", "publisher-place" : "Department of Nephrology-Dialysis, University of Liege, CHU Sart Tilman, Liege 4000, Belgium. pierre_delanaye@yahoo.fr", "title" : "Detection of decreased glomerular filtration rate in intensive care units: serum cystatin C versus serum creatinine", "type" : "article-journal", "volume" : "15" }, "uris" : [ "http://www.mendeley.com/documents/?uuid=fe12dd63-fc38-437d-9947-7d8b52761443" ] } ], "mendeley" : { "formattedCitation" : "[61]", "plainTextFormattedCitation" : "[61]", "previouslyFormattedCitation" : "[61]" }, "properties" : { "noteIndex" : 0 }, "schema" : "https://github.com/citation-style-language/schema/raw/master/csl-citation.json" }</w:instrText>
      </w:r>
      <w:r w:rsidR="0018732C"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61]</w:t>
      </w:r>
      <w:r w:rsidR="0018732C" w:rsidRPr="00CB1774">
        <w:rPr>
          <w:rFonts w:ascii="Times New Roman" w:hAnsi="Times New Roman" w:cs="Times New Roman"/>
          <w:sz w:val="24"/>
          <w:szCs w:val="24"/>
          <w:lang w:val="en-US"/>
        </w:rPr>
        <w:fldChar w:fldCharType="end"/>
      </w:r>
      <w:r w:rsidR="0018732C" w:rsidRPr="00CB1774">
        <w:rPr>
          <w:rFonts w:ascii="Times New Roman" w:hAnsi="Times New Roman" w:cs="Times New Roman"/>
          <w:sz w:val="24"/>
          <w:szCs w:val="24"/>
          <w:lang w:val="en-US"/>
        </w:rPr>
        <w:t xml:space="preserve">. </w:t>
      </w:r>
      <w:r w:rsidR="00D438E6" w:rsidRPr="00CB1774">
        <w:rPr>
          <w:rFonts w:ascii="Times New Roman" w:hAnsi="Times New Roman" w:cs="Times New Roman"/>
          <w:sz w:val="24"/>
          <w:szCs w:val="24"/>
          <w:lang w:val="en-US"/>
        </w:rPr>
        <w:t xml:space="preserve"> For specific therapeutic</w:t>
      </w:r>
      <w:r w:rsidR="007470B6" w:rsidRPr="00CB1774">
        <w:rPr>
          <w:rFonts w:ascii="Times New Roman" w:hAnsi="Times New Roman" w:cs="Times New Roman"/>
          <w:sz w:val="24"/>
          <w:szCs w:val="24"/>
          <w:lang w:val="en-US"/>
        </w:rPr>
        <w:t xml:space="preserve"> drugs</w:t>
      </w:r>
      <w:r w:rsidR="00933413" w:rsidRPr="00CB1774">
        <w:rPr>
          <w:rFonts w:ascii="Times New Roman" w:hAnsi="Times New Roman" w:cs="Times New Roman"/>
          <w:sz w:val="24"/>
          <w:szCs w:val="24"/>
          <w:lang w:val="en-US"/>
        </w:rPr>
        <w:t xml:space="preserve"> which are potentially</w:t>
      </w:r>
      <w:r w:rsidR="00D438E6" w:rsidRPr="00CB1774">
        <w:rPr>
          <w:rFonts w:ascii="Times New Roman" w:hAnsi="Times New Roman" w:cs="Times New Roman"/>
          <w:sz w:val="24"/>
          <w:szCs w:val="24"/>
          <w:lang w:val="en-US"/>
        </w:rPr>
        <w:t xml:space="preserve"> nephrotoxic</w:t>
      </w:r>
      <w:r w:rsidR="00933413" w:rsidRPr="00CB1774">
        <w:rPr>
          <w:rFonts w:ascii="Times New Roman" w:hAnsi="Times New Roman" w:cs="Times New Roman"/>
          <w:sz w:val="24"/>
          <w:szCs w:val="24"/>
          <w:lang w:val="en-US"/>
        </w:rPr>
        <w:t xml:space="preserve"> and have a tight therapeutic window</w:t>
      </w:r>
      <w:r w:rsidR="00424B3B" w:rsidRPr="00CB1774">
        <w:rPr>
          <w:rFonts w:ascii="Times New Roman" w:hAnsi="Times New Roman" w:cs="Times New Roman"/>
          <w:sz w:val="24"/>
          <w:szCs w:val="24"/>
          <w:lang w:val="en-US"/>
        </w:rPr>
        <w:t xml:space="preserve"> like cisplatin</w:t>
      </w:r>
      <w:r w:rsidR="00933413" w:rsidRPr="00CB1774">
        <w:rPr>
          <w:rFonts w:ascii="Times New Roman" w:hAnsi="Times New Roman" w:cs="Times New Roman"/>
          <w:sz w:val="24"/>
          <w:szCs w:val="24"/>
          <w:lang w:val="en-US"/>
        </w:rPr>
        <w:t xml:space="preserve">, </w:t>
      </w:r>
      <w:r w:rsidR="00424B3B" w:rsidRPr="00CB1774">
        <w:rPr>
          <w:rFonts w:ascii="Times New Roman" w:hAnsi="Times New Roman" w:cs="Times New Roman"/>
          <w:sz w:val="24"/>
          <w:szCs w:val="24"/>
          <w:lang w:val="en-US"/>
        </w:rPr>
        <w:t xml:space="preserve">it is our opinion that </w:t>
      </w:r>
      <w:r w:rsidR="00933413" w:rsidRPr="00CB1774">
        <w:rPr>
          <w:rFonts w:ascii="Times New Roman" w:hAnsi="Times New Roman" w:cs="Times New Roman"/>
          <w:sz w:val="24"/>
          <w:szCs w:val="24"/>
          <w:lang w:val="en-US"/>
        </w:rPr>
        <w:t>the measurement of real GFR with a reference method</w:t>
      </w:r>
      <w:r w:rsidR="00424B3B" w:rsidRPr="00CB1774">
        <w:rPr>
          <w:rFonts w:ascii="Times New Roman" w:hAnsi="Times New Roman" w:cs="Times New Roman"/>
          <w:sz w:val="24"/>
          <w:szCs w:val="24"/>
          <w:lang w:val="en-US"/>
        </w:rPr>
        <w:t xml:space="preserve"> </w:t>
      </w:r>
      <w:r w:rsidR="00B74EAA" w:rsidRPr="00CB1774">
        <w:rPr>
          <w:rFonts w:ascii="Times New Roman" w:hAnsi="Times New Roman" w:cs="Times New Roman"/>
          <w:sz w:val="24"/>
          <w:szCs w:val="24"/>
          <w:lang w:val="en-US"/>
        </w:rPr>
        <w:t xml:space="preserve">has </w:t>
      </w:r>
      <w:r w:rsidR="00424B3B" w:rsidRPr="00CB1774">
        <w:rPr>
          <w:rFonts w:ascii="Times New Roman" w:hAnsi="Times New Roman" w:cs="Times New Roman"/>
          <w:sz w:val="24"/>
          <w:szCs w:val="24"/>
          <w:lang w:val="en-US"/>
        </w:rPr>
        <w:t>added value, even if proofs are still indirect</w:t>
      </w:r>
      <w:r w:rsidR="00854240" w:rsidRPr="00CB1774">
        <w:rPr>
          <w:rFonts w:ascii="Times New Roman" w:hAnsi="Times New Roman" w:cs="Times New Roman"/>
          <w:sz w:val="24"/>
          <w:szCs w:val="24"/>
          <w:lang w:val="en-US"/>
        </w:rPr>
        <w:t xml:space="preserve"> </w:t>
      </w:r>
      <w:r w:rsidR="00854240" w:rsidRPr="00CB1774">
        <w:rPr>
          <w:rFonts w:ascii="Times New Roman" w:hAnsi="Times New Roman" w:cs="Times New Roman"/>
          <w:sz w:val="24"/>
          <w:szCs w:val="24"/>
          <w:lang w:val="en-US"/>
        </w:rPr>
        <w:fldChar w:fldCharType="begin" w:fldLock="1"/>
      </w:r>
      <w:r w:rsidR="00264B58" w:rsidRPr="00CB1774">
        <w:rPr>
          <w:rFonts w:ascii="Times New Roman" w:hAnsi="Times New Roman" w:cs="Times New Roman"/>
          <w:sz w:val="24"/>
          <w:szCs w:val="24"/>
          <w:lang w:val="en-US"/>
        </w:rPr>
        <w:instrText>ADDIN CSL_CITATION { "citationItems" : [ { "id" : "ITEM-1", "itemData" : { "ISSN" : "1759-507X", "PMID" : "23856996", "abstract" : "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 "author" : [ { "dropping-particle" : "", "family" : "Delanaye", "given" : "Pierre", "non-dropping-particle" : "", "parse-names" : false, "suffix" : "" }, { "dropping-particle" : "", "family" : "Mariat", "given" : "Christophe", "non-dropping-particle" : "", "parse-names" : false, "suffix" : "" } ], "container-title" : "Nat Rev Nephrol", "id" : "ITEM-1", "issue" : "9", "issued" : { "date-parts" : [ [ "2013", "9" ] ] }, "language" : "eng PT - Journal Article SB - IM", "note" : "From Duplicate 1 (The applicability of eGFR equations to different populations - Delanaye, P; Mariat, C)\n\nDA - 20130823", "page" : "513-522", "publisher" : "Nature Publishing Group", "publisher-place" : "Department of Nephrology, Dialysis and Transplantation, University of Liege, CHU Sart Tilman, Liege 4000, Belgium", "title" : "The applicability of eGFR equations to different populations", "type" : "article-journal", "volume" : "9" }, "uris" : [ "http://www.mendeley.com/documents/?uuid=16cd340a-920a-438e-ba9d-9f2b1abace71" ] }, { "id" : "ITEM-2", "itemData" : { "PMID" : "22104575", "abstract" : "BACKGROUND: The aim was to evaluate the accuracy of Cockcroft-Gault, Jelliffe, Wright and Modification of Diet in Renal Disease (MDRD) formulae as a substitute for the gold standard measure of glomerular filtration rate (GFR) using chromium 51 EDTA. PATIENTS AND METHODS: Retrospective analysis of GFR measurements in oncology patients from a University Teaching Hospital over 3 years was carried out. Bias and precision of estimates of GFR were compared with measured GFR. RESULTS: Six hundred and sixty patients with measured GFR (median 90 ml/min, range 23-179 ml/min) were identified. Cockcroft-Gault produced the smallest bias (median percentage error -1.4%) and highest precision (median absolute percentage error 14.0%) and was the most accurate for carboplatin dosing. For patients&gt;30% over their ideal body weight (IBW), using IBW+30% in the Cockcroft-Gault formula was more precise than using actual body weight or IBW. The Wright formula was most accurate for patients aged 70+years and patients with a body mass index (BMI)&gt;/=30 but overestimated GFR when GFR&lt;50 ml/min. CONCLUSIONS: When measured GFR is unavailable, we advise estimating GFR using the Cockcroft-Gault formula and using IBW+30% for patients weighing&gt;30% over their IBW. If the GFR is &gt;/=50 ml/min and the patient is &gt;70 years and/or BMI&gt;/=30, the Wright formula gives the best estimate of GFR", "author" : [ { "dropping-particle" : "", "family" : "Ainsworth", "given" : "N L", "non-dropping-particle" : "", "parse-names" : false, "suffix" : "" }, { "dropping-particle" : "", "family" : "Marshall", "given" : "A", "non-dropping-particle" : "", "parse-names" : false, "suffix" : "" }, { "dropping-particle" : "", "family" : "Hatcher", "given" : "H", "non-dropping-particle" : "", "parse-names" : false, "suffix" : "" }, { "dropping-particle" : "", "family" : "Whitehead", "given" : "L", "non-dropping-particle" : "", "parse-names" : false, "suffix" : "" }, { "dropping-particle" : "", "family" : "Whitfield", "given" : "G A", "non-dropping-particle" : "", "parse-names" : false, "suffix" : "" }, { "dropping-particle" : "", "family" : "Earl", "given" : "H M", "non-dropping-particle" : "", "parse-names" : false, "suffix" : "" } ], "container-title" : "Ann Oncol", "id" : "ITEM-2", "issue" : "7", "issued" : { "date-parts" : [ [ "2012", "7" ] ] }, "language" : "eng PT - Journal Article", "note" : "DA - 20120703\n\nBG3F62OND5 (Carboplatin)\nSB - IM", "page" : "1845-1853", "publisher-place" : "Oncology Centre, Addenbrooke's Hospital, and Department of Oncology, University of Cambridge, Cambridge, UK. nicola.ainsworth@cancer.org.uk", "title" : "Evaluation of glomerular filtration rate estimation by Cockcroft-Gault, Jelliffe, Wright and Modification of Diet in Renal Disease (MDRD) formulae in oncology patients", "type" : "article-journal", "volume" : "23" }, "uris" : [ "http://www.mendeley.com/documents/?uuid=c2f71b8f-de16-4840-84ef-e1447b1539da" ] }, { "id" : "ITEM-3", "itemData" : { "PMID" : "22935580", "abstract" : "BACKGROUND: Glomerular filtration rate (GFR) is used in the calculation of carboplatin dose. Glomerular filtration rate is measured using a radioisotope method (radionuclide GFR (rGFR)), however, estimation equations are available (estimated GFR (eGFR)). Our aim was to assess the accuracy of three eGFR equations and the subsequent carboplatin dose in an oncology population. PATIENTS AND METHODS: Patients referred for an rGFR over a 3-year period were selected; eGFR was calculated using the Modification of Diet in Renal Disease (MDRD), Chronic Kidney Disease Epidemiology Collaboration (CKD-EPI) and Cockcroft-Gault (CG) equations. Carboplatin doses were calculated for those patients who had received carboplatin chemotherapy. Bias, precision and accuracy were examined. RESULTS: Two hundred and eighty-eight studies met the inclusion/exclusion criteria. Paired t-tests showed significant differences for all three equations between rGFR and eGFR with biases of 12.3 (MDRD), 13.6 (CKD-EPI) and 7.7 ml min(-1) per 1.73 m(2) (CG). An overestimation in carboplatin dose was seen in 81%, 87% and 66% of studies using the MDRD, CKD-EPI and CG equations, respectively. CONCLUSION: The MDRD and CKD-EPI equations performed poorly compared with the reference standard rGFR; the CG equation showed smaller bias and higher accuracy in our oncology population. On the basis of our results we recommend that the rGFR should be used for accurate carboplatin chemotherapy dosing and where unavailable the use of the CG equation is preferred", "author" : [ { "dropping-particle" : "", "family" : "Craig", "given" : "A J", "non-dropping-particle" : "", "parse-names" : false, "suffix" : "" }, { "dropping-particle" : "", "family" : "Samol", "given" : "J", "non-dropping-particle" : "", "parse-names" : false, "suffix" : "" }, { "dropping-particle" : "", "family" : "Heenan", "given" : "S D", "non-dropping-particle" : "", "parse-names" : false, "suffix" : "" }, { "dropping-particle" : "", "family" : "Irwin", "given" : "A G", "non-dropping-particle" : "", "parse-names" : false, "suffix" : "" }, { "dropping-particle" : "", "family" : "Britten", "given" : "A", "non-dropping-particle" : "", "parse-names" : false, "suffix" : "" } ], "container-title" : "Br.J Cancer", "id" : "ITEM-3", "issue" : "8", "issued" : { "date-parts" : [ [ "2012", "10", "9" ] ] }, "language" : "eng PT - Journal Article", "note" : "DA - 20121010\n\n0 (Antineoplastic Agents)\n\nBG3F62OND5 (Carboplatin)\nSB - IM", "page" : "1310-1316", "publisher-place" : "Joint Department of Physics, Royal Marsden NHSFT, Sutton, Surrey, UK. allison.craig@rmh.nhs.uk", "title" : "Overestimation of carboplatin doses is avoided by radionuclide GFR measurement", "type" : "article-journal", "volume" : "107" }, "uris" : [ "http://www.mendeley.com/documents/?uuid=c6cce283-0d09-4f85-9ea5-42b85d33178b" ] }, { "id" : "ITEM-4", "itemData" : { "PMID" : "22699525", "abstract" : "PURPOSE: Renal function is monitored during chemotherapy because chemotherapeutic drugs are excreted by the kidneys and are potentially nephrotoxic. Doses are adjusted according to the glomerular filtration rate (GFR), i.e. the more reduced the GFR, the lower the treatment dose. Plasma clearance of (51)Cr-EDTA is a reliable indicator of GFR before and during treatment with potentially nephrotoxic drugs, but its measurement is costly. GFR can also be estimated using an algorithm that converts plasma creatinine concentration to GFR, e.g. the MDRD equation. The aim of this investigation was to evaluate the reliability of estimated GFR (eGFR) in detecting changes in GFR as assessed by the MDRD equation in cancer patients treated with nephrotoxic chemotherapeutic drugs. METHODS: We included all patients from the Department of Oncology undergoing chemotherapy who were referred to the Department of Nuclear Medicine for measurement of GFR by the (51)Cr-EDTA plasma clearance technique at least four times during the study period of 12 months. The eGFR was calculated from plasma creatinine concentration and the MDRD formula. GFR was determined by the (51)Cr-EDTA plasma clearance method. RESULTS: In 48 patients with a mean age of 47 years, GFR decreased from 86 to 73 ml/min/1.73 m(2) (mean values, p &lt; 0.002) from the first to the last measurement, whereas plasma creatinine concentration and eGFR remained unchanged. In 13 patients (27 %) the finding of a decreased GFR led to adjustment of the dose of the chemotherapy drug. Eight of the 13 patients with decreased GFR also had a reduced eGFR but five patients had a normal eGFR. These five patients would have been treated with the nephrotoxic drug at a dose that was too high. CONCLUSION: Neither creatinine plasma concentration nor eGFR (MDRD) can be recommended as a replacement for measurement of GFR with the (51)Cr-EDTA plasma clearance method in patients treated with nephrotoxic cytostatic drugs", "author" : [ { "dropping-particle" : "", "family" : "Hartlev", "given" : "L B", "non-dropping-particle" : "", "parse-names" : false, "suffix" : "" }, { "dropping-particle" : "", "family" : "Boeje", "given" : "C R", "non-dropping-particle" : "", "parse-names" : false, "suffix" : "" }, { "dropping-particle" : "", "family" : "Bluhme", "given" : "H", "non-dropping-particle" : "", "parse-names" : false, "suffix" : "" }, { "dropping-particle" : "", "family" : "Palshof", "given" : "T", "non-dropping-particle" : "", "parse-names" : false, "suffix" : "" }, { "dropping-particle" : "", "family" : "Rehling", "given" : "M", "non-dropping-particle" : "", "parse-names" : false, "suffix" : "" } ], "container-title" : "Eur J Nucl Med Mol Imaging", "id" : "ITEM-4", "issue" : "9", "issued" : { "date-parts" : [ [ "2012", "9" ] ] }, "language" : "eng PT - Journal Article", "note" : "DA - 20120806\n\n0 (Antineoplastic Agents)\n\nMU72812GK0 (Creatine)\nSB - IM", "page" : "1478-1482", "publisher-place" : "Department of Nuclear Medicine, Aarhus University Hospital, Brendstrupgaardsvej 100, 8200 Aarhus N, Denmark", "title" : "Monitoring renal function during chemotherapy", "type" : "article-journal", "volume" : "39" }, "uris" : [ "http://www.mendeley.com/documents/?uuid=ec36bd5e-979d-4e49-b0b1-32ff5ec9a5a2" ] }, { "id" : "ITEM-5", "itemData" : { "PMID" : "23928359", "abstract" : "BACKGROUND: Oncology clinicians are now routinely provided with an estimated glomerular filtration rate on pathology reports whenever serum creatinine is requested. The utility of using this for the dose determination of renally excreted drugs compared with other existing methods is needed to inform practice. PATIENTS AND METHODS: Renal function was determined by [Tc(99m)]DTPA clearance in adult patients presenting for chemotherapy. Renal function was calculated using the 4-variable Modification of Diet in Renal Disease (4v-MDRD), Chronic Kidney Disease Epidemiology Collaboration (CKD-EPI), Cockcroft and Gault (CG), Wright and Martin formulae. Doses for renal excreted cytotoxic drugs, including carboplatin, were calculated. RESULTS: The concordance of the renal function estimates according to the CKD classification with measured Tc(99m)DPTA clearance in 455 adults (median age 64.0 years: range 17-87 years) for the 4v-MDRD, CKD-EPI, CG, Martin and Wright formulae was 47.7%, 56.3%, 46.2%, 56.5% and 60.2%, respectively. Concordance for chemotherapy dose for these formulae was 89.0%, 89.5%, 85.1%, 89.9% and 89.9%, respectively. Concordance for carboplatin dose specifically was 66.4%, 71.4%, 64.0%, 73.8% and 73.2%. CONCLUSION: All bedside formulae provide similar levels of concordance in dosage selection for the renal excreted chemotherapy drugs when compared with the use of a direct measure of renal function", "author" : [ { "dropping-particle" : "", "family" : "Dooley", "given" : "M J", "non-dropping-particle" : "", "parse-names" : false, "suffix" : "" }, { "dropping-particle" : "", "family" : "Poole", "given" : "S G", "non-dropping-particle" : "", "parse-names" : false, "suffix" : "" }, { "dropping-particle" : "", "family" : "Rischin", "given" : "D", "non-dropping-particle" : "", "parse-names" : false, "suffix" : "" } ], "container-title" : "Ann Oncol", "id" : "ITEM-5", "issue" : "11", "issued" : { "date-parts" : [ [ "2013", "11" ] ] }, "language" : "eng PT - Journal Article PT - Research Support, Non-U.S. Gov't", "note" : "DA - 20131030\n\n0 (Antineoplastic Agents)\n\nAYI8EX34EU (Creatinine)\n\nBG3F62OND5 (Carboplatin)\nSB - IM", "page" : "2746-2752", "publisher-place" : "Department of Pharmacy, Alfred Health, Melbourne", "title" : "Dosing of cytotoxic chemotherapy: impact of renal function estimates on dose", "type" : "article-journal", "volume" : "24" }, "uris" : [ "http://www.mendeley.com/documents/?uuid=1b9fa83b-a927-4b5a-bfa5-5063d92825a2" ] }, { "id" : "ITEM-6", "itemData" : { "PMID" : "24669017", "abstract" : "BACKGROUND: Seminoma stage I is the most frequent testis cancer and single-dose carboplatin (AUC7) is an effective and widely used adjuvant treatment. Underdosing of carboplatin by 10% has been shown to almost double the rate of relapse and hence correct dosing based on accurate GFR measurement is crucial. The gold standard of GFR measurement with a radiolabelled isotope is expensive and not readily available. In many institutions, it is replaced by GFR estimation with the Cockcroft-Gault formula, which might lead to significant carboplatin underdosing and potentially inferior clinical outcome. METHODS: Retrospective analysis of all patients with stage I seminoma treated with adjuvant carboplatin between 1999 and 2012. All patients had serum creatinine measured and underwent GFR measurement with a radioisotope ((51)Cr EDTA or (99m)Tc DTPA), which was compared with seven standard GFR estimation formulae (Cockcroft-Gault, CKD-EPI, Jelliffe, Martin, Mayo, MDRD, Wright) and a flat dosing strategy. Bias, precision, rates of under- and overdosing of GFR estimates were compared with measured GFR. Bland-Altman plots were done. RESULTS: A total of 426 consecutive Caucasian male patients were included: median age 39 years (range 19-60 years), median measured GFR 118 ml/min (51-209), median administered carboplatin dose 1000 mg (532-1638). In comparison to isotopic GFR measurement, a relevant proportion of patients would have received &lt;/= 90% of carboplatin dose through the use of GFR estimation formulae: 4% using Mayo, 9% Martin, 18% Cockcroft-Gault, 24% Wright, 63% Jelliffe, 49% MDRD and 41% using CKD-EPI. The flat dosing strategy, Wright and Cockcroft-Gault formulae, showed the smallest bias with mean percentage error of +1.9, +0.4 and +2.1, respectively. CONCLUSIONS: Using Cockcroft-Gault or any other formula for GFR estimation leads to underdosing of adjuvant carboplatin in a relevant number of patients with Seminoma stage I and should not be regarded as standard of care", "author" : [ { "dropping-particle" : "", "family" : "Cathomas", "given" : "R", "non-dropping-particle" : "", "parse-names" : false, "suffix" : "" }, { "dropping-particle" : "", "family" : "Klingbiel", "given" : "D", "non-dropping-particle" : "", "parse-names" : false, "suffix" : "" }, { "dropping-particle" : "", "family" : "Geldart", "given" : "T R", "non-dropping-particle" : "", "parse-names" : false, "suffix" : "" }, { "dropping-particle" : "", "family" : "Mead", "given" : "G M", "non-dropping-particle" : "", "parse-names" : false, "suffix" : "" }, { "dropping-particle" : "", "family" : "Ellis", "given" : "S", "non-dropping-particle" : "", "parse-names" : false, "suffix" : "" }, { "dropping-particle" : "", "family" : "Wheater", "given" : "M", "non-dropping-particle" : "", "parse-names" : false, "suffix" : "" }, { "dropping-particle" : "", "family" : "Simmonds", "given" : "P", "non-dropping-particle" : "", "parse-names" : false, "suffix" : "" }, { "dropping-particle" : "", "family" : "Nagaraj", "given" : "N", "non-dropping-particle" : "", "parse-names" : false, "suffix" : "" }, { "dropping-particle" : "", "family" : "Von", "given" : "Moos R", "non-dropping-particle" : "", "parse-names" : false, "suffix" : "" }, { "dropping-particle" : "", "family" : "Fehr", "given" : "M", "non-dropping-particle" : "", "parse-names" : false, "suffix" : "" } ], "container-title" : "Ann Oncol", "id" : "ITEM-6", "issue" : "8", "issued" : { "date-parts" : [ [ "2014", "8" ] ] }, "language" : "eng PT - Journal Article SB - IM", "note" : "DA - 20140726", "page" : "1591-1597", "publisher-place" : "Oncology/Haematology, Kantonsspital Graubunden, Chur richard.cathomas@ksgr.ch SAKK (Swiss Group for Clinical Cancer Research) Coordinating Centre, Berne, Switzerland Medical Oncology, Poole and Royal Bournemouth Hospitals, Bournemouth Departments of Medic", "title" : "Relevant risk of carboplatin underdosing in cancer patients with normal renal function using estimated GFR: lessons from a stage I seminoma cohort", "type" : "article-journal", "volume" : "25" }, "uris" : [ "http://www.mendeley.com/documents/?uuid=2015f9e7-1f22-4dda-a4cc-cedede45fe6a" ] }, { "id" : "ITEM-7", "itemData" : { "PMID" : "24445148", "abstract" : "BACKGROUND: Single cycle carboplatin, dosed by glomerular filtration rate (GFR), is standard adjuvant therapy for stage 1 seminoma. Accurate measurement of GFR is essential for correct dosing. Isotopic methods remain the gold standard for the determination of GFR. Formulae to estimate GFR have improved the assessment of renal function in non-oncological settings. We assessed the utility of these formulae for carboplatin dosing. METHODS: We studied consecutive subjects receiving adjuvant carboplatin for stage 1 seminoma at our institution between 2007 and 2012. Subjects underwent 51Cr-ethylene diamine tetra-acetic acid (EDTA) measurement of GFR with carboplatin dose calculated using the Calvert formula. Theoretical carboplatin doses were calculated from estimated GFR using Chronic Kidney Disease-Epidemiology (CKD-EPI), Management of Diet in Renal Disease (MDRD) and Cockcroft-Gault (CG) formulae with additional correction for actual body surface area (BSA). Carboplatin doses calculated by formulae were compared with dose calculated by isotopic GFR; a difference &lt;10% was considered acceptable. RESULTS: 115 patients were identified. Mean isotopic GFR was 96.9 ml/min/1.73 m(2). CG and CKD-EPI tended to overestimate GFR whereas MDRD tended to underestimate GFR. The CKD-EPI formula had greatest accuracy. The CKD-EPI formula, corrected for actual BSA, performed best; 45.9% of patients received within 10% of correct carboplatin dose. Patients predicted as underdosed (13.5%) by CKD-EPI were more likely to be obese (p=0.013); there were no predictors of the 40.5% receiving an excess dose. CONCLUSIONS: Our data support further evaluation of the CKD-EPI formula in this patient population but clinically significant variances in carboplatin dosing occur using non-isotopic methods of GFR estimation. Isotopic determination of GFR should remain the recommended standard for carboplatin dosing when accuracy is essential", "author" : [ { "dropping-particle" : "", "family" : "Shepherd", "given" : "S T", "non-dropping-particle" : "", "parse-names" : false, "suffix" : "" }, { "dropping-particle" : "", "family" : "Gillen", "given" : "G", "non-dropping-particle" : "", "parse-names" : false, "suffix" : "" }, { "dropping-particle" : "", "family" : "Morrison", "given" : "P", "non-dropping-particle" : "", "parse-names" : false, "suffix" : "" }, { "dropping-particle" : "", "family" : "Forte", "given" : "C", "non-dropping-particle" : "", "parse-names" : false, "suffix" : "" }, { "dropping-particle" : "", "family" : "Macpherson", "given" : "I R", "non-dropping-particle" : "", "parse-names" : false, "suffix" : "" }, { "dropping-particle" : "", "family" : "White", "given" : "J D", "non-dropping-particle" : "", "parse-names" : false, "suffix" : "" }, { "dropping-particle" : "", "family" : "Mark", "given" : "P B", "non-dropping-particle" : "", "parse-names" : false, "suffix" : "" } ], "container-title" : "Eur J Cancer", "id" : "ITEM-7", "issue" : "5", "issued" : { "date-parts" : [ [ "2014", "3" ] ] }, "language" : "eng PT - Journal Article", "note" : "DA - 20140303\n\n0 (Antineoplastic Agents)\n\n0 (Chelating Agents)\n\n9G34HU7RV0 (Edetic Acid)\n\nBG3F62OND5 (Carboplatin)\nSB - IM", "page" : "944-952", "publisher-place" : "Beatson West of Scotland Cancer Centre, Glasgow G12 0YN, United Kingdom. Electronic address: scott.shepherd@glasgow.ac.uk Department of Nuclear Medicine, Gartnavel Hospital, Glasgow G12 0YN, United Kingdom Beatson West of Scotland Cancer Centre, Glasgow G", "title" : "Performance of formulae based estimates of glomerular filtration rate for carboplatin dosing in stage 1 seminoma", "type" : "article-journal", "volume" : "50" }, "uris" : [ "http://www.mendeley.com/documents/?uuid=cddc311b-30af-4c5f-9694-8efd011c8658" ] }, { "id" : "ITEM-8", "itemData" : { "PMID" : "25471594", "abstract" : "AIM: In cancer patients receiving chemotherapy treatment, accurate assessment of kidney function is required. The aim of our study was to investigate whether the inclusion of cystatin C together with creatinine in prediction equations would improve the prediction of glomerular filtration rate (GFR). METHODS: Plasma creatinine and cystatin C were analyzed in 155 patients (cancer, n = 80, kidney donors, n = 75) undergoing 99m Technetium diethylenepentaacetic (Tc-DTPA) GFR clearance. Equations by the CKD-EPI (chronic kidney disease epidemiology) group (creatinine-, creatinine + cystatin C-, cystatin C-based, respectively) and Cockcroft-Gault were compared with Tc-DTPA GFR by difference plots, receiver operator characteristics curve analysis, root mean square error, chi-squared analysis and percentage concordance according to carboplatin dosage. Comparisons between two creatinine methodologies (enzymatic vs Jaffe) were also performed. RESULTS: In the overall group, the combination creatinine and cystatin C equation had 69% of results within 20% of GFR (P20), a sensitivity of 86.3% and a specificity of 73.1% to detect reduced GFR at &lt;90 mL/min/1.73 m2 , and a concordance of 78%. In contrast, the traditional Cockcroft-Gault equation had a P20 of 38.0%, with a large underestimation to predict GFR, thereby accounting for approximately 45% of dosing discordance. No obvious differences were obtained when comparing the performance of equations using the two creatinine methodologies. CONCLUSION: The inclusion of cystatin C in the CKD-EPI equations improved the prediction of kidney function in the overall population, although probably not sufficiently for it to be favored over radioisotopic GFR for guiding chemotherapy. More research is warranted to further improve estimated GFR equations for these purposes", "author" : [ { "dropping-particle" : "", "family" : "Chew-Harris", "given" : "J S", "non-dropping-particle" : "", "parse-names" : false, "suffix" : "" }, { "dropping-particle" : "", "family" : "Florkowski", "given" : "C M", "non-dropping-particle" : "", "parse-names" : false, "suffix" : "" }, { "dropping-particle" : "", "family" : "George", "given" : "P M", "non-dropping-particle" : "", "parse-names" : false, "suffix" : "" }, { "dropping-particle" : "", "family" : "Endre", "given" : "Z H", "non-dropping-particle" : "", "parse-names" : false, "suffix" : "" } ], "container-title" : "Asia Pac J Clin Oncol", "id" : "ITEM-8", "issue" : "2", "issued" : { "date-parts" : [ [ "2014", "12", "3" ] ] }, "language" : "ENG PT - JOURNAL ARTICLE", "note" : "DA - 20141204", "page" : "142-51", "publisher-place" : "Clinical Biochemistry Unit, Canterbury Health Laboratories, Christchurch, New Zealand; Departments of Pathology and Medicine, University of Otago, Christchurch, New Zealand", "title" : "Comparative performances of the new chronic kidney disease epidemiology equations incorporating cystatin C for use in cancer patients", "type" : "article-journal", "volume" : "11" }, "uris" : [ "http://www.mendeley.com/documents/?uuid=be914a8d-7f0b-42ea-b0d3-118dd52a9eca" ] } ], "mendeley" : { "formattedCitation" : "[12,25\u201327,30,32,33,35]", "plainTextFormattedCitation" : "[12,25\u201327,30,32,33,35]", "previouslyFormattedCitation" : "[12,25\u201327,30,32,33,35]" }, "properties" : { "noteIndex" : 0 }, "schema" : "https://github.com/citation-style-language/schema/raw/master/csl-citation.json" }</w:instrText>
      </w:r>
      <w:r w:rsidR="00854240" w:rsidRPr="00CB1774">
        <w:rPr>
          <w:rFonts w:ascii="Times New Roman" w:hAnsi="Times New Roman" w:cs="Times New Roman"/>
          <w:sz w:val="24"/>
          <w:szCs w:val="24"/>
          <w:lang w:val="en-US"/>
        </w:rPr>
        <w:fldChar w:fldCharType="separate"/>
      </w:r>
      <w:r w:rsidR="009A7647" w:rsidRPr="00CB1774">
        <w:rPr>
          <w:rFonts w:ascii="Times New Roman" w:hAnsi="Times New Roman" w:cs="Times New Roman"/>
          <w:noProof/>
          <w:sz w:val="24"/>
          <w:szCs w:val="24"/>
          <w:lang w:val="en-US"/>
        </w:rPr>
        <w:t>[12,25–27,30,32,33,35]</w:t>
      </w:r>
      <w:r w:rsidR="00854240" w:rsidRPr="00CB1774">
        <w:rPr>
          <w:rFonts w:ascii="Times New Roman" w:hAnsi="Times New Roman" w:cs="Times New Roman"/>
          <w:sz w:val="24"/>
          <w:szCs w:val="24"/>
          <w:lang w:val="en-US"/>
        </w:rPr>
        <w:fldChar w:fldCharType="end"/>
      </w:r>
      <w:r w:rsidR="00933413" w:rsidRPr="00CB1774">
        <w:rPr>
          <w:rFonts w:ascii="Times New Roman" w:hAnsi="Times New Roman" w:cs="Times New Roman"/>
          <w:sz w:val="24"/>
          <w:szCs w:val="24"/>
          <w:lang w:val="en-US"/>
        </w:rPr>
        <w:t xml:space="preserve">. </w:t>
      </w:r>
      <w:r w:rsidR="00424B3B" w:rsidRPr="00CB1774">
        <w:rPr>
          <w:rFonts w:ascii="Times New Roman" w:hAnsi="Times New Roman" w:cs="Times New Roman"/>
          <w:sz w:val="24"/>
          <w:szCs w:val="24"/>
          <w:lang w:val="en-US"/>
        </w:rPr>
        <w:t>It is also our opinion that d</w:t>
      </w:r>
      <w:r w:rsidR="000958E3" w:rsidRPr="00CB1774">
        <w:rPr>
          <w:rFonts w:ascii="Times New Roman" w:hAnsi="Times New Roman" w:cs="Times New Roman"/>
          <w:sz w:val="24"/>
          <w:szCs w:val="24"/>
          <w:lang w:val="en-US"/>
        </w:rPr>
        <w:t xml:space="preserve">rugs that are easily monitored by plasma measurement </w:t>
      </w:r>
      <w:r w:rsidRPr="00CB1774">
        <w:rPr>
          <w:rFonts w:ascii="Times New Roman" w:hAnsi="Times New Roman" w:cs="Times New Roman"/>
          <w:sz w:val="24"/>
          <w:szCs w:val="24"/>
          <w:lang w:val="en-US"/>
        </w:rPr>
        <w:t xml:space="preserve">may </w:t>
      </w:r>
      <w:r w:rsidR="000958E3" w:rsidRPr="00CB1774">
        <w:rPr>
          <w:rFonts w:ascii="Times New Roman" w:hAnsi="Times New Roman" w:cs="Times New Roman"/>
          <w:sz w:val="24"/>
          <w:szCs w:val="24"/>
          <w:lang w:val="en-US"/>
        </w:rPr>
        <w:t>be favored in the context of CKD</w:t>
      </w:r>
      <w:r w:rsidR="0018732C" w:rsidRPr="00CB1774">
        <w:rPr>
          <w:rFonts w:ascii="Times New Roman" w:hAnsi="Times New Roman" w:cs="Times New Roman"/>
          <w:sz w:val="24"/>
          <w:szCs w:val="24"/>
          <w:lang w:val="en-US"/>
        </w:rPr>
        <w:t xml:space="preserve">. </w:t>
      </w:r>
      <w:r w:rsidR="00933413" w:rsidRPr="00CB1774">
        <w:rPr>
          <w:rFonts w:ascii="Times New Roman" w:hAnsi="Times New Roman" w:cs="Times New Roman"/>
          <w:sz w:val="24"/>
          <w:szCs w:val="24"/>
          <w:lang w:val="en-US"/>
        </w:rPr>
        <w:t>In other cases, k</w:t>
      </w:r>
      <w:r w:rsidR="00D438E6" w:rsidRPr="00CB1774">
        <w:rPr>
          <w:rFonts w:ascii="Times New Roman" w:hAnsi="Times New Roman" w:cs="Times New Roman"/>
          <w:sz w:val="24"/>
          <w:szCs w:val="24"/>
          <w:lang w:val="en-US"/>
        </w:rPr>
        <w:t>nowing the age, weight, height and SCr of the patients, the excel sheet (available in supplement) can calculate the absolute and relative difference between the two equations</w:t>
      </w:r>
      <w:r w:rsidR="00E06847" w:rsidRPr="00CB1774">
        <w:rPr>
          <w:rFonts w:ascii="Times New Roman" w:hAnsi="Times New Roman" w:cs="Times New Roman"/>
          <w:sz w:val="24"/>
          <w:szCs w:val="24"/>
          <w:lang w:val="en-US"/>
        </w:rPr>
        <w:t>, flagging up discordant cases</w:t>
      </w:r>
      <w:r w:rsidR="00D438E6" w:rsidRPr="00CB1774">
        <w:rPr>
          <w:rFonts w:ascii="Times New Roman" w:hAnsi="Times New Roman" w:cs="Times New Roman"/>
          <w:sz w:val="24"/>
          <w:szCs w:val="24"/>
          <w:lang w:val="en-US"/>
        </w:rPr>
        <w:t xml:space="preserve">. If results are </w:t>
      </w:r>
      <w:r w:rsidR="00933413" w:rsidRPr="00CB1774">
        <w:rPr>
          <w:rFonts w:ascii="Times New Roman" w:hAnsi="Times New Roman" w:cs="Times New Roman"/>
          <w:sz w:val="24"/>
          <w:szCs w:val="24"/>
          <w:lang w:val="en-US"/>
        </w:rPr>
        <w:t xml:space="preserve">concordant, the </w:t>
      </w:r>
      <w:r w:rsidR="00A01233" w:rsidRPr="00CB1774">
        <w:rPr>
          <w:rFonts w:ascii="Times New Roman" w:hAnsi="Times New Roman" w:cs="Times New Roman"/>
          <w:sz w:val="24"/>
          <w:szCs w:val="24"/>
          <w:lang w:val="en-US"/>
        </w:rPr>
        <w:t xml:space="preserve">clinician </w:t>
      </w:r>
      <w:r w:rsidR="00933413" w:rsidRPr="00CB1774">
        <w:rPr>
          <w:rFonts w:ascii="Times New Roman" w:hAnsi="Times New Roman" w:cs="Times New Roman"/>
          <w:sz w:val="24"/>
          <w:szCs w:val="24"/>
          <w:lang w:val="en-US"/>
        </w:rPr>
        <w:t>can reasonably apply drug dosage recommendations available in the literature. If discrepancies occur, it would be important to</w:t>
      </w:r>
      <w:r w:rsidR="00B74EAA" w:rsidRPr="00CB1774">
        <w:rPr>
          <w:rFonts w:ascii="Times New Roman" w:hAnsi="Times New Roman" w:cs="Times New Roman"/>
          <w:sz w:val="24"/>
          <w:szCs w:val="24"/>
          <w:lang w:val="en-US"/>
        </w:rPr>
        <w:t xml:space="preserve"> consider</w:t>
      </w:r>
      <w:r w:rsidR="00933413" w:rsidRPr="00CB1774">
        <w:rPr>
          <w:rFonts w:ascii="Times New Roman" w:hAnsi="Times New Roman" w:cs="Times New Roman"/>
          <w:sz w:val="24"/>
          <w:szCs w:val="24"/>
          <w:lang w:val="en-US"/>
        </w:rPr>
        <w:t xml:space="preserve"> the characteristics of the patients and the safety profile of the drug </w:t>
      </w:r>
      <w:r w:rsidR="00933413" w:rsidRPr="00CB1774">
        <w:rPr>
          <w:rFonts w:ascii="Times New Roman" w:hAnsi="Times New Roman" w:cs="Times New Roman"/>
          <w:sz w:val="24"/>
          <w:szCs w:val="24"/>
          <w:lang w:val="en-US"/>
        </w:rPr>
        <w:lastRenderedPageBreak/>
        <w:t>considered. For highly effective</w:t>
      </w:r>
      <w:r w:rsidR="00F9343D" w:rsidRPr="00CB1774">
        <w:rPr>
          <w:rFonts w:ascii="Times New Roman" w:hAnsi="Times New Roman" w:cs="Times New Roman"/>
          <w:sz w:val="24"/>
          <w:szCs w:val="24"/>
          <w:lang w:val="en-US"/>
        </w:rPr>
        <w:t xml:space="preserve"> concentration-dependent</w:t>
      </w:r>
      <w:r w:rsidR="00933413" w:rsidRPr="00CB1774">
        <w:rPr>
          <w:rFonts w:ascii="Times New Roman" w:hAnsi="Times New Roman" w:cs="Times New Roman"/>
          <w:sz w:val="24"/>
          <w:szCs w:val="24"/>
          <w:lang w:val="en-US"/>
        </w:rPr>
        <w:t xml:space="preserve"> drugs (like antibiotics), the risk of underdosage could be as important as the risk of overdosage, especially if the risk of nephrotoxicity is relatively low. In such cases, it could be more efficient to consider the </w:t>
      </w:r>
      <w:r w:rsidR="00F9343D" w:rsidRPr="00CB1774">
        <w:rPr>
          <w:rFonts w:ascii="Times New Roman" w:hAnsi="Times New Roman" w:cs="Times New Roman"/>
          <w:sz w:val="24"/>
          <w:szCs w:val="24"/>
          <w:lang w:val="en-US"/>
        </w:rPr>
        <w:t>equation</w:t>
      </w:r>
      <w:r w:rsidR="000958E3" w:rsidRPr="00CB1774">
        <w:rPr>
          <w:rFonts w:ascii="Times New Roman" w:hAnsi="Times New Roman" w:cs="Times New Roman"/>
          <w:sz w:val="24"/>
          <w:szCs w:val="24"/>
          <w:lang w:val="en-US"/>
        </w:rPr>
        <w:t xml:space="preserve"> </w:t>
      </w:r>
      <w:r w:rsidR="00F9343D" w:rsidRPr="00CB1774">
        <w:rPr>
          <w:rFonts w:ascii="Times New Roman" w:hAnsi="Times New Roman" w:cs="Times New Roman"/>
          <w:sz w:val="24"/>
          <w:szCs w:val="24"/>
          <w:lang w:val="en-US"/>
        </w:rPr>
        <w:t>that</w:t>
      </w:r>
      <w:r w:rsidR="000958E3" w:rsidRPr="00CB1774">
        <w:rPr>
          <w:rFonts w:ascii="Times New Roman" w:hAnsi="Times New Roman" w:cs="Times New Roman"/>
          <w:sz w:val="24"/>
          <w:szCs w:val="24"/>
          <w:lang w:val="en-US"/>
        </w:rPr>
        <w:t xml:space="preserve"> gives the higher GFR</w:t>
      </w:r>
      <w:r w:rsidR="00933413" w:rsidRPr="00CB1774">
        <w:rPr>
          <w:rFonts w:ascii="Times New Roman" w:hAnsi="Times New Roman" w:cs="Times New Roman"/>
          <w:sz w:val="24"/>
          <w:szCs w:val="24"/>
          <w:lang w:val="en-US"/>
        </w:rPr>
        <w:t xml:space="preserve"> results. Conversely, it could be better to recommend </w:t>
      </w:r>
      <w:r w:rsidR="00195F7A" w:rsidRPr="00CB1774">
        <w:rPr>
          <w:rFonts w:ascii="Times New Roman" w:hAnsi="Times New Roman" w:cs="Times New Roman"/>
          <w:sz w:val="24"/>
          <w:szCs w:val="24"/>
          <w:lang w:val="en-US"/>
        </w:rPr>
        <w:t xml:space="preserve">adjusting </w:t>
      </w:r>
      <w:r w:rsidR="00933413" w:rsidRPr="00CB1774">
        <w:rPr>
          <w:rFonts w:ascii="Times New Roman" w:hAnsi="Times New Roman" w:cs="Times New Roman"/>
          <w:sz w:val="24"/>
          <w:szCs w:val="24"/>
          <w:lang w:val="en-US"/>
        </w:rPr>
        <w:t>the dosage of a drug to the equation giving the lower result if the prescription concerns potentially nephrotoxic drug</w:t>
      </w:r>
      <w:r w:rsidR="007470B6" w:rsidRPr="00CB1774">
        <w:rPr>
          <w:rFonts w:ascii="Times New Roman" w:hAnsi="Times New Roman" w:cs="Times New Roman"/>
          <w:sz w:val="24"/>
          <w:szCs w:val="24"/>
          <w:lang w:val="en-US"/>
        </w:rPr>
        <w:t>s</w:t>
      </w:r>
      <w:r w:rsidR="00854240" w:rsidRPr="00CB1774">
        <w:rPr>
          <w:rFonts w:ascii="Times New Roman" w:hAnsi="Times New Roman" w:cs="Times New Roman"/>
          <w:sz w:val="24"/>
          <w:szCs w:val="24"/>
          <w:lang w:val="en-US"/>
        </w:rPr>
        <w:t xml:space="preserve"> </w:t>
      </w:r>
      <w:r w:rsidR="00854240"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ISSN" : "14714892", "author" : [ { "dropping-particle" : "", "family" : "Pai", "given" : "Manjunath P", "non-dropping-particle" : "", "parse-names" : false, "suffix" : "" } ], "container-title" : "Current Opinion in Pharmacology", "id" : "ITEM-1", "issued" : { "date-parts" : [ [ "2015" ] ] }, "page" : "12-17", "publisher" : "Elsevier Ltd", "title" : "Treatment of bacterial infections in obese adult patients: how to appropriately manage antimicrobial dosage", "type" : "article-journal", "volume" : "24" }, "uris" : [ "http://www.mendeley.com/documents/?uuid=f4f759a9-c2ec-490d-9776-40f0fdf9c1ab" ] }, { "id" : "ITEM-2", "itemData" : { "PMID" : "22026399", "abstract" : "Accurate assessment of kidney function is an important component of determining appropriate drug dosing regimens. Nearly all manufacturer-recommended dosage adjustments are based on creatinine clearance ranges derived from clinical pharmacokinetic studies performed during the drug development process. The Cockcroft-Gault (CG) equation provides an estimate of creatinine clearance and is the equation most commonly used to determine drug dosages in patients with impaired kidney function. The Modification of Diet in Renal Disease (MDRD) study equation has also been proposed for this purpose. Published studies report that drug dosages determined by the two equations do not agree in 10-40% of cases. However, interpretation and comparison of these studies are complicated by the variable creatinine methods used for calculating CG and MDRD estimates, the patient populations studied, and a lack of outcomes data demonstrating the clinical significance of dosing discrepancies. Moreover, the impact of reporting standardized serum creatinine values on the accuracy of the CG equation and corresponding drug dosing regimens have been questioned. Currently, no prospective pharmacokinetic studies have been conducted with use of the MDRD equation to generate dosing recommendations, and limited data are available to support its use in some patient populations representing demographic extremes. Collectively, these issues have resulted in considerable confusion among clinicians and have fueled a healthy debate on whether or not to use the MDRD equation to determine drug dosages. Each of these issues is reviewed, and a proposed algorithm for using creatinine-based kidney function assessments in drug dosing is provided. Knowledge of the advantages, limitations, and clinical role of each equation will facilitate their safe and effective use in drug dosing", "author" : [ { "dropping-particle" : "", "family" : "Nyman", "given" : "H A", "non-dropping-particle" : "", "parse-names" : false, "suffix" : "" }, { "dropping-particle" : "", "family" : "Dowling", "given" : "T C", "non-dropping-particle" : "", "parse-names" : false, "suffix" : "" }, { "dropping-particle" : "", "family" : "Hudson", "given" : "J Q", "non-dropping-particle" : "", "parse-names" : false, "suffix" : "" }, { "dropping-particle" : "", "family" : "Peter", "given" : "W L", "non-dropping-particle" : "", "parse-names" : false, "suffix" : "" }, { "dropping-particle" : "", "family" : "Joy", "given" : "M S", "non-dropping-particle" : "", "parse-names" : false, "suffix" : "" }, { "dropping-particle" : "", "family" : "Nolin", "given" : "T D", "non-dropping-particle" : "", "parse-names" : false, "suffix" : "" } ], "container-title" : "Pharmacotherapy", "id" : "ITEM-2", "issue" : "11", "issued" : { "date-parts" : [ [ "2011", "11" ] ] }, "language" : "eng PT - Comparative Study PT - Journal Article", "note" : "DA - 20111026\n\n0 (Pharmaceutical Preparations)\n\n60-27-5 (Creatinine)\nSB - IM", "page" : "1130-1144", "publisher-place" : "University of Utah Hospitals and Clinics, Salt Lake City, Utah, USA", "title" : "Comparative evaluation of the Cockcroft-Gault Equation and the Modification of Diet in Renal Disease (MDRD) study equation for drug dosing: an opinion of the Nephrology Practice and Research Network of the American College of Clinical Pharmacy", "type" : "article-journal", "volume" : "31" }, "uris" : [ "http://www.mendeley.com/documents/?uuid=ba6d0504-4687-406b-b939-9b37a28263d6" ] } ], "mendeley" : { "formattedCitation" : "[49,62]", "plainTextFormattedCitation" : "[49,62]", "previouslyFormattedCitation" : "[49,62]" }, "properties" : { "noteIndex" : 0 }, "schema" : "https://github.com/citation-style-language/schema/raw/master/csl-citation.json" }</w:instrText>
      </w:r>
      <w:r w:rsidR="00854240"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49,62]</w:t>
      </w:r>
      <w:r w:rsidR="00854240" w:rsidRPr="00CB1774">
        <w:rPr>
          <w:rFonts w:ascii="Times New Roman" w:hAnsi="Times New Roman" w:cs="Times New Roman"/>
          <w:sz w:val="24"/>
          <w:szCs w:val="24"/>
          <w:lang w:val="en-US"/>
        </w:rPr>
        <w:fldChar w:fldCharType="end"/>
      </w:r>
      <w:r w:rsidR="00933413" w:rsidRPr="00CB1774">
        <w:rPr>
          <w:rFonts w:ascii="Times New Roman" w:hAnsi="Times New Roman" w:cs="Times New Roman"/>
          <w:sz w:val="24"/>
          <w:szCs w:val="24"/>
          <w:lang w:val="en-US"/>
        </w:rPr>
        <w:t xml:space="preserve">. </w:t>
      </w:r>
    </w:p>
    <w:p w:rsidR="00037551" w:rsidRPr="00CB1774" w:rsidRDefault="00933413"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There are limitations to our study. </w:t>
      </w:r>
      <w:r w:rsidR="00E06847" w:rsidRPr="00CB1774">
        <w:rPr>
          <w:rFonts w:ascii="Times New Roman" w:hAnsi="Times New Roman" w:cs="Times New Roman"/>
          <w:sz w:val="24"/>
          <w:szCs w:val="24"/>
          <w:lang w:val="en-US"/>
        </w:rPr>
        <w:t xml:space="preserve">Without measured GFR data, we are not able to assert which equation must be used for a specific patient. </w:t>
      </w:r>
      <w:r w:rsidRPr="00CB1774">
        <w:rPr>
          <w:rFonts w:ascii="Times New Roman" w:hAnsi="Times New Roman" w:cs="Times New Roman"/>
          <w:sz w:val="24"/>
          <w:szCs w:val="24"/>
          <w:lang w:val="en-US"/>
        </w:rPr>
        <w:t xml:space="preserve">This remains a simulation and our </w:t>
      </w:r>
      <w:r w:rsidR="00E06847" w:rsidRPr="00CB1774">
        <w:rPr>
          <w:rFonts w:ascii="Times New Roman" w:hAnsi="Times New Roman" w:cs="Times New Roman"/>
          <w:sz w:val="24"/>
          <w:szCs w:val="24"/>
          <w:lang w:val="en-US"/>
        </w:rPr>
        <w:t xml:space="preserve">clinical </w:t>
      </w:r>
      <w:r w:rsidRPr="00CB1774">
        <w:rPr>
          <w:rFonts w:ascii="Times New Roman" w:hAnsi="Times New Roman" w:cs="Times New Roman"/>
          <w:sz w:val="24"/>
          <w:szCs w:val="24"/>
          <w:lang w:val="en-US"/>
        </w:rPr>
        <w:t xml:space="preserve">data are probably representative </w:t>
      </w:r>
      <w:r w:rsidR="005835F1" w:rsidRPr="00CB1774">
        <w:rPr>
          <w:rFonts w:ascii="Times New Roman" w:hAnsi="Times New Roman" w:cs="Times New Roman"/>
          <w:sz w:val="24"/>
          <w:szCs w:val="24"/>
          <w:lang w:val="en-US"/>
        </w:rPr>
        <w:t xml:space="preserve">neither </w:t>
      </w:r>
      <w:r w:rsidRPr="00CB1774">
        <w:rPr>
          <w:rFonts w:ascii="Times New Roman" w:hAnsi="Times New Roman" w:cs="Times New Roman"/>
          <w:sz w:val="24"/>
          <w:szCs w:val="24"/>
          <w:lang w:val="en-US"/>
        </w:rPr>
        <w:t xml:space="preserve">of the French </w:t>
      </w:r>
      <w:r w:rsidR="00F9343D" w:rsidRPr="00CB1774">
        <w:rPr>
          <w:rFonts w:ascii="Times New Roman" w:hAnsi="Times New Roman" w:cs="Times New Roman"/>
          <w:sz w:val="24"/>
          <w:szCs w:val="24"/>
          <w:lang w:val="en-US"/>
        </w:rPr>
        <w:t>general</w:t>
      </w:r>
      <w:r w:rsidRPr="00CB1774">
        <w:rPr>
          <w:rFonts w:ascii="Times New Roman" w:hAnsi="Times New Roman" w:cs="Times New Roman"/>
          <w:sz w:val="24"/>
          <w:szCs w:val="24"/>
          <w:lang w:val="en-US"/>
        </w:rPr>
        <w:t xml:space="preserve"> population nor of populations from other countries. </w:t>
      </w:r>
      <w:r w:rsidR="005557D0" w:rsidRPr="00CB1774">
        <w:rPr>
          <w:rFonts w:ascii="Times New Roman" w:hAnsi="Times New Roman" w:cs="Times New Roman"/>
          <w:sz w:val="24"/>
          <w:szCs w:val="24"/>
          <w:lang w:val="en-US"/>
        </w:rPr>
        <w:t xml:space="preserve">Regarding the simulation, we gave both absolute and relative differences but the general conclusions and the relevance of these differences may vary according to the GFR level. Indeed, a relative difference of 10% is probably more relevant from a practical and clinical point of view </w:t>
      </w:r>
      <w:r w:rsidR="00E06847" w:rsidRPr="00CB1774">
        <w:rPr>
          <w:rFonts w:ascii="Times New Roman" w:hAnsi="Times New Roman" w:cs="Times New Roman"/>
          <w:sz w:val="24"/>
          <w:szCs w:val="24"/>
          <w:lang w:val="en-US"/>
        </w:rPr>
        <w:t xml:space="preserve">at </w:t>
      </w:r>
      <w:r w:rsidR="005557D0" w:rsidRPr="00CB1774">
        <w:rPr>
          <w:rFonts w:ascii="Times New Roman" w:hAnsi="Times New Roman" w:cs="Times New Roman"/>
          <w:sz w:val="24"/>
          <w:szCs w:val="24"/>
          <w:lang w:val="en-US"/>
        </w:rPr>
        <w:t>low GFR</w:t>
      </w:r>
      <w:r w:rsidR="00BE08A1" w:rsidRPr="00CB1774">
        <w:rPr>
          <w:rFonts w:ascii="Times New Roman" w:hAnsi="Times New Roman" w:cs="Times New Roman"/>
          <w:sz w:val="24"/>
          <w:szCs w:val="24"/>
          <w:lang w:val="en-US"/>
        </w:rPr>
        <w:t xml:space="preserve"> levels</w:t>
      </w:r>
      <w:r w:rsidR="005557D0" w:rsidRPr="00CB1774">
        <w:rPr>
          <w:rFonts w:ascii="Times New Roman" w:hAnsi="Times New Roman" w:cs="Times New Roman"/>
          <w:sz w:val="24"/>
          <w:szCs w:val="24"/>
          <w:lang w:val="en-US"/>
        </w:rPr>
        <w:t xml:space="preserve"> whereas absolute</w:t>
      </w:r>
      <w:r w:rsidR="00080DD5" w:rsidRPr="00CB1774">
        <w:rPr>
          <w:rFonts w:ascii="Times New Roman" w:hAnsi="Times New Roman" w:cs="Times New Roman"/>
          <w:sz w:val="24"/>
          <w:szCs w:val="24"/>
          <w:lang w:val="en-US"/>
        </w:rPr>
        <w:t xml:space="preserve"> and relative</w:t>
      </w:r>
      <w:r w:rsidR="005557D0" w:rsidRPr="00CB1774">
        <w:rPr>
          <w:rFonts w:ascii="Times New Roman" w:hAnsi="Times New Roman" w:cs="Times New Roman"/>
          <w:sz w:val="24"/>
          <w:szCs w:val="24"/>
          <w:lang w:val="en-US"/>
        </w:rPr>
        <w:t xml:space="preserve"> differences</w:t>
      </w:r>
      <w:r w:rsidR="00B74EAA" w:rsidRPr="00CB1774">
        <w:rPr>
          <w:rFonts w:ascii="Times New Roman" w:hAnsi="Times New Roman" w:cs="Times New Roman"/>
          <w:sz w:val="24"/>
          <w:szCs w:val="24"/>
          <w:lang w:val="en-US"/>
        </w:rPr>
        <w:t xml:space="preserve"> are pertinent</w:t>
      </w:r>
      <w:r w:rsidR="005557D0" w:rsidRPr="00CB1774">
        <w:rPr>
          <w:rFonts w:ascii="Times New Roman" w:hAnsi="Times New Roman" w:cs="Times New Roman"/>
          <w:sz w:val="24"/>
          <w:szCs w:val="24"/>
          <w:lang w:val="en-US"/>
        </w:rPr>
        <w:t xml:space="preserve"> </w:t>
      </w:r>
      <w:r w:rsidR="00080DD5" w:rsidRPr="00CB1774">
        <w:rPr>
          <w:rFonts w:ascii="Times New Roman" w:hAnsi="Times New Roman" w:cs="Times New Roman"/>
          <w:sz w:val="24"/>
          <w:szCs w:val="24"/>
          <w:lang w:val="en-US"/>
        </w:rPr>
        <w:t>(and in fact exactly the same for a GFR value of 100 mL/min)</w:t>
      </w:r>
      <w:r w:rsidR="005557D0" w:rsidRPr="00CB1774">
        <w:rPr>
          <w:rFonts w:ascii="Times New Roman" w:hAnsi="Times New Roman" w:cs="Times New Roman"/>
          <w:sz w:val="24"/>
          <w:szCs w:val="24"/>
          <w:lang w:val="en-US"/>
        </w:rPr>
        <w:t xml:space="preserve"> </w:t>
      </w:r>
      <w:r w:rsidR="00B74EAA" w:rsidRPr="00CB1774">
        <w:rPr>
          <w:rFonts w:ascii="Times New Roman" w:hAnsi="Times New Roman" w:cs="Times New Roman"/>
          <w:sz w:val="24"/>
          <w:szCs w:val="24"/>
          <w:lang w:val="en-US"/>
        </w:rPr>
        <w:t xml:space="preserve">at </w:t>
      </w:r>
      <w:r w:rsidR="00BE08A1" w:rsidRPr="00CB1774">
        <w:rPr>
          <w:rFonts w:ascii="Times New Roman" w:hAnsi="Times New Roman" w:cs="Times New Roman"/>
          <w:sz w:val="24"/>
          <w:szCs w:val="24"/>
          <w:lang w:val="en-US"/>
        </w:rPr>
        <w:t xml:space="preserve">relatively </w:t>
      </w:r>
      <w:r w:rsidR="005557D0" w:rsidRPr="00CB1774">
        <w:rPr>
          <w:rFonts w:ascii="Times New Roman" w:hAnsi="Times New Roman" w:cs="Times New Roman"/>
          <w:sz w:val="24"/>
          <w:szCs w:val="24"/>
          <w:lang w:val="en-US"/>
        </w:rPr>
        <w:t>h</w:t>
      </w:r>
      <w:r w:rsidR="00BE08A1" w:rsidRPr="00CB1774">
        <w:rPr>
          <w:rFonts w:ascii="Times New Roman" w:hAnsi="Times New Roman" w:cs="Times New Roman"/>
          <w:sz w:val="24"/>
          <w:szCs w:val="24"/>
          <w:lang w:val="en-US"/>
        </w:rPr>
        <w:t>igh GFR high</w:t>
      </w:r>
      <w:r w:rsidR="005557D0" w:rsidRPr="00CB1774">
        <w:rPr>
          <w:rFonts w:ascii="Times New Roman" w:hAnsi="Times New Roman" w:cs="Times New Roman"/>
          <w:sz w:val="24"/>
          <w:szCs w:val="24"/>
          <w:lang w:val="en-US"/>
        </w:rPr>
        <w:t>.</w:t>
      </w:r>
      <w:r w:rsidR="00E61FB0" w:rsidRPr="00CB1774">
        <w:rPr>
          <w:rFonts w:ascii="Times New Roman" w:hAnsi="Times New Roman" w:cs="Times New Roman"/>
          <w:sz w:val="24"/>
          <w:szCs w:val="24"/>
          <w:lang w:val="en-US"/>
        </w:rPr>
        <w:t xml:space="preserve"> </w:t>
      </w:r>
      <w:r w:rsidR="007078F4" w:rsidRPr="00CB1774">
        <w:rPr>
          <w:rFonts w:ascii="Times New Roman" w:hAnsi="Times New Roman" w:cs="Times New Roman"/>
          <w:sz w:val="24"/>
          <w:szCs w:val="24"/>
          <w:lang w:val="en-US"/>
        </w:rPr>
        <w:t xml:space="preserve">At </w:t>
      </w:r>
      <w:r w:rsidR="00CA46A6" w:rsidRPr="00CB1774">
        <w:rPr>
          <w:rFonts w:ascii="Times New Roman" w:hAnsi="Times New Roman" w:cs="Times New Roman"/>
          <w:sz w:val="24"/>
          <w:szCs w:val="24"/>
          <w:lang w:val="en-US"/>
        </w:rPr>
        <w:t xml:space="preserve">low GFR, </w:t>
      </w:r>
      <w:r w:rsidR="007078F4" w:rsidRPr="00CB1774">
        <w:rPr>
          <w:rFonts w:ascii="Times New Roman" w:hAnsi="Times New Roman" w:cs="Times New Roman"/>
          <w:sz w:val="24"/>
          <w:szCs w:val="24"/>
          <w:lang w:val="en-US"/>
        </w:rPr>
        <w:t xml:space="preserve">the implications of both </w:t>
      </w:r>
      <w:r w:rsidR="00CA46A6" w:rsidRPr="00CB1774">
        <w:rPr>
          <w:rFonts w:ascii="Times New Roman" w:hAnsi="Times New Roman" w:cs="Times New Roman"/>
          <w:sz w:val="24"/>
          <w:szCs w:val="24"/>
          <w:lang w:val="en-US"/>
        </w:rPr>
        <w:t xml:space="preserve">relative and absolute differences </w:t>
      </w:r>
      <w:r w:rsidR="007078F4" w:rsidRPr="00CB1774">
        <w:rPr>
          <w:rFonts w:ascii="Times New Roman" w:hAnsi="Times New Roman" w:cs="Times New Roman"/>
          <w:sz w:val="24"/>
          <w:szCs w:val="24"/>
          <w:lang w:val="en-US"/>
        </w:rPr>
        <w:t>should be considered. By presenting absolute and relative changes in our analysis we have illustrated the implications of demographics on CG/CKD-EPI discrepancies across the spectrum of excretory function</w:t>
      </w:r>
      <w:r w:rsidR="00A637D0" w:rsidRPr="00CB1774">
        <w:rPr>
          <w:rFonts w:ascii="Times New Roman" w:hAnsi="Times New Roman" w:cs="Times New Roman"/>
          <w:sz w:val="24"/>
          <w:szCs w:val="24"/>
          <w:lang w:val="en-US"/>
        </w:rPr>
        <w:t xml:space="preserve">. </w:t>
      </w:r>
      <w:r w:rsidR="00B74EAA" w:rsidRPr="00CB1774">
        <w:rPr>
          <w:rFonts w:ascii="Times New Roman" w:hAnsi="Times New Roman" w:cs="Times New Roman"/>
          <w:sz w:val="24"/>
          <w:szCs w:val="24"/>
          <w:lang w:val="en-US"/>
        </w:rPr>
        <w:t xml:space="preserve">The </w:t>
      </w:r>
      <w:r w:rsidR="00F64B08" w:rsidRPr="00CB1774">
        <w:rPr>
          <w:rFonts w:ascii="Times New Roman" w:hAnsi="Times New Roman" w:cs="Times New Roman"/>
          <w:sz w:val="24"/>
          <w:szCs w:val="24"/>
          <w:lang w:val="en-US"/>
        </w:rPr>
        <w:t xml:space="preserve">choice of threshold at 10 </w:t>
      </w:r>
      <w:r w:rsidR="00390900" w:rsidRPr="00CB1774">
        <w:rPr>
          <w:rFonts w:ascii="Times New Roman" w:hAnsi="Times New Roman" w:cs="Times New Roman"/>
          <w:sz w:val="24"/>
          <w:szCs w:val="24"/>
          <w:lang w:val="en-US"/>
        </w:rPr>
        <w:t>mL/min or 10% can be criticized</w:t>
      </w:r>
      <w:r w:rsidR="00F64B08" w:rsidRPr="00CB1774">
        <w:rPr>
          <w:rFonts w:ascii="Times New Roman" w:hAnsi="Times New Roman" w:cs="Times New Roman"/>
          <w:sz w:val="24"/>
          <w:szCs w:val="24"/>
          <w:lang w:val="en-US"/>
        </w:rPr>
        <w:t xml:space="preserve"> as not relevant for every drug.</w:t>
      </w:r>
      <w:r w:rsidR="006221F0" w:rsidRPr="00CB1774">
        <w:rPr>
          <w:rFonts w:ascii="Times New Roman" w:hAnsi="Times New Roman" w:cs="Times New Roman"/>
          <w:sz w:val="24"/>
          <w:szCs w:val="24"/>
          <w:lang w:val="en-US"/>
        </w:rPr>
        <w:t xml:space="preserve"> Indeed, some dosage adjustments are guided simply by CKD stage. However, 10 mL/min is a difference in GFR that will have a substantial effect on plasma concentrations of some drugs</w:t>
      </w:r>
      <w:r w:rsidR="001C559F" w:rsidRPr="00CB1774">
        <w:rPr>
          <w:rFonts w:ascii="Times New Roman" w:hAnsi="Times New Roman" w:cs="Times New Roman"/>
          <w:sz w:val="24"/>
          <w:szCs w:val="24"/>
          <w:lang w:val="en-US"/>
        </w:rPr>
        <w:t xml:space="preserve">. This is especially true in oncologic therapy where dosage of cisplatin for example can be significantly (underdosing or overdosing) modified for a difference in GFR of 10 mL/min or 10% </w:t>
      </w:r>
      <w:r w:rsidR="001C559F" w:rsidRPr="00CB1774">
        <w:rPr>
          <w:rFonts w:ascii="Times New Roman" w:hAnsi="Times New Roman" w:cs="Times New Roman"/>
          <w:sz w:val="24"/>
          <w:szCs w:val="24"/>
          <w:lang w:val="en-US"/>
        </w:rPr>
        <w:fldChar w:fldCharType="begin" w:fldLock="1"/>
      </w:r>
      <w:r w:rsidR="006A313D" w:rsidRPr="00CB1774">
        <w:rPr>
          <w:rFonts w:ascii="Times New Roman" w:hAnsi="Times New Roman" w:cs="Times New Roman"/>
          <w:sz w:val="24"/>
          <w:szCs w:val="24"/>
          <w:lang w:val="en-US"/>
        </w:rPr>
        <w:instrText>ADDIN CSL_CITATION { "citationItems" : [ { "id" : "ITEM-1", "itemData" : { "PMID" : "24669017", "abstract" : "BACKGROUND: Seminoma stage I is the most frequent testis cancer and single-dose carboplatin (AUC7) is an effective and widely used adjuvant treatment. Underdosing of carboplatin by 10% has been shown to almost double the rate of relapse and hence correct dosing based on accurate GFR measurement is crucial. The gold standard of GFR measurement with a radiolabelled isotope is expensive and not readily available. In many institutions, it is replaced by GFR estimation with the Cockcroft-Gault formula, which might lead to significant carboplatin underdosing and potentially inferior clinical outcome. METHODS: Retrospective analysis of all patients with stage I seminoma treated with adjuvant carboplatin between 1999 and 2012. All patients had serum creatinine measured and underwent GFR measurement with a radioisotope ((51)Cr EDTA or (99m)Tc DTPA), which was compared with seven standard GFR estimation formulae (Cockcroft-Gault, CKD-EPI, Jelliffe, Martin, Mayo, MDRD, Wright) and a flat dosing strategy. Bias, precision, rates of under- and overdosing of GFR estimates were compared with measured GFR. Bland-Altman plots were done. RESULTS: A total of 426 consecutive Caucasian male patients were included: median age 39 years (range 19-60 years), median measured GFR 118 ml/min (51-209), median administered carboplatin dose 1000 mg (532-1638). In comparison to isotopic GFR measurement, a relevant proportion of patients would have received &lt;/= 90% of carboplatin dose through the use of GFR estimation formulae: 4% using Mayo, 9% Martin, 18% Cockcroft-Gault, 24% Wright, 63% Jelliffe, 49% MDRD and 41% using CKD-EPI. The flat dosing strategy, Wright and Cockcroft-Gault formulae, showed the smallest bias with mean percentage error of +1.9, +0.4 and +2.1, respectively. CONCLUSIONS: Using Cockcroft-Gault or any other formula for GFR estimation leads to underdosing of adjuvant carboplatin in a relevant number of patients with Seminoma stage I and should not be regarded as standard of care", "author" : [ { "dropping-particle" : "", "family" : "Cathomas", "given" : "R", "non-dropping-particle" : "", "parse-names" : false, "suffix" : "" }, { "dropping-particle" : "", "family" : "Klingbiel", "given" : "D", "non-dropping-particle" : "", "parse-names" : false, "suffix" : "" }, { "dropping-particle" : "", "family" : "Geldart", "given" : "T R", "non-dropping-particle" : "", "parse-names" : false, "suffix" : "" }, { "dropping-particle" : "", "family" : "Mead", "given" : "G M", "non-dropping-particle" : "", "parse-names" : false, "suffix" : "" }, { "dropping-particle" : "", "family" : "Ellis", "given" : "S", "non-dropping-particle" : "", "parse-names" : false, "suffix" : "" }, { "dropping-particle" : "", "family" : "Wheater", "given" : "M", "non-dropping-particle" : "", "parse-names" : false, "suffix" : "" }, { "dropping-particle" : "", "family" : "Simmonds", "given" : "P", "non-dropping-particle" : "", "parse-names" : false, "suffix" : "" }, { "dropping-particle" : "", "family" : "Nagaraj", "given" : "N", "non-dropping-particle" : "", "parse-names" : false, "suffix" : "" }, { "dropping-particle" : "", "family" : "Von", "given" : "Moos R", "non-dropping-particle" : "", "parse-names" : false, "suffix" : "" }, { "dropping-particle" : "", "family" : "Fehr", "given" : "M", "non-dropping-particle" : "", "parse-names" : false, "suffix" : "" } ], "container-title" : "Ann Oncol", "id" : "ITEM-1", "issue" : "8", "issued" : { "date-parts" : [ [ "2014", "8" ] ] }, "language" : "eng PT - Journal Article SB - IM", "note" : "DA - 20140726", "page" : "1591-1597", "publisher-place" : "Oncology/Haematology, Kantonsspital Graubunden, Chur richard.cathomas@ksgr.ch SAKK (Swiss Group for Clinical Cancer Research) Coordinating Centre, Berne, Switzerland Medical Oncology, Poole and Royal Bournemouth Hospitals, Bournemouth Departments of Medic", "title" : "Relevant risk of carboplatin underdosing in cancer patients with normal renal function using estimated GFR: lessons from a stage I seminoma cohort", "type" : "article-journal", "volume" : "25" }, "uris" : [ "http://www.mendeley.com/documents/?uuid=2015f9e7-1f22-4dda-a4cc-cedede45fe6a" ] }, { "id" : "ITEM-2", "itemData" : { "PMID" : "24445148", "abstract" : "BACKGROUND: Single cycle carboplatin, dosed by glomerular filtration rate (GFR), is standard adjuvant therapy for stage 1 seminoma. Accurate measurement of GFR is essential for correct dosing. Isotopic methods remain the gold standard for the determination of GFR. Formulae to estimate GFR have improved the assessment of renal function in non-oncological settings. We assessed the utility of these formulae for carboplatin dosing. METHODS: We studied consecutive subjects receiving adjuvant carboplatin for stage 1 seminoma at our institution between 2007 and 2012. Subjects underwent 51Cr-ethylene diamine tetra-acetic acid (EDTA) measurement of GFR with carboplatin dose calculated using the Calvert formula. Theoretical carboplatin doses were calculated from estimated GFR using Chronic Kidney Disease-Epidemiology (CKD-EPI), Management of Diet in Renal Disease (MDRD) and Cockcroft-Gault (CG) formulae with additional correction for actual body surface area (BSA). Carboplatin doses calculated by formulae were compared with dose calculated by isotopic GFR; a difference &lt;10% was considered acceptable. RESULTS: 115 patients were identified. Mean isotopic GFR was 96.9 ml/min/1.73 m(2). CG and CKD-EPI tended to overestimate GFR whereas MDRD tended to underestimate GFR. The CKD-EPI formula had greatest accuracy. The CKD-EPI formula, corrected for actual BSA, performed best; 45.9% of patients received within 10% of correct carboplatin dose. Patients predicted as underdosed (13.5%) by CKD-EPI were more likely to be obese (p=0.013); there were no predictors of the 40.5% receiving an excess dose. CONCLUSIONS: Our data support further evaluation of the CKD-EPI formula in this patient population but clinically significant variances in carboplatin dosing occur using non-isotopic methods of GFR estimation. Isotopic determination of GFR should remain the recommended standard for carboplatin dosing when accuracy is essential", "author" : [ { "dropping-particle" : "", "family" : "Shepherd", "given" : "S T", "non-dropping-particle" : "", "parse-names" : false, "suffix" : "" }, { "dropping-particle" : "", "family" : "Gillen", "given" : "G", "non-dropping-particle" : "", "parse-names" : false, "suffix" : "" }, { "dropping-particle" : "", "family" : "Morrison", "given" : "P", "non-dropping-particle" : "", "parse-names" : false, "suffix" : "" }, { "dropping-particle" : "", "family" : "Forte", "given" : "C", "non-dropping-particle" : "", "parse-names" : false, "suffix" : "" }, { "dropping-particle" : "", "family" : "Macpherson", "given" : "I R", "non-dropping-particle" : "", "parse-names" : false, "suffix" : "" }, { "dropping-particle" : "", "family" : "White", "given" : "J D", "non-dropping-particle" : "", "parse-names" : false, "suffix" : "" }, { "dropping-particle" : "", "family" : "Mark", "given" : "P B", "non-dropping-particle" : "", "parse-names" : false, "suffix" : "" } ], "container-title" : "Eur J Cancer", "id" : "ITEM-2", "issue" : "5", "issued" : { "date-parts" : [ [ "2014", "3" ] ] }, "language" : "eng PT - Journal Article", "note" : "DA - 20140303\n\n0 (Antineoplastic Agents)\n\n0 (Chelating Agents)\n\n9G34HU7RV0 (Edetic Acid)\n\nBG3F62OND5 (Carboplatin)\nSB - IM", "page" : "944-952", "publisher-place" : "Beatson West of Scotland Cancer Centre, Glasgow G12 0YN, United Kingdom. Electronic address: scott.shepherd@glasgow.ac.uk Department of Nuclear Medicine, Gartnavel Hospital, Glasgow G12 0YN, United Kingdom Beatson West of Scotland Cancer Centre, Glasgow G", "title" : "Performance of formulae based estimates of glomerular filtration rate for carboplatin dosing in stage 1 seminoma", "type" : "article-journal", "volume" : "50" }, "uris" : [ "http://www.mendeley.com/documents/?uuid=cddc311b-30af-4c5f-9694-8efd011c8658" ] } ], "mendeley" : { "formattedCitation" : "[32,33]", "plainTextFormattedCitation" : "[32,33]", "previouslyFormattedCitation" : "[32,33]" }, "properties" : { "noteIndex" : 0 }, "schema" : "https://github.com/citation-style-language/schema/raw/master/csl-citation.json" }</w:instrText>
      </w:r>
      <w:r w:rsidR="001C559F" w:rsidRPr="00CB1774">
        <w:rPr>
          <w:rFonts w:ascii="Times New Roman" w:hAnsi="Times New Roman" w:cs="Times New Roman"/>
          <w:sz w:val="24"/>
          <w:szCs w:val="24"/>
          <w:lang w:val="en-US"/>
        </w:rPr>
        <w:fldChar w:fldCharType="separate"/>
      </w:r>
      <w:r w:rsidR="001C559F" w:rsidRPr="00CB1774">
        <w:rPr>
          <w:rFonts w:ascii="Times New Roman" w:hAnsi="Times New Roman" w:cs="Times New Roman"/>
          <w:noProof/>
          <w:sz w:val="24"/>
          <w:szCs w:val="24"/>
          <w:lang w:val="en-US"/>
        </w:rPr>
        <w:t>[32,33]</w:t>
      </w:r>
      <w:r w:rsidR="001C559F" w:rsidRPr="00CB1774">
        <w:rPr>
          <w:rFonts w:ascii="Times New Roman" w:hAnsi="Times New Roman" w:cs="Times New Roman"/>
          <w:sz w:val="24"/>
          <w:szCs w:val="24"/>
          <w:lang w:val="en-US"/>
        </w:rPr>
        <w:fldChar w:fldCharType="end"/>
      </w:r>
      <w:r w:rsidR="006221F0" w:rsidRPr="00CB1774">
        <w:rPr>
          <w:rFonts w:ascii="Times New Roman" w:hAnsi="Times New Roman" w:cs="Times New Roman"/>
          <w:sz w:val="24"/>
          <w:szCs w:val="24"/>
          <w:lang w:val="en-US"/>
        </w:rPr>
        <w:t xml:space="preserve">. </w:t>
      </w:r>
      <w:r w:rsidR="00F64B08" w:rsidRPr="00CB1774">
        <w:rPr>
          <w:rFonts w:ascii="Times New Roman" w:hAnsi="Times New Roman" w:cs="Times New Roman"/>
          <w:sz w:val="24"/>
          <w:szCs w:val="24"/>
          <w:lang w:val="en-US"/>
        </w:rPr>
        <w:t>Moreover, it would have been imp</w:t>
      </w:r>
      <w:r w:rsidR="006221F0" w:rsidRPr="00CB1774">
        <w:rPr>
          <w:rFonts w:ascii="Times New Roman" w:hAnsi="Times New Roman" w:cs="Times New Roman"/>
          <w:sz w:val="24"/>
          <w:szCs w:val="24"/>
          <w:lang w:val="en-US"/>
        </w:rPr>
        <w:t xml:space="preserve">ractical </w:t>
      </w:r>
      <w:r w:rsidR="00F64B08" w:rsidRPr="00CB1774">
        <w:rPr>
          <w:rFonts w:ascii="Times New Roman" w:hAnsi="Times New Roman" w:cs="Times New Roman"/>
          <w:sz w:val="24"/>
          <w:szCs w:val="24"/>
          <w:lang w:val="en-US"/>
        </w:rPr>
        <w:t xml:space="preserve">to propose simulations for </w:t>
      </w:r>
      <w:r w:rsidR="006221F0" w:rsidRPr="00CB1774">
        <w:rPr>
          <w:rFonts w:ascii="Times New Roman" w:hAnsi="Times New Roman" w:cs="Times New Roman"/>
          <w:sz w:val="24"/>
          <w:szCs w:val="24"/>
          <w:lang w:val="en-US"/>
        </w:rPr>
        <w:t xml:space="preserve">the range of GFR discrepancies relevant to </w:t>
      </w:r>
      <w:r w:rsidR="00F64B08" w:rsidRPr="00CB1774">
        <w:rPr>
          <w:rFonts w:ascii="Times New Roman" w:hAnsi="Times New Roman" w:cs="Times New Roman"/>
          <w:sz w:val="24"/>
          <w:szCs w:val="24"/>
          <w:lang w:val="en-US"/>
        </w:rPr>
        <w:t xml:space="preserve">every drug. </w:t>
      </w:r>
    </w:p>
    <w:p w:rsidR="00FD3E33" w:rsidRPr="00CB1774" w:rsidRDefault="00933413" w:rsidP="00915EC2">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lastRenderedPageBreak/>
        <w:t xml:space="preserve">Discordances between equations could be theoretically more important in other ethnicities, especially in African-American </w:t>
      </w:r>
      <w:r w:rsidR="007470B6" w:rsidRPr="00CB1774">
        <w:rPr>
          <w:rFonts w:ascii="Times New Roman" w:hAnsi="Times New Roman" w:cs="Times New Roman"/>
          <w:sz w:val="24"/>
          <w:szCs w:val="24"/>
          <w:lang w:val="en-US"/>
        </w:rPr>
        <w:t xml:space="preserve">for </w:t>
      </w:r>
      <w:r w:rsidRPr="00CB1774">
        <w:rPr>
          <w:rFonts w:ascii="Times New Roman" w:hAnsi="Times New Roman" w:cs="Times New Roman"/>
          <w:sz w:val="24"/>
          <w:szCs w:val="24"/>
          <w:lang w:val="en-US"/>
        </w:rPr>
        <w:t>who</w:t>
      </w:r>
      <w:r w:rsidR="007470B6" w:rsidRPr="00CB1774">
        <w:rPr>
          <w:rFonts w:ascii="Times New Roman" w:hAnsi="Times New Roman" w:cs="Times New Roman"/>
          <w:sz w:val="24"/>
          <w:szCs w:val="24"/>
          <w:lang w:val="en-US"/>
        </w:rPr>
        <w:t>m</w:t>
      </w:r>
      <w:r w:rsidRPr="00CB1774">
        <w:rPr>
          <w:rFonts w:ascii="Times New Roman" w:hAnsi="Times New Roman" w:cs="Times New Roman"/>
          <w:sz w:val="24"/>
          <w:szCs w:val="24"/>
          <w:lang w:val="en-US"/>
        </w:rPr>
        <w:t xml:space="preserve"> an ethnic coefficient is required </w:t>
      </w:r>
      <w:r w:rsidR="007470B6" w:rsidRPr="00CB1774">
        <w:rPr>
          <w:rFonts w:ascii="Times New Roman" w:hAnsi="Times New Roman" w:cs="Times New Roman"/>
          <w:sz w:val="24"/>
          <w:szCs w:val="24"/>
          <w:lang w:val="en-US"/>
        </w:rPr>
        <w:t xml:space="preserve">in the </w:t>
      </w:r>
      <w:r w:rsidRPr="00CB1774">
        <w:rPr>
          <w:rFonts w:ascii="Times New Roman" w:hAnsi="Times New Roman" w:cs="Times New Roman"/>
          <w:sz w:val="24"/>
          <w:szCs w:val="24"/>
          <w:lang w:val="en-US"/>
        </w:rPr>
        <w:t>CKD-EPI</w:t>
      </w:r>
      <w:r w:rsidR="001621E7" w:rsidRPr="00CB1774">
        <w:rPr>
          <w:rFonts w:ascii="Times New Roman" w:hAnsi="Times New Roman" w:cs="Times New Roman"/>
          <w:sz w:val="24"/>
          <w:szCs w:val="24"/>
          <w:lang w:val="en-US"/>
        </w:rPr>
        <w:t xml:space="preserve"> equation,</w:t>
      </w:r>
      <w:r w:rsidRPr="00CB1774">
        <w:rPr>
          <w:rFonts w:ascii="Times New Roman" w:hAnsi="Times New Roman" w:cs="Times New Roman"/>
          <w:sz w:val="24"/>
          <w:szCs w:val="24"/>
          <w:lang w:val="en-US"/>
        </w:rPr>
        <w:t xml:space="preserve"> but not </w:t>
      </w:r>
      <w:r w:rsidR="007470B6" w:rsidRPr="00CB1774">
        <w:rPr>
          <w:rFonts w:ascii="Times New Roman" w:hAnsi="Times New Roman" w:cs="Times New Roman"/>
          <w:sz w:val="24"/>
          <w:szCs w:val="24"/>
          <w:lang w:val="en-US"/>
        </w:rPr>
        <w:t xml:space="preserve">in </w:t>
      </w:r>
      <w:r w:rsidRPr="00CB1774">
        <w:rPr>
          <w:rFonts w:ascii="Times New Roman" w:hAnsi="Times New Roman" w:cs="Times New Roman"/>
          <w:sz w:val="24"/>
          <w:szCs w:val="24"/>
          <w:lang w:val="en-US"/>
        </w:rPr>
        <w:t xml:space="preserve">the </w:t>
      </w:r>
      <w:r w:rsidR="00E06847" w:rsidRPr="00CB1774">
        <w:rPr>
          <w:rFonts w:ascii="Times New Roman" w:hAnsi="Times New Roman" w:cs="Times New Roman"/>
          <w:sz w:val="24"/>
          <w:szCs w:val="24"/>
          <w:lang w:val="en-US"/>
        </w:rPr>
        <w:t>C</w:t>
      </w:r>
      <w:r w:rsidRPr="00CB1774">
        <w:rPr>
          <w:rFonts w:ascii="Times New Roman" w:hAnsi="Times New Roman" w:cs="Times New Roman"/>
          <w:sz w:val="24"/>
          <w:szCs w:val="24"/>
          <w:lang w:val="en-US"/>
        </w:rPr>
        <w:t>G</w:t>
      </w:r>
      <w:r w:rsidR="007470B6" w:rsidRPr="00CB1774">
        <w:rPr>
          <w:rFonts w:ascii="Times New Roman" w:hAnsi="Times New Roman" w:cs="Times New Roman"/>
          <w:sz w:val="24"/>
          <w:szCs w:val="24"/>
          <w:lang w:val="en-US"/>
        </w:rPr>
        <w:t xml:space="preserve"> equation</w:t>
      </w:r>
      <w:r w:rsidR="00854240" w:rsidRPr="00CB1774">
        <w:rPr>
          <w:rFonts w:ascii="Times New Roman" w:hAnsi="Times New Roman" w:cs="Times New Roman"/>
          <w:sz w:val="24"/>
          <w:szCs w:val="24"/>
          <w:lang w:val="en-US"/>
        </w:rPr>
        <w:t xml:space="preserve"> </w:t>
      </w:r>
      <w:r w:rsidR="00854240"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PMID" : "21441133", "abstract" : "Regarding the high prevalence of African American patients with ESRD, it is important to estimate the prevalence of early stages of chronic kidney disease in this specific population. Because serum creatinine concentration is dependent on muscular mass, an ethnic factor has to be applied to creatinine-based equations. Such ethnic factors have been proposed in the Modification of Diet in Renal Disease (MDRD) study equation and in the more recent Chronic Kidney Disease Epidemiology Collaboration (CKD-EPI) equations. This review analyzes how these correction factors have been developed and how they have, or have not, been validated in external populations. It will be demonstrated that the African American factor in the MDRD study equation is accurate in African American chronic kidney disease (CKD) patients. However, it will be shown that this factor is probably too high for subjects with a GFR of &gt;/=60 ml/min per 1.73 m(2), leading to an underestimation of the prevalence of CKD in the global African American population. It will also be confirmed that this ethnic factor is not accurate in African (non-American) subjects. Lastly, the lack of true external validation of the new CKD-EPI equations will be discussed. Additional trials seem necessary in American African and African populations to better estimate GFR and apprehend the true prevalence of CKD in this population with a high renal risk", "author" : [ { "dropping-particle" : "", "family" : "Delanaye", "given" : "P", "non-dropping-particle" : "", "parse-names" : false, "suffix" : "" }, { "dropping-particle" : "", "family" : "Mariat", "given" : "C", "non-dropping-particle" : "", "parse-names" : false, "suffix" : "" }, { "dropping-particle" : "", "family" : "Maillard", "given" : "N", "non-dropping-particle" : "", "parse-names" : false, "suffix" : "" }, { "dropping-particle" : "", "family" : "Krzesinski", "given" : "J M", "non-dropping-particle" : "", "parse-names" : false, "suffix" : "" }, { "dropping-particle" : "", "family" : "Cavalier", "given" : "E", "non-dropping-particle" : "", "parse-names" : false, "suffix" : "" } ], "container-title" : "Clin J Am Soc Nephrol", "id" : "ITEM-1", "issue" : "4", "issued" : { "date-parts" : [ [ "2011", "4" ] ] }, "language" : "eng PT - Journal Article SB - IM", "note" : "DA - 20110408", "page" : "906-912", "publisher-place" : "Service de Dialyse, B35, CHU Sart Tilman, 4000 Liege, Belgium. pierre_delanaye@yahoo.fr", "title" : "Are the creatinine-based equations accurate to estimate glomerular filtration rate in african american populations?", "type" : "article-journal", "volume" : "6" }, "uris" : [ "http://www.mendeley.com/documents/?uuid=3e1956bb-9fbc-4abb-8a65-98a484cf24fc" ] } ], "mendeley" : { "formattedCitation" : "[63]", "plainTextFormattedCitation" : "[63]", "previouslyFormattedCitation" : "[63]" }, "properties" : { "noteIndex" : 0 }, "schema" : "https://github.com/citation-style-language/schema/raw/master/csl-citation.json" }</w:instrText>
      </w:r>
      <w:r w:rsidR="00854240"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63]</w:t>
      </w:r>
      <w:r w:rsidR="00854240" w:rsidRPr="00CB1774">
        <w:rPr>
          <w:rFonts w:ascii="Times New Roman" w:hAnsi="Times New Roman" w:cs="Times New Roman"/>
          <w:sz w:val="24"/>
          <w:szCs w:val="24"/>
          <w:lang w:val="en-US"/>
        </w:rPr>
        <w:fldChar w:fldCharType="end"/>
      </w:r>
      <w:r w:rsidR="001621E7" w:rsidRPr="00CB1774">
        <w:rPr>
          <w:rFonts w:ascii="Times New Roman" w:hAnsi="Times New Roman" w:cs="Times New Roman"/>
          <w:sz w:val="24"/>
          <w:szCs w:val="24"/>
          <w:lang w:val="en-US"/>
        </w:rPr>
        <w:t xml:space="preserve">. </w:t>
      </w:r>
      <w:r w:rsidR="00444660" w:rsidRPr="00CB1774">
        <w:rPr>
          <w:rFonts w:ascii="Times New Roman" w:hAnsi="Times New Roman" w:cs="Times New Roman"/>
          <w:sz w:val="24"/>
          <w:szCs w:val="24"/>
          <w:lang w:val="en-US"/>
        </w:rPr>
        <w:t xml:space="preserve">Finally, we did not discuss the potential interest of cystatin C-based equations in this context of drug dosage </w:t>
      </w:r>
      <w:r w:rsidR="004A2DB7" w:rsidRPr="00CB1774">
        <w:rPr>
          <w:rFonts w:ascii="Times New Roman" w:hAnsi="Times New Roman" w:cs="Times New Roman"/>
          <w:sz w:val="24"/>
          <w:szCs w:val="24"/>
          <w:shd w:val="clear" w:color="auto" w:fill="FFFFFF"/>
          <w:lang w:val="en-US"/>
        </w:rPr>
        <w:t>adjustment</w:t>
      </w:r>
      <w:r w:rsidR="00444660" w:rsidRPr="00CB1774">
        <w:rPr>
          <w:rFonts w:ascii="Times New Roman" w:hAnsi="Times New Roman" w:cs="Times New Roman"/>
          <w:sz w:val="24"/>
          <w:szCs w:val="24"/>
          <w:lang w:val="en-US"/>
        </w:rPr>
        <w:t xml:space="preserve"> as current data are scarce and controversial </w:t>
      </w:r>
      <w:r w:rsidR="00444660" w:rsidRPr="00CB1774">
        <w:rPr>
          <w:rFonts w:ascii="Times New Roman" w:hAnsi="Times New Roman" w:cs="Times New Roman"/>
          <w:sz w:val="24"/>
          <w:szCs w:val="24"/>
          <w:lang w:val="en-US"/>
        </w:rPr>
        <w:fldChar w:fldCharType="begin" w:fldLock="1"/>
      </w:r>
      <w:r w:rsidR="005F5EFC" w:rsidRPr="00CB1774">
        <w:rPr>
          <w:rFonts w:ascii="Times New Roman" w:hAnsi="Times New Roman" w:cs="Times New Roman"/>
          <w:sz w:val="24"/>
          <w:szCs w:val="24"/>
          <w:lang w:val="en-US"/>
        </w:rPr>
        <w:instrText>ADDIN CSL_CITATION { "citationItems" : [ { "id" : "ITEM-1", "itemData" : { "PMID" : "25471594", "abstract" : "AIM: In cancer patients receiving chemotherapy treatment, accurate assessment of kidney function is required. The aim of our study was to investigate whether the inclusion of cystatin C together with creatinine in prediction equations would improve the prediction of glomerular filtration rate (GFR). METHODS: Plasma creatinine and cystatin C were analyzed in 155 patients (cancer, n = 80, kidney donors, n = 75) undergoing 99m Technetium diethylenepentaacetic (Tc-DTPA) GFR clearance. Equations by the CKD-EPI (chronic kidney disease epidemiology) group (creatinine-, creatinine + cystatin C-, cystatin C-based, respectively) and Cockcroft-Gault were compared with Tc-DTPA GFR by difference plots, receiver operator characteristics curve analysis, root mean square error, chi-squared analysis and percentage concordance according to carboplatin dosage. Comparisons between two creatinine methodologies (enzymatic vs Jaffe) were also performed. RESULTS: In the overall group, the combination creatinine and cystatin C equation had 69% of results within 20% of GFR (P20), a sensitivity of 86.3% and a specificity of 73.1% to detect reduced GFR at &lt;90 mL/min/1.73 m2 , and a concordance of 78%. In contrast, the traditional Cockcroft-Gault equation had a P20 of 38.0%, with a large underestimation to predict GFR, thereby accounting for approximately 45% of dosing discordance. No obvious differences were obtained when comparing the performance of equations using the two creatinine methodologies. CONCLUSION: The inclusion of cystatin C in the CKD-EPI equations improved the prediction of kidney function in the overall population, although probably not sufficiently for it to be favored over radioisotopic GFR for guiding chemotherapy. More research is warranted to further improve estimated GFR equations for these purposes", "author" : [ { "dropping-particle" : "", "family" : "Chew-Harris", "given" : "J S", "non-dropping-particle" : "", "parse-names" : false, "suffix" : "" }, { "dropping-particle" : "", "family" : "Florkowski", "given" : "C M", "non-dropping-particle" : "", "parse-names" : false, "suffix" : "" }, { "dropping-particle" : "", "family" : "George", "given" : "P M", "non-dropping-particle" : "", "parse-names" : false, "suffix" : "" }, { "dropping-particle" : "", "family" : "Endre", "given" : "Z H", "non-dropping-particle" : "", "parse-names" : false, "suffix" : "" } ], "container-title" : "Asia Pac J Clin Oncol", "id" : "ITEM-1", "issue" : "2", "issued" : { "date-parts" : [ [ "2014", "12", "3" ] ] }, "language" : "ENG PT - JOURNAL ARTICLE", "note" : "DA - 20141204", "page" : "142-51", "publisher-place" : "Clinical Biochemistry Unit, Canterbury Health Laboratories, Christchurch, New Zealand; Departments of Pathology and Medicine, University of Otago, Christchurch, New Zealand", "title" : "Comparative performances of the new chronic kidney disease epidemiology equations incorporating cystatin C for use in cancer patients", "type" : "article-journal", "volume" : "11" }, "uris" : [ "http://www.mendeley.com/documents/?uuid=be914a8d-7f0b-42ea-b0d3-118dd52a9eca" ] }, { "id" : "ITEM-2", "itemData" : { "PMID" : "24797400", "abstract" : "AIMS: Dabigatran is largely cleared by renal excretion. Renal function is thus a major determinant of trough dabigatran concentrations, which correlate with the risk of thromboembolic and haemorrhagic outcomes. Current dabigatran dosing guidelines use the Cockcroft-Gault (CG) equation to gauge renal function, instead of contemporary equations including the Chronic Kidney Disease Epidemiology Collaboration (CKD-EPI) equations employing creatinine (CKD-EPI_Cr), cystatin C (CKD-EPI_Cys) and both renal biomarkers (CKD-EPI_CrCys). METHODS: A linear regression model including the dabigatran etexilate maintenance dose rate, relevant interacting drugs and genetic polymorphisms (including CES1), was used to analyse the relationship between the values from each renal function equation and trough steady-state plasma dabigatran concentrations. RESULTS: The median dose-corrected trough steady-state plasma dabigatran concentration in 52 patients (38-94 years) taking dabigatran etexilate was 60 microg/L (range 9-279). The dose-corrected trough concentration in a patient on phenytoin and phenobarbitone was &gt;3 standard deviations below the cohort mean. The CG, CKD-EPI_Cr, CKD-EPI_Cys and CKD-EPI_CrCys equations explained (R (2), 95 % CI) 32 % (9-55), 37 % (12-60), 41 % (16-64) and 47 % (20-69) of the variability in dabigatran concentrations between patients, respectively. One-way analysis of variance (ANOVA) comparing the R (2) values for each equation was not statistically significant (p = 0.74). DISCUSSION: Estimates of renal function using the four equations accounted for 32-47 % of the variability in dabigatran concentrations between patients. We are the first to provide evidence that co-administration of phenytoin/phenobarbitone with dabigatran etexilate is associated with significantly reduced dabigatran exposure", "author" : [ { "dropping-particle" : "", "family" : "Chin", "given" : "P K", "non-dropping-particle" : "", "parse-names" : false, "suffix" : "" }, { "dropping-particle" : "", "family" : "Wright", "given" : "D F", "non-dropping-particle" : "", "parse-names" : false, "suffix" : "" }, { "dropping-particle" : "", "family" : "Zhang", "given" : "M", "non-dropping-particle" : "", "parse-names" : false, "suffix" : "" }, { "dropping-particle" : "", "family" : "Wallace", "given" : "M C", "non-dropping-particle" : "", "parse-names" : false, "suffix" : "" }, { "dropping-particle" : "", "family" : "Roberts", "given" : "R L", "non-dropping-particle" : "", "parse-names" : false, "suffix" : "" }, { "dropping-particle" : "", "family" : "Patterson", "given" : "D M", "non-dropping-particle" : "", "parse-names" : false, "suffix" : "" }, { "dropping-particle" : "", "family" : "Jensen", "given" : "B P", "non-dropping-particle" : "", "parse-names" : false, "suffix" : "" }, { "dropping-particle" : "", "family" : "Barclay", "given" : "M L", "non-dropping-particle" : "", "parse-names" : false, "suffix" : "" }, { "dropping-particle" : "", "family" : "Begg", "given" : "E J", "non-dropping-particle" : "", "parse-names" : false, "suffix" : "" } ], "container-title" : "Drugs R.D.", "id" : "ITEM-2", "issue" : "2", "issued" : { "date-parts" : [ [ "2014", "6" ] ] }, "language" : "eng PT - Journal Article SB - IM", "note" : "DA - 20140625", "page" : "113-123", "publisher-place" : "Department of Clinical Pharmacology, Christchurch Hospital, 2 Riccarton Avenue, Christchurch, 8011, New Zealand, paulc@cdhb.health.nz", "title" : "Correlation between trough plasma dabigatran concentrations and estimates of glomerular filtration rate based on creatinine and cystatin C", "type" : "article-journal", "volume" : "14" }, "uris" : [ "http://www.mendeley.com/documents/?uuid=d8591598-90d5-4495-bee7-6d60c6c4b2e3" ] }, { "id" : "ITEM-3", "itemData" : { "PMID" : "25222855", "abstract" : "BACKGROUND: Vancomycin dose selection is challenging in the spinal cord injury (SCI) population because of the difficulty in accurately estimating the renal function. Creatinine-based equations have been shown to be unreliable in this patient population. Adjusted equations designed for patients with SCI have not been well studied. Cystatin C is an alternative marker of renal function that is less affected by muscle mass and may offer improvement in estimating renal function leading to improved initial dose selection. OBJECTIVE: To compare the accuracy of serum creatinine- and serum cystatin C-based equations used in a pharmacokinetic (PK) model to predict steady-state serum vancomycin concentration in an SCI population. The rationale for this study is the need for an improved predictive model to guide initial vancomycin dose design before the availability of a measured steady-state serum concentration. METHODS: Patients with SCI receiving vancomycin with measured serum creatinine, cystatin C, and steady-state serum vancomycin concentration were identified. Serum creatinine- and cystatin C-based equations to estimate renal function were substituted into a population-based PK model to predict steady state-serum vancomycin concentration. Predictions using each equation in the model were compared with the measured steady-state serum vancomycin concentration. Predictive performances using each equation in the PK model were compared. RESULTS: The final study population included 37 patients with SCI. The Chronic Kidney Disease Epidemiology Collaboration cystatin C equation provided significantly less bias, greater precision, and superior accuracy when used in the PK model. CONCLUSIONS: In the SCI population, the use of Chronic Kidney Disease Epidemiology Collaboration cystatin C equation may improve initial vancomycin dosing. Further study into this potential is encouraged", "author" : [ { "dropping-particle" : "", "family" : "DeCarolis", "given" : "D D", "non-dropping-particle" : "", "parse-names" : false, "suffix" : "" }, { "dropping-particle" : "", "family" : "Thorson", "given" : "J G", "non-dropping-particle" : "", "parse-names" : false, "suffix" : "" }, { "dropping-particle" : "", "family" : "Marraffa", "given" : "R A", "non-dropping-particle" : "", "parse-names" : false, "suffix" : "" }, { "dropping-particle" : "", "family" : "Clairmont", "given" : "M A", "non-dropping-particle" : "", "parse-names" : false, "suffix" : "" }, { "dropping-particle" : "", "family" : "Kuskowski", "given" : "M A", "non-dropping-particle" : "", "parse-names" : false, "suffix" : "" } ], "container-title" : "Ther Drug Monit", "id" : "ITEM-3", "issue" : "5", "issued" : { "date-parts" : [ [ "2014", "10" ] ] }, "language" : "eng PT - Journal Article SB - IM", "note" : "DA - 20140916", "page" : "632-639", "publisher-place" : "*Minneapolis Veterans Affairs Health Care System, Minneapolis, Minnesota; daggerGeriatric Research Education and Clinical Center, Minneapolis Veterans Affairs Medical Center, Minneapolis, Minnesota; and double daggerDepartment of Psychiatry, University of", "title" : "Comparison of equations with estimate renal function to predict serum vancomycin concentration in patients with spinal cord injury--does the use of cystatin C improve accuracy?", "type" : "article-journal", "volume" : "36" }, "uris" : [ "http://www.mendeley.com/documents/?uuid=95e01f0e-268c-4e92-8b81-87352c7b81cc" ] }, { "id" : "ITEM-4", "itemData" : { "PMID" : "24887089", "abstract" : "INTRODUCTION: Serum cystatin C can improve glomerular filtration rate (GFR) estimation over creatinine alone, but whether this translates into clinically relevant improvements in drug dosing is unclear. METHODS: This prospective cohort study enrolled adults receiving scheduled intravenous vancomycin while hospitalized at the Mayo Clinic in 2012. Vancomycin dosing was based on weight, serum creatinine with the Cockcroft-Gault equation, and clinical judgment. Cystatin C was later assayed from the stored serum used for the creatinine-based dosing. Vancomycin trough prediction models were developed by using factors available at therapy initiation. Residuals from each model were used to predict the proportion of patients who would have achieved the target trough with the model compared with that observed with usual care. RESULTS: Of 173 patients enrolled, only 35 (20%) had a trough vancomycin level within their target range (10 to 15 mg/L or 15 to 20 mg/L). Cystatin C-inclusive models better predicted vancomycin troughs than models based upon serum creatinine alone, although both were an improvement over usual care. The optimal model used estimated GFR by the Chronic Kidney Disease Epidemiology Collaborative (CKD-EPI) creatinine-cystatin C equation (R(2) = 0.580). This model is expected to yield 54% (95% confidence interval 45% to 61%) target trough attainment (P &lt;0.001 compared with the 20% with usual care). CONCLUSIONS: Vancomycin dosing based on standard care with Cockcroft-Gault creatinine clearance yielded poor trough achievement. The developed dosing model with estimated GFR from CKD-EPIcreatinine-cystatin C could yield a 2.5-fold increase in target trough achievement compared with current clinical practice. Although this study is promising, prospective validation of this or similar cystatin C-inclusive dosing models is warranted", "author" : [ { "dropping-particle" : "", "family" : "Frazee", "given" : "E N", "non-dropping-particle" : "", "parse-names" : false, "suffix" : "" }, { "dropping-particle" : "", "family" : "Rule", "given" : "A D", "non-dropping-particle" : "", "parse-names" : false, "suffix" : "" }, { "dropping-particle" : "", "family" : "Herrmann", "given" : "S M", "non-dropping-particle" : "", "parse-names" : false, "suffix" : "" }, { "dropping-particle" : "", "family" : "Kashani", "given" : "K B", "non-dropping-particle" : "", "parse-names" : false, "suffix" : "" }, { "dropping-particle" : "", "family" : "Leung", "given" : "N", "non-dropping-particle" : "", "parse-names" : false, "suffix" : "" }, { "dropping-particle" : "", "family" : "Virk", "given" : "A", "non-dropping-particle" : "", "parse-names" : false, "suffix" : "" }, { "dropping-particle" : "", "family" : "Voskoboev", "given" : "N", "non-dropping-particle" : "", "parse-names" : false, "suffix" : "" }, { "dropping-particle" : "", "family" : "Lieske", "given" : "J C", "non-dropping-particle" : "", "parse-names" : false, "suffix" : "" } ], "container-title" : "Crit Care", "id" : "ITEM-4", "issue" : "3", "issued" : { "date-parts" : [ [ "2014" ] ] }, "language" : "eng PT - Journal Article PT - Research Support, Non-U.S. Gov't SB - IM", "note" : "DA - 20140830", "page" : "R110", "title" : "Serum cystatin C predicts vancomycin trough levels better than serum creatinine in hospitalized patients: a cohort study", "type" : "article-journal", "volume" : "18" }, "uris" : [ "http://www.mendeley.com/documents/?uuid=36dbf8b0-2934-4fb0-9262-4dd85a7ac8d3" ] } ], "mendeley" : { "formattedCitation" : "[23,35,64,65]", "plainTextFormattedCitation" : "[23,35,64,65]", "previouslyFormattedCitation" : "[23,35,64,65]" }, "properties" : { "noteIndex" : 0 }, "schema" : "https://github.com/citation-style-language/schema/raw/master/csl-citation.json" }</w:instrText>
      </w:r>
      <w:r w:rsidR="00444660" w:rsidRPr="00CB1774">
        <w:rPr>
          <w:rFonts w:ascii="Times New Roman" w:hAnsi="Times New Roman" w:cs="Times New Roman"/>
          <w:sz w:val="24"/>
          <w:szCs w:val="24"/>
          <w:lang w:val="en-US"/>
        </w:rPr>
        <w:fldChar w:fldCharType="separate"/>
      </w:r>
      <w:r w:rsidR="00C92980" w:rsidRPr="00CB1774">
        <w:rPr>
          <w:rFonts w:ascii="Times New Roman" w:hAnsi="Times New Roman" w:cs="Times New Roman"/>
          <w:noProof/>
          <w:sz w:val="24"/>
          <w:szCs w:val="24"/>
          <w:lang w:val="en-US"/>
        </w:rPr>
        <w:t>[23,35,64,65]</w:t>
      </w:r>
      <w:r w:rsidR="00444660" w:rsidRPr="00CB1774">
        <w:rPr>
          <w:rFonts w:ascii="Times New Roman" w:hAnsi="Times New Roman" w:cs="Times New Roman"/>
          <w:sz w:val="24"/>
          <w:szCs w:val="24"/>
          <w:lang w:val="en-US"/>
        </w:rPr>
        <w:fldChar w:fldCharType="end"/>
      </w:r>
      <w:r w:rsidR="00444660" w:rsidRPr="00CB1774">
        <w:rPr>
          <w:rFonts w:ascii="Times New Roman" w:hAnsi="Times New Roman" w:cs="Times New Roman"/>
          <w:sz w:val="24"/>
          <w:szCs w:val="24"/>
          <w:lang w:val="en-US"/>
        </w:rPr>
        <w:t>.</w:t>
      </w:r>
    </w:p>
    <w:p w:rsidR="001621E7" w:rsidRPr="00CB1774" w:rsidRDefault="001621E7" w:rsidP="00E06847">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In conclusion, </w:t>
      </w:r>
      <w:r w:rsidR="00E06847" w:rsidRPr="00CB1774">
        <w:rPr>
          <w:rFonts w:ascii="Times New Roman" w:hAnsi="Times New Roman" w:cs="Times New Roman"/>
          <w:sz w:val="24"/>
          <w:szCs w:val="24"/>
          <w:lang w:val="en-US"/>
        </w:rPr>
        <w:t>a</w:t>
      </w:r>
      <w:r w:rsidRPr="00CB1774">
        <w:rPr>
          <w:rFonts w:ascii="Times New Roman" w:hAnsi="Times New Roman" w:cs="Times New Roman"/>
          <w:sz w:val="24"/>
          <w:szCs w:val="24"/>
          <w:lang w:val="en-US"/>
        </w:rPr>
        <w:t xml:space="preserve">ge and </w:t>
      </w:r>
      <w:r w:rsidR="00F9343D" w:rsidRPr="00CB1774">
        <w:rPr>
          <w:rFonts w:ascii="Times New Roman" w:hAnsi="Times New Roman" w:cs="Times New Roman"/>
          <w:sz w:val="24"/>
          <w:szCs w:val="24"/>
          <w:lang w:val="en-US"/>
        </w:rPr>
        <w:t xml:space="preserve">body </w:t>
      </w:r>
      <w:r w:rsidRPr="00CB1774">
        <w:rPr>
          <w:rFonts w:ascii="Times New Roman" w:hAnsi="Times New Roman" w:cs="Times New Roman"/>
          <w:sz w:val="24"/>
          <w:szCs w:val="24"/>
          <w:lang w:val="en-US"/>
        </w:rPr>
        <w:t xml:space="preserve">weight are the main variables explaining discrepancies between the </w:t>
      </w:r>
      <w:r w:rsidR="00A637D0" w:rsidRPr="00CB1774">
        <w:rPr>
          <w:rFonts w:ascii="Times New Roman" w:hAnsi="Times New Roman" w:cs="Times New Roman"/>
          <w:sz w:val="24"/>
          <w:szCs w:val="24"/>
          <w:lang w:val="en-US"/>
        </w:rPr>
        <w:t>equations</w:t>
      </w:r>
      <w:r w:rsidRPr="00CB1774">
        <w:rPr>
          <w:rFonts w:ascii="Times New Roman" w:hAnsi="Times New Roman" w:cs="Times New Roman"/>
          <w:sz w:val="24"/>
          <w:szCs w:val="24"/>
          <w:lang w:val="en-US"/>
        </w:rPr>
        <w:t xml:space="preserve">. </w:t>
      </w:r>
      <w:r w:rsidR="00F9343D" w:rsidRPr="00CB1774">
        <w:rPr>
          <w:rFonts w:ascii="Times New Roman" w:hAnsi="Times New Roman" w:cs="Times New Roman"/>
          <w:sz w:val="24"/>
          <w:szCs w:val="24"/>
          <w:lang w:val="en-US"/>
        </w:rPr>
        <w:t>Obviously</w:t>
      </w:r>
      <w:r w:rsidRPr="00CB1774">
        <w:rPr>
          <w:rFonts w:ascii="Times New Roman" w:hAnsi="Times New Roman" w:cs="Times New Roman"/>
          <w:sz w:val="24"/>
          <w:szCs w:val="24"/>
          <w:lang w:val="en-US"/>
        </w:rPr>
        <w:t>, in the context of drug prescription, an ind</w:t>
      </w:r>
      <w:r w:rsidR="005835F1" w:rsidRPr="00CB1774">
        <w:rPr>
          <w:rFonts w:ascii="Times New Roman" w:hAnsi="Times New Roman" w:cs="Times New Roman"/>
          <w:sz w:val="24"/>
          <w:szCs w:val="24"/>
          <w:lang w:val="en-US"/>
        </w:rPr>
        <w:t xml:space="preserve">ividualization is necessary. </w:t>
      </w:r>
      <w:r w:rsidRPr="00CB1774">
        <w:rPr>
          <w:rFonts w:ascii="Times New Roman" w:hAnsi="Times New Roman" w:cs="Times New Roman"/>
          <w:sz w:val="24"/>
          <w:szCs w:val="24"/>
          <w:lang w:val="en-US"/>
        </w:rPr>
        <w:t>Our math</w:t>
      </w:r>
      <w:r w:rsidR="007470B6" w:rsidRPr="00CB1774">
        <w:rPr>
          <w:rFonts w:ascii="Times New Roman" w:hAnsi="Times New Roman" w:cs="Times New Roman"/>
          <w:sz w:val="24"/>
          <w:szCs w:val="24"/>
          <w:lang w:val="en-US"/>
        </w:rPr>
        <w:t>ematical tool can help physicians, alerting them</w:t>
      </w:r>
      <w:r w:rsidRPr="00CB1774">
        <w:rPr>
          <w:rFonts w:ascii="Times New Roman" w:hAnsi="Times New Roman" w:cs="Times New Roman"/>
          <w:sz w:val="24"/>
          <w:szCs w:val="24"/>
          <w:lang w:val="en-US"/>
        </w:rPr>
        <w:t xml:space="preserve"> when large discrepancies exist for a given patient in results calculated for CKD-EPI versus CG results. </w:t>
      </w:r>
      <w:r w:rsidR="000958E3" w:rsidRPr="00CB1774">
        <w:rPr>
          <w:rFonts w:ascii="Times New Roman" w:hAnsi="Times New Roman" w:cs="Times New Roman"/>
          <w:sz w:val="24"/>
          <w:szCs w:val="24"/>
          <w:lang w:val="en-US"/>
        </w:rPr>
        <w:t xml:space="preserve">Knowing such discrepancies, the clinician can either </w:t>
      </w:r>
      <w:r w:rsidR="00195F7A" w:rsidRPr="00CB1774">
        <w:rPr>
          <w:rFonts w:ascii="Times New Roman" w:hAnsi="Times New Roman" w:cs="Times New Roman"/>
          <w:sz w:val="24"/>
          <w:szCs w:val="24"/>
          <w:lang w:val="en-US"/>
        </w:rPr>
        <w:t>adjust</w:t>
      </w:r>
      <w:r w:rsidR="000958E3" w:rsidRPr="00CB1774">
        <w:rPr>
          <w:rFonts w:ascii="Times New Roman" w:hAnsi="Times New Roman" w:cs="Times New Roman"/>
          <w:sz w:val="24"/>
          <w:szCs w:val="24"/>
          <w:lang w:val="en-US"/>
        </w:rPr>
        <w:t xml:space="preserve"> his</w:t>
      </w:r>
      <w:r w:rsidR="00F9343D" w:rsidRPr="00CB1774">
        <w:rPr>
          <w:rFonts w:ascii="Times New Roman" w:hAnsi="Times New Roman" w:cs="Times New Roman"/>
          <w:sz w:val="24"/>
          <w:szCs w:val="24"/>
          <w:lang w:val="en-US"/>
        </w:rPr>
        <w:t>/her</w:t>
      </w:r>
      <w:r w:rsidR="000958E3" w:rsidRPr="00CB1774">
        <w:rPr>
          <w:rFonts w:ascii="Times New Roman" w:hAnsi="Times New Roman" w:cs="Times New Roman"/>
          <w:sz w:val="24"/>
          <w:szCs w:val="24"/>
          <w:lang w:val="en-US"/>
        </w:rPr>
        <w:t xml:space="preserve"> prescription to balance risk-benefit of the drug or measuring </w:t>
      </w:r>
      <w:r w:rsidR="00F9343D" w:rsidRPr="00CB1774">
        <w:rPr>
          <w:rFonts w:ascii="Times New Roman" w:hAnsi="Times New Roman" w:cs="Times New Roman"/>
          <w:sz w:val="24"/>
          <w:szCs w:val="24"/>
          <w:lang w:val="en-US"/>
        </w:rPr>
        <w:t>real GFR especially i</w:t>
      </w:r>
      <w:r w:rsidR="000958E3" w:rsidRPr="00CB1774">
        <w:rPr>
          <w:rFonts w:ascii="Times New Roman" w:hAnsi="Times New Roman" w:cs="Times New Roman"/>
          <w:sz w:val="24"/>
          <w:szCs w:val="24"/>
          <w:lang w:val="en-US"/>
        </w:rPr>
        <w:t xml:space="preserve">f the therapeutic window of the drug is narrow. </w:t>
      </w:r>
      <w:r w:rsidR="00E06847" w:rsidRPr="00CB1774">
        <w:rPr>
          <w:rFonts w:ascii="Times New Roman" w:hAnsi="Times New Roman" w:cs="Times New Roman"/>
          <w:sz w:val="24"/>
          <w:szCs w:val="24"/>
          <w:lang w:val="en-US"/>
        </w:rPr>
        <w:t xml:space="preserve">We illustrated </w:t>
      </w:r>
      <w:r w:rsidR="006221F0" w:rsidRPr="00CB1774">
        <w:rPr>
          <w:rFonts w:ascii="Times New Roman" w:hAnsi="Times New Roman" w:cs="Times New Roman"/>
          <w:sz w:val="24"/>
          <w:szCs w:val="24"/>
          <w:lang w:val="en-US"/>
        </w:rPr>
        <w:t>potential</w:t>
      </w:r>
      <w:r w:rsidR="00E06847" w:rsidRPr="00CB1774">
        <w:rPr>
          <w:rFonts w:ascii="Times New Roman" w:hAnsi="Times New Roman" w:cs="Times New Roman"/>
          <w:sz w:val="24"/>
          <w:szCs w:val="24"/>
          <w:lang w:val="en-US"/>
        </w:rPr>
        <w:t xml:space="preserve"> discrepancies between CKD-EPI and CG</w:t>
      </w:r>
      <w:r w:rsidR="006221F0" w:rsidRPr="00CB1774">
        <w:rPr>
          <w:rFonts w:ascii="Times New Roman" w:hAnsi="Times New Roman" w:cs="Times New Roman"/>
          <w:sz w:val="24"/>
          <w:szCs w:val="24"/>
          <w:lang w:val="en-US"/>
        </w:rPr>
        <w:t xml:space="preserve"> with implications for drug dosage adjustment.</w:t>
      </w:r>
      <w:r w:rsidR="00E06847" w:rsidRPr="00CB1774">
        <w:rPr>
          <w:rFonts w:ascii="Times New Roman" w:hAnsi="Times New Roman" w:cs="Times New Roman"/>
          <w:sz w:val="24"/>
          <w:szCs w:val="24"/>
          <w:lang w:val="en-US"/>
        </w:rPr>
        <w:t xml:space="preserve"> </w:t>
      </w:r>
      <w:r w:rsidR="006221F0" w:rsidRPr="00CB1774">
        <w:rPr>
          <w:rFonts w:ascii="Times New Roman" w:hAnsi="Times New Roman" w:cs="Times New Roman"/>
          <w:sz w:val="24"/>
          <w:szCs w:val="24"/>
          <w:lang w:val="en-US"/>
        </w:rPr>
        <w:t xml:space="preserve">The </w:t>
      </w:r>
      <w:r w:rsidR="00E06847" w:rsidRPr="00CB1774">
        <w:rPr>
          <w:rFonts w:ascii="Times New Roman" w:hAnsi="Times New Roman" w:cs="Times New Roman"/>
          <w:sz w:val="24"/>
          <w:szCs w:val="24"/>
          <w:lang w:val="en-US"/>
        </w:rPr>
        <w:t>EMA</w:t>
      </w:r>
      <w:r w:rsidR="006221F0" w:rsidRPr="00CB1774">
        <w:rPr>
          <w:rFonts w:ascii="Times New Roman" w:hAnsi="Times New Roman" w:cs="Times New Roman"/>
          <w:sz w:val="24"/>
          <w:szCs w:val="24"/>
          <w:lang w:val="en-US"/>
        </w:rPr>
        <w:t xml:space="preserve"> recommends that</w:t>
      </w:r>
      <w:r w:rsidR="00E06847" w:rsidRPr="00CB1774">
        <w:rPr>
          <w:rFonts w:ascii="Times New Roman" w:hAnsi="Times New Roman" w:cs="Times New Roman"/>
          <w:sz w:val="24"/>
          <w:szCs w:val="24"/>
          <w:lang w:val="en-US"/>
        </w:rPr>
        <w:t xml:space="preserve"> pharmacokinetic studies </w:t>
      </w:r>
      <w:r w:rsidR="006221F0" w:rsidRPr="00CB1774">
        <w:rPr>
          <w:rFonts w:ascii="Times New Roman" w:hAnsi="Times New Roman" w:cs="Times New Roman"/>
          <w:sz w:val="24"/>
          <w:szCs w:val="24"/>
          <w:lang w:val="en-US"/>
        </w:rPr>
        <w:t xml:space="preserve">be performed </w:t>
      </w:r>
      <w:r w:rsidR="00E06847" w:rsidRPr="00CB1774">
        <w:rPr>
          <w:rFonts w:ascii="Times New Roman" w:hAnsi="Times New Roman" w:cs="Times New Roman"/>
          <w:sz w:val="24"/>
          <w:szCs w:val="24"/>
          <w:lang w:val="en-US"/>
        </w:rPr>
        <w:t xml:space="preserve">for new drugs with measured GFR by a reference method in the context of CKD </w:t>
      </w:r>
      <w:r w:rsidR="00E06847" w:rsidRPr="00CB1774">
        <w:rPr>
          <w:rFonts w:ascii="Times New Roman" w:hAnsi="Times New Roman" w:cs="Times New Roman"/>
          <w:sz w:val="24"/>
          <w:szCs w:val="24"/>
          <w:lang w:val="en-US"/>
        </w:rPr>
        <w:fldChar w:fldCharType="begin" w:fldLock="1"/>
      </w:r>
      <w:r w:rsidR="00E06847" w:rsidRPr="00CB1774">
        <w:rPr>
          <w:rFonts w:ascii="Times New Roman" w:hAnsi="Times New Roman" w:cs="Times New Roman"/>
          <w:sz w:val="24"/>
          <w:szCs w:val="24"/>
          <w:lang w:val="en-US"/>
        </w:rPr>
        <w:instrText>ADDIN CSL_CITATION { "citationItems" : [ { "id" : "ITEM-1", "itemData" : { "author" : [ { "dropping-particle" : "", "family" : "EMA", "given" : "", "non-dropping-particle" : "", "parse-names" : false, "suffix" : "" } ], "id" : "ITEM-1", "issued" : { "date-parts" : [ [ "2014" ] ] }, "title" : "http://www.ema.europa.eu/docs/en_GB/document_library/Scientific_guideline/2014/02/WC500162133.pdf", "type" : "webpage" }, "uris" : [ "http://www.mendeley.com/documents/?uuid=310c6fb3-76fe-457b-9acc-0e3024b2cdcb" ] } ], "mendeley" : { "formattedCitation" : "[5]", "plainTextFormattedCitation" : "[5]", "previouslyFormattedCitation" : "[5]" }, "properties" : { "noteIndex" : 0 }, "schema" : "https://github.com/citation-style-language/schema/raw/master/csl-citation.json" }</w:instrText>
      </w:r>
      <w:r w:rsidR="00E06847" w:rsidRPr="00CB1774">
        <w:rPr>
          <w:rFonts w:ascii="Times New Roman" w:hAnsi="Times New Roman" w:cs="Times New Roman"/>
          <w:sz w:val="24"/>
          <w:szCs w:val="24"/>
          <w:lang w:val="en-US"/>
        </w:rPr>
        <w:fldChar w:fldCharType="separate"/>
      </w:r>
      <w:r w:rsidR="00E06847" w:rsidRPr="00CB1774">
        <w:rPr>
          <w:rFonts w:ascii="Times New Roman" w:hAnsi="Times New Roman" w:cs="Times New Roman"/>
          <w:noProof/>
          <w:sz w:val="24"/>
          <w:szCs w:val="24"/>
          <w:lang w:val="en-US"/>
        </w:rPr>
        <w:t>[5]</w:t>
      </w:r>
      <w:r w:rsidR="00E06847" w:rsidRPr="00CB1774">
        <w:rPr>
          <w:rFonts w:ascii="Times New Roman" w:hAnsi="Times New Roman" w:cs="Times New Roman"/>
          <w:sz w:val="24"/>
          <w:szCs w:val="24"/>
          <w:lang w:val="en-US"/>
        </w:rPr>
        <w:fldChar w:fldCharType="end"/>
      </w:r>
      <w:r w:rsidR="00E06847" w:rsidRPr="00CB1774">
        <w:rPr>
          <w:rFonts w:ascii="Times New Roman" w:hAnsi="Times New Roman" w:cs="Times New Roman"/>
          <w:sz w:val="24"/>
          <w:szCs w:val="24"/>
          <w:lang w:val="en-US"/>
        </w:rPr>
        <w:t>.</w:t>
      </w:r>
      <w:r w:rsidR="006221F0" w:rsidRPr="00CB1774">
        <w:rPr>
          <w:rFonts w:ascii="Times New Roman" w:hAnsi="Times New Roman" w:cs="Times New Roman"/>
          <w:sz w:val="24"/>
          <w:szCs w:val="24"/>
          <w:lang w:val="en-US"/>
        </w:rPr>
        <w:t xml:space="preserve"> Our findings demonstrate the need to define pharmacokinetics in relation to estimation equations across the spectrum of patients age and weight so to appropriate adjustment can be applied in clinical practice.</w:t>
      </w:r>
    </w:p>
    <w:p w:rsidR="000560E7" w:rsidRPr="00CB1774" w:rsidRDefault="000560E7" w:rsidP="00915EC2">
      <w:pPr>
        <w:pStyle w:val="Paragraphedeliste"/>
        <w:spacing w:after="0" w:line="480" w:lineRule="auto"/>
        <w:ind w:left="0"/>
        <w:rPr>
          <w:rFonts w:ascii="Times New Roman" w:hAnsi="Times New Roman" w:cs="Times New Roman"/>
          <w:sz w:val="24"/>
          <w:szCs w:val="24"/>
          <w:lang w:val="en-US"/>
        </w:rPr>
      </w:pPr>
    </w:p>
    <w:p w:rsidR="000560E7" w:rsidRPr="00CB1774" w:rsidRDefault="00E70026" w:rsidP="00915EC2">
      <w:pPr>
        <w:pStyle w:val="Paragraphedeliste"/>
        <w:spacing w:after="0" w:line="480" w:lineRule="auto"/>
        <w:ind w:left="0"/>
        <w:rPr>
          <w:rFonts w:ascii="Times New Roman" w:hAnsi="Times New Roman" w:cs="Times New Roman"/>
          <w:b/>
          <w:sz w:val="24"/>
          <w:szCs w:val="24"/>
          <w:u w:val="single"/>
          <w:lang w:val="en-US"/>
        </w:rPr>
      </w:pPr>
      <w:r w:rsidRPr="00CB1774">
        <w:rPr>
          <w:rFonts w:ascii="Times New Roman" w:hAnsi="Times New Roman" w:cs="Times New Roman"/>
          <w:b/>
          <w:sz w:val="24"/>
          <w:szCs w:val="24"/>
          <w:u w:val="single"/>
          <w:lang w:val="en-US"/>
        </w:rPr>
        <w:t>Founding</w:t>
      </w:r>
    </w:p>
    <w:p w:rsidR="00E70026" w:rsidRPr="00CB1774" w:rsidRDefault="00E70026" w:rsidP="00915EC2">
      <w:pPr>
        <w:pStyle w:val="Paragraphedeliste"/>
        <w:spacing w:after="0" w:line="480" w:lineRule="auto"/>
        <w:ind w:left="0"/>
        <w:rPr>
          <w:rFonts w:ascii="Times New Roman" w:hAnsi="Times New Roman" w:cs="Times New Roman"/>
          <w:b/>
          <w:sz w:val="24"/>
          <w:szCs w:val="24"/>
          <w:u w:val="single"/>
          <w:lang w:val="en-US"/>
        </w:rPr>
      </w:pPr>
      <w:r w:rsidRPr="00CB1774">
        <w:rPr>
          <w:rFonts w:ascii="Times New Roman" w:hAnsi="Times New Roman" w:cs="Times New Roman"/>
          <w:b/>
          <w:sz w:val="24"/>
          <w:szCs w:val="24"/>
          <w:shd w:val="clear" w:color="auto" w:fill="FFFFFF"/>
          <w:lang w:val="en-US"/>
        </w:rPr>
        <w:t>No external funding was used in the preparation of this manuscript.</w:t>
      </w:r>
    </w:p>
    <w:p w:rsidR="00E06847" w:rsidRPr="00CB1774" w:rsidRDefault="00E06847" w:rsidP="00915EC2">
      <w:pPr>
        <w:spacing w:after="0" w:line="480" w:lineRule="auto"/>
        <w:rPr>
          <w:rFonts w:ascii="Times New Roman" w:hAnsi="Times New Roman" w:cs="Times New Roman"/>
          <w:b/>
          <w:sz w:val="24"/>
          <w:szCs w:val="24"/>
          <w:u w:val="single"/>
          <w:lang w:val="en-US"/>
        </w:rPr>
      </w:pPr>
    </w:p>
    <w:p w:rsidR="006A3338" w:rsidRPr="00CB1774" w:rsidRDefault="000560E7" w:rsidP="00915EC2">
      <w:pPr>
        <w:spacing w:after="0" w:line="480" w:lineRule="auto"/>
        <w:rPr>
          <w:rFonts w:ascii="Times New Roman" w:hAnsi="Times New Roman" w:cs="Times New Roman"/>
          <w:b/>
          <w:sz w:val="24"/>
          <w:szCs w:val="24"/>
          <w:u w:val="single"/>
          <w:lang w:val="en-US"/>
        </w:rPr>
      </w:pPr>
      <w:r w:rsidRPr="00CB1774">
        <w:rPr>
          <w:rFonts w:ascii="Times New Roman" w:hAnsi="Times New Roman" w:cs="Times New Roman"/>
          <w:b/>
          <w:sz w:val="24"/>
          <w:szCs w:val="24"/>
          <w:u w:val="single"/>
          <w:lang w:val="en-US"/>
        </w:rPr>
        <w:t>Disclosure</w:t>
      </w:r>
    </w:p>
    <w:p w:rsidR="00E70026" w:rsidRPr="00CB1774" w:rsidRDefault="00E70026" w:rsidP="00355C98">
      <w:pPr>
        <w:spacing w:after="0" w:line="480" w:lineRule="auto"/>
        <w:rPr>
          <w:rFonts w:ascii="Times New Roman" w:hAnsi="Times New Roman" w:cs="Times New Roman"/>
          <w:b/>
          <w:sz w:val="24"/>
          <w:szCs w:val="24"/>
          <w:lang w:val="en-US"/>
        </w:rPr>
      </w:pPr>
      <w:r w:rsidRPr="00CB1774">
        <w:rPr>
          <w:rFonts w:ascii="Times New Roman" w:hAnsi="Times New Roman" w:cs="Times New Roman"/>
          <w:b/>
          <w:sz w:val="24"/>
          <w:szCs w:val="24"/>
          <w:lang w:val="en-US"/>
        </w:rPr>
        <w:t xml:space="preserve">Pierre Delanaye, Fabrice Guerber, André Scheen, </w:t>
      </w:r>
      <w:r w:rsidR="00203A6C" w:rsidRPr="00CB1774">
        <w:rPr>
          <w:rFonts w:ascii="Times New Roman" w:hAnsi="Times New Roman" w:cs="Times New Roman"/>
          <w:b/>
          <w:sz w:val="24"/>
          <w:szCs w:val="24"/>
          <w:lang w:val="en-US"/>
        </w:rPr>
        <w:t xml:space="preserve">Timothy Ellam, </w:t>
      </w:r>
      <w:r w:rsidRPr="00CB1774">
        <w:rPr>
          <w:rFonts w:ascii="Times New Roman" w:hAnsi="Times New Roman" w:cs="Times New Roman"/>
          <w:b/>
          <w:sz w:val="24"/>
          <w:szCs w:val="24"/>
          <w:lang w:val="en-US"/>
        </w:rPr>
        <w:t>Antoine Bouquegneau, Dorra Guergour, Christophe Mariat, and Hans Pottel</w:t>
      </w:r>
      <w:r w:rsidRPr="00CB1774">
        <w:rPr>
          <w:rFonts w:ascii="Times New Roman" w:hAnsi="Times New Roman" w:cs="Times New Roman"/>
          <w:b/>
          <w:sz w:val="24"/>
          <w:szCs w:val="24"/>
          <w:shd w:val="clear" w:color="auto" w:fill="FFFFFF"/>
          <w:lang w:val="en-US"/>
        </w:rPr>
        <w:t xml:space="preserve"> declare that they have no conflict of interest that might be relevant to the contents of this manuscript</w:t>
      </w:r>
    </w:p>
    <w:p w:rsidR="00372061" w:rsidRPr="00CB1774" w:rsidRDefault="000560E7" w:rsidP="00372061">
      <w:pPr>
        <w:widowControl w:val="0"/>
        <w:autoSpaceDE w:val="0"/>
        <w:autoSpaceDN w:val="0"/>
        <w:adjustRightInd w:val="0"/>
        <w:spacing w:after="0" w:line="480" w:lineRule="auto"/>
        <w:ind w:left="640" w:hanging="640"/>
        <w:rPr>
          <w:rFonts w:ascii="Times New Roman" w:hAnsi="Times New Roman" w:cs="Times New Roman"/>
          <w:b/>
          <w:sz w:val="24"/>
          <w:szCs w:val="24"/>
          <w:u w:val="single"/>
          <w:lang w:val="en-US"/>
        </w:rPr>
      </w:pPr>
      <w:r w:rsidRPr="00CB1774">
        <w:rPr>
          <w:rFonts w:ascii="Times New Roman" w:hAnsi="Times New Roman" w:cs="Times New Roman"/>
          <w:b/>
          <w:sz w:val="24"/>
          <w:szCs w:val="24"/>
          <w:u w:val="single"/>
          <w:lang w:val="en-US"/>
        </w:rPr>
        <w:lastRenderedPageBreak/>
        <w:t>References</w:t>
      </w:r>
    </w:p>
    <w:p w:rsidR="00372061" w:rsidRPr="00CB1774" w:rsidRDefault="00372061" w:rsidP="00372061">
      <w:pPr>
        <w:widowControl w:val="0"/>
        <w:autoSpaceDE w:val="0"/>
        <w:autoSpaceDN w:val="0"/>
        <w:adjustRightInd w:val="0"/>
        <w:spacing w:after="0" w:line="480" w:lineRule="auto"/>
        <w:ind w:left="640" w:hanging="640"/>
        <w:rPr>
          <w:rFonts w:ascii="Times New Roman" w:hAnsi="Times New Roman" w:cs="Times New Roman"/>
          <w:b/>
          <w:sz w:val="24"/>
          <w:szCs w:val="24"/>
          <w:u w:val="single"/>
          <w:lang w:val="en-US"/>
        </w:rPr>
      </w:pPr>
    </w:p>
    <w:p w:rsidR="00C268B3" w:rsidRPr="00CB1774" w:rsidRDefault="00372061"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sz w:val="24"/>
          <w:szCs w:val="24"/>
          <w:lang w:val="en-US"/>
        </w:rPr>
        <w:fldChar w:fldCharType="begin" w:fldLock="1"/>
      </w:r>
      <w:r w:rsidRPr="00CB1774">
        <w:rPr>
          <w:rFonts w:ascii="Times New Roman" w:hAnsi="Times New Roman" w:cs="Times New Roman"/>
          <w:sz w:val="24"/>
          <w:szCs w:val="24"/>
          <w:lang w:val="en-US"/>
        </w:rPr>
        <w:instrText xml:space="preserve">ADDIN Mendeley Bibliography CSL_BIBLIOGRAPHY </w:instrText>
      </w:r>
      <w:r w:rsidRPr="00CB1774">
        <w:rPr>
          <w:rFonts w:ascii="Times New Roman" w:hAnsi="Times New Roman" w:cs="Times New Roman"/>
          <w:sz w:val="24"/>
          <w:szCs w:val="24"/>
          <w:lang w:val="en-US"/>
        </w:rPr>
        <w:fldChar w:fldCharType="separate"/>
      </w:r>
      <w:r w:rsidR="00C268B3" w:rsidRPr="00CB1774">
        <w:rPr>
          <w:rFonts w:ascii="Times New Roman" w:hAnsi="Times New Roman" w:cs="Times New Roman"/>
          <w:noProof/>
          <w:sz w:val="24"/>
          <w:szCs w:val="24"/>
          <w:lang w:val="en-US"/>
        </w:rPr>
        <w:t>1. Dreisbach AW, Flessner MF. Drug metabolism and chronic kidney disease. In: Kimmel PL, Rose</w:t>
      </w:r>
      <w:r w:rsidR="00D614D4" w:rsidRPr="00CB1774">
        <w:rPr>
          <w:rFonts w:ascii="Times New Roman" w:hAnsi="Times New Roman" w:cs="Times New Roman"/>
          <w:noProof/>
          <w:sz w:val="24"/>
          <w:szCs w:val="24"/>
          <w:lang w:val="en-US"/>
        </w:rPr>
        <w:t>nberg, MK, editors. Chronic Renal Disease,</w:t>
      </w:r>
      <w:r w:rsidR="00C268B3" w:rsidRPr="00CB1774">
        <w:rPr>
          <w:rFonts w:ascii="Times New Roman" w:hAnsi="Times New Roman" w:cs="Times New Roman"/>
          <w:noProof/>
          <w:sz w:val="24"/>
          <w:szCs w:val="24"/>
          <w:lang w:val="en-US"/>
        </w:rPr>
        <w:t xml:space="preserve"> Elsevier; 2014. p. 674–81.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2. Verbeeck RK, Musuamba FT. Pharmacokinetics and dosage adjustment in patients with renal dysfun</w:t>
      </w:r>
      <w:r w:rsidR="003C41EB" w:rsidRPr="00CB1774">
        <w:rPr>
          <w:rFonts w:ascii="Times New Roman" w:hAnsi="Times New Roman" w:cs="Times New Roman"/>
          <w:noProof/>
          <w:sz w:val="24"/>
          <w:szCs w:val="24"/>
          <w:lang w:val="en-US"/>
        </w:rPr>
        <w:t>ction. Eur J Clin Pharmacol</w:t>
      </w:r>
      <w:r w:rsidRPr="00CB1774">
        <w:rPr>
          <w:rFonts w:ascii="Times New Roman" w:hAnsi="Times New Roman" w:cs="Times New Roman"/>
          <w:noProof/>
          <w:sz w:val="24"/>
          <w:szCs w:val="24"/>
          <w:lang w:val="en-US"/>
        </w:rPr>
        <w:t xml:space="preserve"> 2009;65:757–7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 Aymanns C, Keller F, Maus S, Hartmann B, Czock D. Review on pharmacokinetics and pharmacodynamics and the aging kidney. Clin J Am Soc Nephrol 2010;5:314–27.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 Elinder CG, Barany P, Heimburger O. The use of estimated glomerular filtration rate for dose adjustment of medications in the elderly. Drugs Aging 2014;31:493–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5. EMA. http://www.ema.europa.eu/docs/en_GB/document_library/Scientific_guideline/2014/02/WC500162133.pdf. 2014.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6. FDA. http://www.fda.gov/downloads/Drugs/Guidances/UCM204959.pdf. 2010.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7. Stevens LA, Nolin TD, Richardson MM, Feldman HI, Lewis JB, Rodby R, et al. Comparison of drug dosing recommendations based on measured GFR and kidney function estimating equations. Am J Kidney Dis 2009;54:33–4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rPr>
      </w:pPr>
      <w:r w:rsidRPr="00CB1774">
        <w:rPr>
          <w:rFonts w:ascii="Times New Roman" w:hAnsi="Times New Roman" w:cs="Times New Roman"/>
          <w:noProof/>
          <w:sz w:val="24"/>
          <w:szCs w:val="24"/>
          <w:lang w:val="en-US"/>
        </w:rPr>
        <w:t xml:space="preserve">8. Park EJ, Wu K, Mi Z, Dong T, Lawrence JP, Ko CW, et al. A systematic comparison of cockcroft-gault and modification of diet in renal disease equations for classification of kidney dysfunction and dosage adjustment. </w:t>
      </w:r>
      <w:r w:rsidRPr="00CB1774">
        <w:rPr>
          <w:rFonts w:ascii="Times New Roman" w:hAnsi="Times New Roman" w:cs="Times New Roman"/>
          <w:noProof/>
          <w:sz w:val="24"/>
          <w:szCs w:val="24"/>
        </w:rPr>
        <w:t>Ann Pharmacother</w:t>
      </w:r>
      <w:r w:rsidR="003C41EB" w:rsidRPr="00CB1774">
        <w:rPr>
          <w:rFonts w:ascii="Times New Roman" w:hAnsi="Times New Roman" w:cs="Times New Roman"/>
          <w:noProof/>
          <w:sz w:val="24"/>
          <w:szCs w:val="24"/>
        </w:rPr>
        <w:t xml:space="preserve"> </w:t>
      </w:r>
      <w:r w:rsidRPr="00CB1774">
        <w:rPr>
          <w:rFonts w:ascii="Times New Roman" w:hAnsi="Times New Roman" w:cs="Times New Roman"/>
          <w:noProof/>
          <w:sz w:val="24"/>
          <w:szCs w:val="24"/>
        </w:rPr>
        <w:t xml:space="preserve">2012;46:1174–87.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rPr>
        <w:t xml:space="preserve">9. Bouquegneau A, Vidal-Petiot E, Moranne O, Mariat C, Boffa JJ, Vrtovsnik F, et al. </w:t>
      </w:r>
      <w:r w:rsidRPr="00CB1774">
        <w:rPr>
          <w:rFonts w:ascii="Times New Roman" w:hAnsi="Times New Roman" w:cs="Times New Roman"/>
          <w:noProof/>
          <w:sz w:val="24"/>
          <w:szCs w:val="24"/>
          <w:lang w:val="en-US"/>
        </w:rPr>
        <w:t>Creatinine-based equations for the adjustment of drug do</w:t>
      </w:r>
      <w:r w:rsidR="003C41EB" w:rsidRPr="00CB1774">
        <w:rPr>
          <w:rFonts w:ascii="Times New Roman" w:hAnsi="Times New Roman" w:cs="Times New Roman"/>
          <w:noProof/>
          <w:sz w:val="24"/>
          <w:szCs w:val="24"/>
          <w:lang w:val="en-US"/>
        </w:rPr>
        <w:t>sage in an obese population. Br</w:t>
      </w:r>
      <w:r w:rsidRPr="00CB1774">
        <w:rPr>
          <w:rFonts w:ascii="Times New Roman" w:hAnsi="Times New Roman" w:cs="Times New Roman"/>
          <w:noProof/>
          <w:sz w:val="24"/>
          <w:szCs w:val="24"/>
          <w:lang w:val="en-US"/>
        </w:rPr>
        <w:t xml:space="preserve"> J</w:t>
      </w:r>
      <w:r w:rsidR="003C41EB" w:rsidRPr="00CB1774">
        <w:rPr>
          <w:rFonts w:ascii="Times New Roman" w:hAnsi="Times New Roman" w:cs="Times New Roman"/>
          <w:noProof/>
          <w:sz w:val="24"/>
          <w:szCs w:val="24"/>
          <w:lang w:val="en-US"/>
        </w:rPr>
        <w:t xml:space="preserve"> Clin Pharmacol 2016;81:349-61.</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10. Melloni C, Peterson ED, Chen AY, Szczech LA, Newby LK, Harrington RA, et al. Cockcroft-Gault versus modification of diet in renal disease: importance of glomerular </w:t>
      </w:r>
      <w:r w:rsidRPr="00CB1774">
        <w:rPr>
          <w:rFonts w:ascii="Times New Roman" w:hAnsi="Times New Roman" w:cs="Times New Roman"/>
          <w:noProof/>
          <w:sz w:val="24"/>
          <w:szCs w:val="24"/>
          <w:lang w:val="en-US"/>
        </w:rPr>
        <w:lastRenderedPageBreak/>
        <w:t xml:space="preserve">filtration rate formula for classification of chronic kidney disease in patients with non-ST-segment elevation acute coronary syndromes. J Am Coll Cardiol 2008;51:991–6.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11. Corsonello A, Pedone C, Lattanzio F, Onder G, Inc A. Association between glomerular filtration rate and adverse drug reactions in elderly hospitalized patients: the role of the estimating equation. Drugs Aging 2011;28:379–90.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12. Delanaye P, Mariat C. The applicability of eGFR equations to different populations. Nat Rev Nephrol 2013;9:513–2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13. Wargo KA, Eiland III EH, Hamm W, English TM, Phillippe HM. Comparison of the modification of diet in renal disease and Cockcroft-Gault equations for antimicrobial dosage adjustments. Ann Pharmacother 2006;40:1248–5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14. Golik M V, Lawrence KR. Comparison of dosing recommendations for antimicrobial drugs based on two methods for assessing kidney function: cockcroft-gault and modification of diet in renal disease. Pharmacotherapy</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lang w:val="en-US"/>
        </w:rPr>
        <w:t xml:space="preserve">2008;28:1125–3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15. Hermsen ED, Maiefski M, Florescu MC, Qiu F, Rupp ME. Comparison of the Modification of Diet in Renal Disease and Cockcroft-Gault equations for dosing antimicrobials. Pharmacotherapy 2009;29:649–55.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16. Okparavero AA, Tighiouart H, Krishnasami Z, Wyatt CM, Graham H, Hellinger J, et al. Use of glomerular filtration rate estimating equations for drug dosing in HIV-positive patients. Antivir Ther 2013;18:793–80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17. Gouin-Thibault I, Pautas E, Mahe I, Descarpentries C, Nivet-Antoine V, Golmard JL, et al. Is Modification of Diet in Renal Disease formula similar to Cockcroft-Gault formula to assess renal function in elderly hospitalized patients treated with low-molecular-weight heparin? J Gerontol A Biol Sci Med Sci 2007;62:1300–5.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18. Gill J, Malyuk R, Djurdjev O, Levin A. Use of GFR equations to adjust drug doses in an elderly multi-ethnic group--a cautionary tale. Nephrol Dial Transpl</w:t>
      </w:r>
      <w:r w:rsidR="003C41EB" w:rsidRPr="00CB1774">
        <w:rPr>
          <w:rFonts w:ascii="Times New Roman" w:hAnsi="Times New Roman" w:cs="Times New Roman"/>
          <w:noProof/>
          <w:sz w:val="24"/>
          <w:szCs w:val="24"/>
          <w:lang w:val="en-US"/>
        </w:rPr>
        <w:t>ant</w:t>
      </w:r>
      <w:r w:rsidRPr="00CB1774">
        <w:rPr>
          <w:rFonts w:ascii="Times New Roman" w:hAnsi="Times New Roman" w:cs="Times New Roman"/>
          <w:noProof/>
          <w:sz w:val="24"/>
          <w:szCs w:val="24"/>
          <w:lang w:val="en-US"/>
        </w:rPr>
        <w:t xml:space="preserve"> 2007;22:2894–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lastRenderedPageBreak/>
        <w:t xml:space="preserve">19. Healy MF, Speroni KG, Eugenio KR, Murphy PM. Adjusting eptifibatide doses for renal impairment: a model of dosing agreement among various methods of estimating creatinine clearance. Ann Pharmacother 2012;46:477–8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20. Maccallum PK, Mathur R, Hull S a, Saja K, Green L, Morris JK, et al. Patient safety and estimation of renal function in patients prescribed new oral anticoagulants for stroke prevention in atrial fibrillation: a cross-sectional study. BMJ Open</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lang w:val="en-US"/>
        </w:rPr>
        <w:t xml:space="preserve">2013;3:e00334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21. Helldén A, Odar-Cederlöf I, Nilsson G, Sjöviker S, Söderström A, Euler M Von, et al. Renal function estimations and dose recommendations for dabigatran, gabapentin and valaciclovir: a data simulation study focused on the elderly. BMJ Open 2013;3:e002686.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22. Hijazi Z, Hohnloser SH, Oldgren J, Andersson U, Connolly SJ, Eikelboom JW, et al. Efficacy and safety of dabigatran compared with warfarin in relation to baseline renal function in patients with atrial fibrillation: a RE-LY (Randomized Evaluation of Long-term Anticoagulation Therapy) trial analysis. Circulation 2014;129:961–70.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23. Chin PK, Wright DF, Zhang M, Wallace MC, Roberts RL, Patterson DM, et al. Correlation between trough plasma dabigatran concentrations and estimates of glomerular filtration rate based on cre</w:t>
      </w:r>
      <w:r w:rsidR="003C41EB" w:rsidRPr="00CB1774">
        <w:rPr>
          <w:rFonts w:ascii="Times New Roman" w:hAnsi="Times New Roman" w:cs="Times New Roman"/>
          <w:noProof/>
          <w:sz w:val="24"/>
          <w:szCs w:val="24"/>
          <w:lang w:val="en-US"/>
        </w:rPr>
        <w:t xml:space="preserve">atinine and cystatin C. Drugs R </w:t>
      </w:r>
      <w:r w:rsidRPr="00CB1774">
        <w:rPr>
          <w:rFonts w:ascii="Times New Roman" w:hAnsi="Times New Roman" w:cs="Times New Roman"/>
          <w:noProof/>
          <w:sz w:val="24"/>
          <w:szCs w:val="24"/>
          <w:lang w:val="en-US"/>
        </w:rPr>
        <w:t xml:space="preserve">D 2014;14:113–2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rPr>
        <w:t xml:space="preserve">24. de Lemos ML, Hsieh T, Hamata L, Levin A, Swenerton K, Djurdjev O, et al. </w:t>
      </w:r>
      <w:r w:rsidRPr="00CB1774">
        <w:rPr>
          <w:rFonts w:ascii="Times New Roman" w:hAnsi="Times New Roman" w:cs="Times New Roman"/>
          <w:noProof/>
          <w:sz w:val="24"/>
          <w:szCs w:val="24"/>
          <w:lang w:val="en-US"/>
        </w:rPr>
        <w:t xml:space="preserve">Evaluation of predictive formulae for glomerular filtration rate for carboplatin dosing in gynecological malignancies. Gynecol Oncol 2006;103:1063–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25. Ainsworth NL, Marshall A, Hatcher H, Whitehead L, Whitfield GA, Earl HM. Evaluation of glomerular filtration rate estimation by Cockcroft-Gault, Jelliffe, Wright and Modification of Diet in Renal Disease (MDRD) formulae in oncology patients. Ann Oncol 2012;23:1845–5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26. Craig AJ, Samol J, Heenan SD, Irwin AG, Britten A. Overestimation of carboplatin doses is avoided by radionuclide GFR measurement. Br</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lang w:val="en-US"/>
        </w:rPr>
        <w:t xml:space="preserve">J Cancer 2012;107:1310–6.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lastRenderedPageBreak/>
        <w:t xml:space="preserve">27. Hartlev LB, Boeje CR, Bluhme H, Palshof T, Rehling M. Monitoring renal function during chemotherapy. Eur J Nucl Med Mol Imaging 2012;39:1478–8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28. Tsao CK, Moshier E, Seng SM, Godbold J, Grossman S, Winston J, et al. Impact of the CKD-EPI equation for estimating renal function on eligibility for cisplatin-based chemotherapy in patients with urothelial cancer. Clin Genitourin Cancer 2012;10:15–20.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29. Kaag D. Carboplatin dose calculation in lung cancer patients with low serum creatinine concentrations using CKD-EPI and Cockcroft-Gault with different weight descriptors. Lung Cancer 2013;79:54–8.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0. Dooley MJ, Poole SG, Rischin D. Dosing of cytotoxic chemotherapy: impact of renal function estimates on dose. Ann Oncol 2013;24:2746–5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1. Pal SK, Ruel N, Villegas S, Chang M, DeWalt K, Wilson TG, et al. CKD-EPI and cockcroft-gault equations identify similar candidates for neoadjuvant chemotherapy in muscle-invasive bladder cancer. PLoSOne 2014;9:e94471.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2. Shepherd ST, Gillen G, Morrison P, Forte C, Macpherson IR, White JD, et al. Performance of formulae based estimates of glomerular filtration rate for carboplatin dosing in stage 1 seminoma. Eur J Cancer 2014;50:944–5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3. Cathomas R, Klingbiel D, Geldart TR, Mead GM, Ellis S, Wheater M, et al. Relevant risk of carboplatin underdosing in cancer patients with normal renal function using estimated GFR: lessons from a stage I seminoma cohort. Ann Oncol 2014;25:1591–7.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4. Bennis Y, Savry A, Rocca M, Gauthier-Villano L, Pisano P, Pourroy B. Cisplatin dose adjustment in patients with renal impairment, which recommendations should we follow? Int J Clin Pharm 2014;36:420–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5. Chew-Harris JS, Florkowski CM, George PM, Endre ZH. Comparative performances of the new chronic kidney disease epidemiology equations incorporating cystatin C for use in cancer patients. Asia Pac J Clin Oncol 2014;11:142–51.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lastRenderedPageBreak/>
        <w:t>36. Moranville MP, Jennings HR. Implications of using modification of diet in renal disease versus Cockcroft-Gault equations for renal dosing adjustments. Am J Heal. Syst Pharm</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lang w:val="en-US"/>
        </w:rPr>
        <w:t xml:space="preserve">2009;66:154–61.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37. McFarland MS, Markley BM, Zhang P, Hudson JQ. Evaluation of Modification of Diet in Renal Disease Study and Cockcroft-Gault equations fo</w:t>
      </w:r>
      <w:r w:rsidR="003C41EB" w:rsidRPr="00CB1774">
        <w:rPr>
          <w:rFonts w:ascii="Times New Roman" w:hAnsi="Times New Roman" w:cs="Times New Roman"/>
          <w:noProof/>
          <w:sz w:val="24"/>
          <w:szCs w:val="24"/>
          <w:lang w:val="en-US"/>
        </w:rPr>
        <w:t xml:space="preserve">r sitagliptin dosing. J Nephrol </w:t>
      </w:r>
      <w:r w:rsidRPr="00CB1774">
        <w:rPr>
          <w:rFonts w:ascii="Times New Roman" w:hAnsi="Times New Roman" w:cs="Times New Roman"/>
          <w:noProof/>
          <w:sz w:val="24"/>
          <w:szCs w:val="24"/>
          <w:lang w:val="en-US"/>
        </w:rPr>
        <w:t xml:space="preserve">2012;25:515–2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38. Lessard BA, Zaiken K. Comparison of equations for dosing of medications requiring renal adjustment. J Am Pharm Assoc 2013;53:54–7.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39. Cockcroft DW, Gault MH. Prediction of creatinine clearance</w:t>
      </w:r>
      <w:r w:rsidR="003C41EB" w:rsidRPr="00CB1774">
        <w:rPr>
          <w:rFonts w:ascii="Times New Roman" w:hAnsi="Times New Roman" w:cs="Times New Roman"/>
          <w:noProof/>
          <w:sz w:val="24"/>
          <w:szCs w:val="24"/>
          <w:lang w:val="en-US"/>
        </w:rPr>
        <w:t xml:space="preserve"> from serum creatinine. Nephron</w:t>
      </w:r>
      <w:r w:rsidRPr="00CB1774">
        <w:rPr>
          <w:rFonts w:ascii="Times New Roman" w:hAnsi="Times New Roman" w:cs="Times New Roman"/>
          <w:noProof/>
          <w:sz w:val="24"/>
          <w:szCs w:val="24"/>
          <w:lang w:val="en-US"/>
        </w:rPr>
        <w:t xml:space="preserve"> 1976;16:31–41.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0. KDIGO 2012 Clinical Practice Guideline for the Evaluation and Management of Chronic Kidney Disease. Kidney Int Suppl. 2013;3:1–150.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1. Levey AS, Stevens LA, Schmid CH, Zhang YL, Castro III AF, Feldman HI, et al. A new equation to estimate glomerular filtration rate. Ann Intern Med 2009;150:604–1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2. Froissart M, Rossert J, Jacquot C, Paillard M, Houillier P. Predictive performance of the modification of diet in renal disease and Cockcroft-Gault equations for estimating renal function. J Am Soc Nephrol 2005;16:763–7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3. Millar JA. The Cockroft and Gault formula for estimation of creatinine clearance: a friendly deconstruction. N Z Med J 2012;125:119–2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rPr>
      </w:pPr>
      <w:r w:rsidRPr="00CB1774">
        <w:rPr>
          <w:rFonts w:ascii="Times New Roman" w:hAnsi="Times New Roman" w:cs="Times New Roman"/>
          <w:noProof/>
          <w:sz w:val="24"/>
          <w:szCs w:val="24"/>
          <w:lang w:val="en-US"/>
        </w:rPr>
        <w:t>44. Piéroni L, Delanaye P, Boutten A, Bargnoux AS, Rozet E, Delatour V, et al. A multicentric evaluation of IDMS-traceable creatinine enzymatic assays. Clin Chim Acta</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rPr>
        <w:t xml:space="preserve">2011;412:2070–5.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5. Delanaye P, Cavalier E, Cristol JP, Delanghe JR. Calibration and precision of serum creatinine and plasma cystatin C measurement: impact on the estimation of glomerular filtration rate. J Nephrol 2014;27:467–75.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lastRenderedPageBreak/>
        <w:t>46. Earley A, Miskulin D, Lamb EJ, Levey AS, Uhlig K. Estimating equations for glomerular filtration rate in the era of creatinine standardization: a systematic review. Ann Intern Med</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lang w:val="en-US"/>
        </w:rPr>
        <w:t xml:space="preserve">2012;156:785–95.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7. Matzke GR, Aronoff GR, Atkinson Jr. AJ, Bennett WM, Decker BS, Eckardt K-UU, et al. Drug dosing consideration in patients with acute and chronic kidney disease-a clinical update from Kidney Disease: Improving Global Outcomes (KDIGO). Kidney Int 2011;80:1122–37.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8. Spruill WJ, Wade WE, Cobb III HH. Comparison of estimated glomerular filtration rate with estimated creatinine clearance in the dosing of drugs requiring adjustments in elderly patients with declining renal function. Am J Geriatr Pharmacother 2008;6:153–60.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49. Nyman HA, Dowling TC, Hudson JQ, Peter WL, Joy MS, Nolin TD. Comparative evaluation of the Cockcroft-Gault Equation and the Modification of Diet in Renal Disease (MDRD) study equation for drug dosing: an opinion of the Nephrology Practice and Research Network of the American College of Clinical Pharmacy. Pharmacotherapy 2011;31:1130–44.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50. Nutescu EA, Spinler SA, Wittkowsky A, Dager WE. Low-molecular-weight heparins in renal impairment and obesity: available evidence and clinical practice recommendations across medical and surgical settings. Ann Pharmacother 2009;43:1064–8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51. Dowling TC, Matzke GR, Murphy JE, Burckart GJ. Evaluation of renal drug dosing: prescribing information and clinical pharmacist approaches. Pharmacotherapy</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lang w:val="en-US"/>
        </w:rPr>
        <w:t xml:space="preserve">2010;30:776–86.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52. Dufour B, Toussaint-Hacquard M, Kearney-Schwartz A, Manckoundia MD, Laurain MC, Joly L, et al. Glomerular filtration rate estimated by Cockcroft-Gault formula better predicts anti-Xa levels than modification of the diet in renal disease equation in older patients with prophylactic enoxaparin. J Nutr Heal</w:t>
      </w:r>
      <w:r w:rsidR="003C41EB" w:rsidRPr="00CB1774">
        <w:rPr>
          <w:rFonts w:ascii="Times New Roman" w:hAnsi="Times New Roman" w:cs="Times New Roman"/>
          <w:noProof/>
          <w:sz w:val="24"/>
          <w:szCs w:val="24"/>
          <w:lang w:val="en-US"/>
        </w:rPr>
        <w:t>th</w:t>
      </w:r>
      <w:r w:rsidRPr="00CB1774">
        <w:rPr>
          <w:rFonts w:ascii="Times New Roman" w:hAnsi="Times New Roman" w:cs="Times New Roman"/>
          <w:noProof/>
          <w:sz w:val="24"/>
          <w:szCs w:val="24"/>
          <w:lang w:val="en-US"/>
        </w:rPr>
        <w:t xml:space="preserve"> Aging 2012;16:647–5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53. Schaeffner ES, Ebert N, Delanaye P, Frei U, Gaedeke J, Jakob O, et al. Two novel equations to estimate kidney function in persons aged 70 years or older. Ann Intern Med</w:t>
      </w:r>
      <w:r w:rsidR="003C41EB" w:rsidRPr="00CB1774">
        <w:rPr>
          <w:rFonts w:ascii="Times New Roman" w:hAnsi="Times New Roman" w:cs="Times New Roman"/>
          <w:noProof/>
          <w:sz w:val="24"/>
          <w:szCs w:val="24"/>
          <w:lang w:val="en-US"/>
        </w:rPr>
        <w:t xml:space="preserve"> </w:t>
      </w:r>
      <w:r w:rsidRPr="00CB1774">
        <w:rPr>
          <w:rFonts w:ascii="Times New Roman" w:hAnsi="Times New Roman" w:cs="Times New Roman"/>
          <w:noProof/>
          <w:sz w:val="24"/>
          <w:szCs w:val="24"/>
          <w:lang w:val="en-US"/>
        </w:rPr>
        <w:lastRenderedPageBreak/>
        <w:t xml:space="preserve">2012;157:471–81.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rPr>
        <w:t xml:space="preserve">54. Flamant M, Haymann JP, Vidal-Petiot E, Letavernier E, Clerici C, Boffa JJ, et al. </w:t>
      </w:r>
      <w:r w:rsidRPr="00CB1774">
        <w:rPr>
          <w:rFonts w:ascii="Times New Roman" w:hAnsi="Times New Roman" w:cs="Times New Roman"/>
          <w:noProof/>
          <w:sz w:val="24"/>
          <w:szCs w:val="24"/>
          <w:lang w:val="en-US"/>
        </w:rPr>
        <w:t xml:space="preserve">GFR Estimation Using the Cockcroft-Gault, MDRD Study, and CKD-EPI Equations in the Elderly. Am J Kidney Dis 2012;60:847–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rPr>
      </w:pPr>
      <w:r w:rsidRPr="00CB1774">
        <w:rPr>
          <w:rFonts w:ascii="Times New Roman" w:hAnsi="Times New Roman" w:cs="Times New Roman"/>
          <w:noProof/>
          <w:sz w:val="24"/>
          <w:szCs w:val="24"/>
          <w:lang w:val="en-US"/>
        </w:rPr>
        <w:t xml:space="preserve">55. Fotheringham J, Weatherley N, Kawar B, G Fogarty D, Ellam T. The body composition and excretory burden of lean, obese, and severely obese individuals has implications for the assessment of chronic kidney disease. </w:t>
      </w:r>
      <w:r w:rsidRPr="00CB1774">
        <w:rPr>
          <w:rFonts w:ascii="Times New Roman" w:hAnsi="Times New Roman" w:cs="Times New Roman"/>
          <w:noProof/>
          <w:sz w:val="24"/>
          <w:szCs w:val="24"/>
        </w:rPr>
        <w:t xml:space="preserve">Kidney Int 2014;86:1221–8.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rPr>
        <w:t xml:space="preserve">56. Du Bois D, Du Bois EF. </w:t>
      </w:r>
      <w:r w:rsidRPr="00CB1774">
        <w:rPr>
          <w:rFonts w:ascii="Times New Roman" w:hAnsi="Times New Roman" w:cs="Times New Roman"/>
          <w:noProof/>
          <w:sz w:val="24"/>
          <w:szCs w:val="24"/>
          <w:lang w:val="en-US"/>
        </w:rPr>
        <w:t>A formula to estimate the approximative surface area if height and w</w:t>
      </w:r>
      <w:r w:rsidR="003C41EB" w:rsidRPr="00CB1774">
        <w:rPr>
          <w:rFonts w:ascii="Times New Roman" w:hAnsi="Times New Roman" w:cs="Times New Roman"/>
          <w:noProof/>
          <w:sz w:val="24"/>
          <w:szCs w:val="24"/>
          <w:lang w:val="en-US"/>
        </w:rPr>
        <w:t>eight be known. Arch Intern Med</w:t>
      </w:r>
      <w:r w:rsidRPr="00CB1774">
        <w:rPr>
          <w:rFonts w:ascii="Times New Roman" w:hAnsi="Times New Roman" w:cs="Times New Roman"/>
          <w:noProof/>
          <w:sz w:val="24"/>
          <w:szCs w:val="24"/>
          <w:lang w:val="en-US"/>
        </w:rPr>
        <w:t xml:space="preserve"> 1916;17:863–71.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57. Community T office for offical P of E. Health statistics. Heal</w:t>
      </w:r>
      <w:r w:rsidR="00384E7F" w:rsidRPr="00CB1774">
        <w:rPr>
          <w:rFonts w:ascii="Times New Roman" w:hAnsi="Times New Roman" w:cs="Times New Roman"/>
          <w:noProof/>
          <w:sz w:val="24"/>
          <w:szCs w:val="24"/>
          <w:lang w:val="en-US"/>
        </w:rPr>
        <w:t>th Stat</w:t>
      </w:r>
      <w:r w:rsidRPr="00CB1774">
        <w:rPr>
          <w:rFonts w:ascii="Times New Roman" w:hAnsi="Times New Roman" w:cs="Times New Roman"/>
          <w:noProof/>
          <w:sz w:val="24"/>
          <w:szCs w:val="24"/>
          <w:lang w:val="en-US"/>
        </w:rPr>
        <w:t xml:space="preserve"> 2002. p. 14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58. Delanaye P, Krzesinski JM. Indexing of renal function parameters by body surface area: intelligence or folly? Nephron Clin Pr</w:t>
      </w:r>
      <w:r w:rsidR="00384E7F" w:rsidRPr="00CB1774">
        <w:rPr>
          <w:rFonts w:ascii="Times New Roman" w:hAnsi="Times New Roman" w:cs="Times New Roman"/>
          <w:noProof/>
          <w:sz w:val="24"/>
          <w:szCs w:val="24"/>
          <w:lang w:val="en-US"/>
        </w:rPr>
        <w:t>act</w:t>
      </w:r>
      <w:r w:rsidRPr="00CB1774">
        <w:rPr>
          <w:rFonts w:ascii="Times New Roman" w:hAnsi="Times New Roman" w:cs="Times New Roman"/>
          <w:noProof/>
          <w:sz w:val="24"/>
          <w:szCs w:val="24"/>
          <w:lang w:val="en-US"/>
        </w:rPr>
        <w:t xml:space="preserve"> 2011;119:c289–9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rPr>
        <w:t xml:space="preserve">59. Delanaye P, Cavalier E, Froissart M, Krzesinski J-MM. </w:t>
      </w:r>
      <w:r w:rsidRPr="00CB1774">
        <w:rPr>
          <w:rFonts w:ascii="Times New Roman" w:hAnsi="Times New Roman" w:cs="Times New Roman"/>
          <w:noProof/>
          <w:sz w:val="24"/>
          <w:szCs w:val="24"/>
          <w:lang w:val="en-US"/>
        </w:rPr>
        <w:t>Reproducibility of GFR measured by chromium-51-EDTA an</w:t>
      </w:r>
      <w:r w:rsidR="00384E7F" w:rsidRPr="00CB1774">
        <w:rPr>
          <w:rFonts w:ascii="Times New Roman" w:hAnsi="Times New Roman" w:cs="Times New Roman"/>
          <w:noProof/>
          <w:sz w:val="24"/>
          <w:szCs w:val="24"/>
          <w:lang w:val="en-US"/>
        </w:rPr>
        <w:t>d iohexol. Nephrol Dial Transplant</w:t>
      </w:r>
      <w:r w:rsidRPr="00CB1774">
        <w:rPr>
          <w:rFonts w:ascii="Times New Roman" w:hAnsi="Times New Roman" w:cs="Times New Roman"/>
          <w:noProof/>
          <w:sz w:val="24"/>
          <w:szCs w:val="24"/>
          <w:lang w:val="en-US"/>
        </w:rPr>
        <w:t xml:space="preserve"> 2008;23:4077–8.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rPr>
      </w:pPr>
      <w:r w:rsidRPr="00CB1774">
        <w:rPr>
          <w:rFonts w:ascii="Times New Roman" w:hAnsi="Times New Roman" w:cs="Times New Roman"/>
          <w:noProof/>
          <w:sz w:val="24"/>
          <w:szCs w:val="24"/>
          <w:lang w:val="en-US"/>
        </w:rPr>
        <w:t>60. Stevens LA, Levey AS. Measured GFR as a confirmatory test for estimated GFR. J Am Soc Nephrol</w:t>
      </w:r>
      <w:r w:rsidRPr="00CB1774">
        <w:rPr>
          <w:rFonts w:ascii="Times New Roman" w:hAnsi="Times New Roman" w:cs="Times New Roman"/>
          <w:noProof/>
          <w:sz w:val="24"/>
          <w:szCs w:val="24"/>
        </w:rPr>
        <w:t xml:space="preserve"> 2009;20:2305–13.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rPr>
        <w:t xml:space="preserve">61. Delanaye P, Cavalier E, Morel J, Mehdi M, Maillard N, Claisse G, et al. </w:t>
      </w:r>
      <w:r w:rsidRPr="00CB1774">
        <w:rPr>
          <w:rFonts w:ascii="Times New Roman" w:hAnsi="Times New Roman" w:cs="Times New Roman"/>
          <w:noProof/>
          <w:sz w:val="24"/>
          <w:szCs w:val="24"/>
          <w:lang w:val="en-US"/>
        </w:rPr>
        <w:t xml:space="preserve">Detection of decreased glomerular filtration rate in intensive care units: serum cystatin C versus serum creatinine. BMC Nephrol 2014;15: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62. Pai MP. Treatment of bacterial infections in obese adult patients: how to appropriately ma</w:t>
      </w:r>
      <w:r w:rsidR="00384E7F" w:rsidRPr="00CB1774">
        <w:rPr>
          <w:rFonts w:ascii="Times New Roman" w:hAnsi="Times New Roman" w:cs="Times New Roman"/>
          <w:noProof/>
          <w:sz w:val="24"/>
          <w:szCs w:val="24"/>
          <w:lang w:val="en-US"/>
        </w:rPr>
        <w:t>nage antimicrobial dosage. Curr</w:t>
      </w:r>
      <w:r w:rsidRPr="00CB1774">
        <w:rPr>
          <w:rFonts w:ascii="Times New Roman" w:hAnsi="Times New Roman" w:cs="Times New Roman"/>
          <w:noProof/>
          <w:sz w:val="24"/>
          <w:szCs w:val="24"/>
          <w:lang w:val="en-US"/>
        </w:rPr>
        <w:t xml:space="preserve"> Opin Pharmacol 2015;24:12–7.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lang w:val="en-US"/>
        </w:rPr>
        <w:t xml:space="preserve">63. Delanaye P, Mariat C, Maillard N, Krzesinski JM, Cavalier E. Are the creatinine-based equations accurate to estimate glomerular filtration rate in african american populations? Clin J Am Soc Nephrol 2011;6:906–12.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szCs w:val="24"/>
          <w:lang w:val="en-US"/>
        </w:rPr>
      </w:pPr>
      <w:r w:rsidRPr="00CB1774">
        <w:rPr>
          <w:rFonts w:ascii="Times New Roman" w:hAnsi="Times New Roman" w:cs="Times New Roman"/>
          <w:noProof/>
          <w:sz w:val="24"/>
          <w:szCs w:val="24"/>
        </w:rPr>
        <w:t xml:space="preserve">64. DeCarolis DD, Thorson JG, Marraffa RA, Clairmont MA, Kuskowski MA. </w:t>
      </w:r>
      <w:r w:rsidRPr="00CB1774">
        <w:rPr>
          <w:rFonts w:ascii="Times New Roman" w:hAnsi="Times New Roman" w:cs="Times New Roman"/>
          <w:noProof/>
          <w:sz w:val="24"/>
          <w:szCs w:val="24"/>
          <w:lang w:val="en-US"/>
        </w:rPr>
        <w:t xml:space="preserve">Comparison </w:t>
      </w:r>
      <w:r w:rsidRPr="00CB1774">
        <w:rPr>
          <w:rFonts w:ascii="Times New Roman" w:hAnsi="Times New Roman" w:cs="Times New Roman"/>
          <w:noProof/>
          <w:sz w:val="24"/>
          <w:szCs w:val="24"/>
          <w:lang w:val="en-US"/>
        </w:rPr>
        <w:lastRenderedPageBreak/>
        <w:t xml:space="preserve">of equations with estimate renal function to predict serum vancomycin concentration in patients with spinal cord injury--does the use of cystatin C improve accuracy? Ther Drug Monit 2014;36:632–9. </w:t>
      </w:r>
    </w:p>
    <w:p w:rsidR="00C268B3" w:rsidRPr="00CB1774" w:rsidRDefault="00C268B3" w:rsidP="00C268B3">
      <w:pPr>
        <w:widowControl w:val="0"/>
        <w:autoSpaceDE w:val="0"/>
        <w:autoSpaceDN w:val="0"/>
        <w:adjustRightInd w:val="0"/>
        <w:spacing w:after="0" w:line="480" w:lineRule="auto"/>
        <w:rPr>
          <w:rFonts w:ascii="Times New Roman" w:hAnsi="Times New Roman" w:cs="Times New Roman"/>
          <w:noProof/>
          <w:sz w:val="24"/>
          <w:lang w:val="en-US"/>
        </w:rPr>
      </w:pPr>
      <w:r w:rsidRPr="00CB1774">
        <w:rPr>
          <w:rFonts w:ascii="Times New Roman" w:hAnsi="Times New Roman" w:cs="Times New Roman"/>
          <w:noProof/>
          <w:sz w:val="24"/>
          <w:szCs w:val="24"/>
          <w:lang w:val="en-US"/>
        </w:rPr>
        <w:t xml:space="preserve">65. Frazee EN, Rule AD, Herrmann SM, Kashani KB, Leung N, Virk A, et al. Serum cystatin C predicts vancomycin trough levels better than serum creatinine in hospitalized patients: a cohort study. Crit Care. 2014;18:R110. </w:t>
      </w:r>
    </w:p>
    <w:p w:rsidR="00372061" w:rsidRPr="00CB1774" w:rsidRDefault="00372061" w:rsidP="00355C98">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fldChar w:fldCharType="end"/>
      </w:r>
    </w:p>
    <w:p w:rsidR="00372061" w:rsidRPr="00CB1774" w:rsidRDefault="00372061" w:rsidP="00355C98">
      <w:pPr>
        <w:spacing w:after="0" w:line="480" w:lineRule="auto"/>
        <w:rPr>
          <w:rFonts w:ascii="Times New Roman" w:hAnsi="Times New Roman" w:cs="Times New Roman"/>
          <w:sz w:val="24"/>
          <w:szCs w:val="24"/>
          <w:lang w:val="en-US"/>
        </w:rPr>
      </w:pPr>
    </w:p>
    <w:p w:rsidR="00372061" w:rsidRPr="00CB1774" w:rsidRDefault="00372061" w:rsidP="00355C98">
      <w:pPr>
        <w:spacing w:after="0" w:line="480" w:lineRule="auto"/>
        <w:rPr>
          <w:rFonts w:ascii="Times New Roman" w:hAnsi="Times New Roman" w:cs="Times New Roman"/>
          <w:sz w:val="24"/>
          <w:szCs w:val="24"/>
          <w:lang w:val="en-US"/>
        </w:rPr>
      </w:pPr>
    </w:p>
    <w:p w:rsidR="00372061" w:rsidRPr="00CB1774" w:rsidRDefault="00372061" w:rsidP="00355C98">
      <w:pPr>
        <w:spacing w:after="0" w:line="480" w:lineRule="auto"/>
        <w:rPr>
          <w:rFonts w:ascii="Times New Roman" w:hAnsi="Times New Roman" w:cs="Times New Roman"/>
          <w:sz w:val="24"/>
          <w:szCs w:val="24"/>
          <w:lang w:val="en-US"/>
        </w:rPr>
      </w:pPr>
    </w:p>
    <w:p w:rsidR="008113E7" w:rsidRPr="00CB1774" w:rsidRDefault="008113E7" w:rsidP="00C6013D">
      <w:pPr>
        <w:spacing w:after="0" w:line="480" w:lineRule="auto"/>
        <w:rPr>
          <w:rFonts w:ascii="Times New Roman" w:hAnsi="Times New Roman" w:cs="Times New Roman"/>
          <w:sz w:val="24"/>
          <w:szCs w:val="24"/>
          <w:lang w:val="en-US"/>
        </w:rPr>
      </w:pPr>
    </w:p>
    <w:p w:rsidR="008113E7" w:rsidRPr="00CB1774" w:rsidRDefault="008113E7" w:rsidP="00C6013D">
      <w:pPr>
        <w:spacing w:after="0" w:line="480" w:lineRule="auto"/>
        <w:rPr>
          <w:rFonts w:ascii="Times New Roman" w:hAnsi="Times New Roman" w:cs="Times New Roman"/>
          <w:sz w:val="24"/>
          <w:szCs w:val="24"/>
          <w:lang w:val="en-US"/>
        </w:rPr>
      </w:pPr>
    </w:p>
    <w:p w:rsidR="008113E7" w:rsidRPr="00CB1774" w:rsidRDefault="008113E7" w:rsidP="00C6013D">
      <w:pPr>
        <w:spacing w:after="0" w:line="480" w:lineRule="auto"/>
        <w:rPr>
          <w:rFonts w:ascii="Times New Roman" w:hAnsi="Times New Roman" w:cs="Times New Roman"/>
          <w:sz w:val="24"/>
          <w:szCs w:val="24"/>
          <w:lang w:val="en-US"/>
        </w:rPr>
      </w:pPr>
    </w:p>
    <w:p w:rsidR="008113E7" w:rsidRPr="00CB1774" w:rsidRDefault="008113E7" w:rsidP="00C6013D">
      <w:pPr>
        <w:spacing w:after="0" w:line="480" w:lineRule="auto"/>
        <w:rPr>
          <w:rFonts w:ascii="Times New Roman" w:hAnsi="Times New Roman" w:cs="Times New Roman"/>
          <w:sz w:val="24"/>
          <w:szCs w:val="24"/>
          <w:lang w:val="en-US"/>
        </w:rPr>
      </w:pPr>
    </w:p>
    <w:p w:rsidR="008113E7" w:rsidRPr="00CB1774" w:rsidRDefault="008113E7" w:rsidP="00C6013D">
      <w:pPr>
        <w:spacing w:after="0" w:line="480" w:lineRule="auto"/>
        <w:rPr>
          <w:rFonts w:ascii="Times New Roman" w:hAnsi="Times New Roman" w:cs="Times New Roman"/>
          <w:sz w:val="24"/>
          <w:szCs w:val="24"/>
          <w:lang w:val="en-US"/>
        </w:rPr>
      </w:pPr>
    </w:p>
    <w:p w:rsidR="008113E7" w:rsidRPr="00CB1774" w:rsidRDefault="008113E7"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384E7F" w:rsidRPr="00CB1774" w:rsidRDefault="00384E7F" w:rsidP="00C6013D">
      <w:pPr>
        <w:spacing w:after="0" w:line="480" w:lineRule="auto"/>
        <w:rPr>
          <w:rFonts w:ascii="Times New Roman" w:hAnsi="Times New Roman" w:cs="Times New Roman"/>
          <w:sz w:val="24"/>
          <w:szCs w:val="24"/>
          <w:lang w:val="en-US"/>
        </w:rPr>
      </w:pPr>
    </w:p>
    <w:p w:rsidR="00815F9E" w:rsidRPr="00CB1774" w:rsidRDefault="00ED0CA7" w:rsidP="00C6013D">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lastRenderedPageBreak/>
        <w:t>Table 1: Creatinine-based equations considered</w:t>
      </w:r>
      <w:r w:rsidR="001A728A" w:rsidRPr="00CB1774">
        <w:rPr>
          <w:rFonts w:ascii="Times New Roman" w:hAnsi="Times New Roman" w:cs="Times New Roman"/>
          <w:sz w:val="24"/>
          <w:szCs w:val="24"/>
          <w:lang w:val="en-US"/>
        </w:rPr>
        <w:t xml:space="preserve"> in the analysis: the CG</w:t>
      </w:r>
      <w:r w:rsidRPr="00CB1774">
        <w:rPr>
          <w:rFonts w:ascii="Times New Roman" w:hAnsi="Times New Roman" w:cs="Times New Roman"/>
          <w:sz w:val="24"/>
          <w:szCs w:val="24"/>
          <w:lang w:val="en-US"/>
        </w:rPr>
        <w:t xml:space="preserve"> and the CKD-Epi equation (without any indexation for body surface area)</w:t>
      </w:r>
    </w:p>
    <w:p w:rsidR="005F5EFC" w:rsidRPr="00CB1774" w:rsidRDefault="00ED0CA7" w:rsidP="00C6013D">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Table 2: </w:t>
      </w:r>
      <w:r w:rsidR="005F5EFC" w:rsidRPr="00CB1774">
        <w:rPr>
          <w:rFonts w:ascii="Times New Roman" w:hAnsi="Times New Roman" w:cs="Times New Roman"/>
          <w:sz w:val="24"/>
          <w:szCs w:val="24"/>
          <w:lang w:val="en-US"/>
        </w:rPr>
        <w:t>Clinical d</w:t>
      </w:r>
      <w:r w:rsidRPr="00CB1774">
        <w:rPr>
          <w:rFonts w:ascii="Times New Roman" w:hAnsi="Times New Roman" w:cs="Times New Roman"/>
          <w:sz w:val="24"/>
          <w:szCs w:val="24"/>
          <w:lang w:val="en-US"/>
        </w:rPr>
        <w:t>ata</w:t>
      </w:r>
      <w:r w:rsidR="005F5EFC" w:rsidRPr="00CB1774">
        <w:rPr>
          <w:rFonts w:ascii="Times New Roman" w:hAnsi="Times New Roman" w:cs="Times New Roman"/>
          <w:sz w:val="24"/>
          <w:szCs w:val="24"/>
          <w:lang w:val="en-US"/>
        </w:rPr>
        <w:t>: clinical characteristics of subjects with concordant versus discordant results between CG and CKD-EPI</w:t>
      </w:r>
      <w:r w:rsidRPr="00CB1774">
        <w:rPr>
          <w:rFonts w:ascii="Times New Roman" w:hAnsi="Times New Roman" w:cs="Times New Roman"/>
          <w:sz w:val="24"/>
          <w:szCs w:val="24"/>
          <w:lang w:val="en-US"/>
        </w:rPr>
        <w:t xml:space="preserve">. </w:t>
      </w:r>
    </w:p>
    <w:p w:rsidR="00ED0CA7" w:rsidRPr="00CB1774" w:rsidRDefault="00ED0CA7" w:rsidP="00C6013D">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Comparison of proportions with the Fisher Exact test. Continuous variables (age, weight, height, SCr) were compared between the group of patients with relative differences between the two equations within 10% and the groups with results outside 10% (&lt;-10% and &gt;+10%).</w:t>
      </w:r>
    </w:p>
    <w:p w:rsidR="00D41D69" w:rsidRPr="00CB1774" w:rsidRDefault="00D41D69" w:rsidP="00D41D69">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Figure 1: Potential discordances between CKD-EPI and CG at a fixed age of 70 years for men (upper graph) and women (lower graph). </w:t>
      </w:r>
      <w:r w:rsidR="00E77B7A" w:rsidRPr="00CB1774">
        <w:rPr>
          <w:rFonts w:ascii="Times New Roman" w:hAnsi="Times New Roman" w:cs="Times New Roman"/>
          <w:sz w:val="24"/>
          <w:szCs w:val="24"/>
          <w:lang w:val="en-US"/>
        </w:rPr>
        <w:t>Creatinine values are expressed in mg/dL. To convert in µmol/L, multiply by 88.</w:t>
      </w:r>
    </w:p>
    <w:p w:rsidR="00D41D69" w:rsidRPr="00CB1774" w:rsidRDefault="00D41D69" w:rsidP="00D41D69">
      <w:pPr>
        <w:spacing w:after="0" w:line="480" w:lineRule="auto"/>
        <w:rPr>
          <w:rFonts w:ascii="Times New Roman" w:hAnsi="Times New Roman" w:cs="Times New Roman"/>
          <w:sz w:val="24"/>
          <w:szCs w:val="24"/>
          <w:lang w:val="en-US"/>
        </w:rPr>
      </w:pPr>
      <w:r w:rsidRPr="00CB1774">
        <w:rPr>
          <w:rFonts w:ascii="Times New Roman" w:hAnsi="Times New Roman" w:cs="Times New Roman"/>
          <w:sz w:val="24"/>
          <w:szCs w:val="24"/>
          <w:lang w:val="en-US"/>
        </w:rPr>
        <w:t xml:space="preserve">1A graph is absolute difference and 1B graph is relative difference. Red color will correspond to cases where CG equation give </w:t>
      </w:r>
      <w:r w:rsidR="007A2333" w:rsidRPr="00CB1774">
        <w:rPr>
          <w:rFonts w:ascii="Times New Roman" w:hAnsi="Times New Roman" w:cs="Times New Roman"/>
          <w:sz w:val="24"/>
          <w:szCs w:val="24"/>
          <w:lang w:val="en-US"/>
        </w:rPr>
        <w:t>discordantly</w:t>
      </w:r>
      <w:r w:rsidR="007A2333" w:rsidRPr="00CB1774">
        <w:rPr>
          <w:rFonts w:ascii="Times New Roman" w:hAnsi="Times New Roman" w:cs="Times New Roman"/>
          <w:sz w:val="24"/>
          <w:szCs w:val="24"/>
          <w:shd w:val="clear" w:color="auto" w:fill="FFFFFF"/>
          <w:lang w:val="en-US"/>
        </w:rPr>
        <w:t xml:space="preserve"> </w:t>
      </w:r>
      <w:r w:rsidRPr="00CB1774">
        <w:rPr>
          <w:rFonts w:ascii="Times New Roman" w:hAnsi="Times New Roman" w:cs="Times New Roman"/>
          <w:sz w:val="24"/>
          <w:szCs w:val="24"/>
          <w:lang w:val="en-US"/>
        </w:rPr>
        <w:t>lower values than CKD-EPI, blue color will correspond to cases where CKD-EPI gives higher results and green color will correspond to cases where results are concordant, i.e. within ±10% or ±10 mL/min.</w:t>
      </w:r>
    </w:p>
    <w:p w:rsidR="00E77B7A" w:rsidRPr="00CB1774" w:rsidRDefault="00D41D69" w:rsidP="00E77B7A">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Figure 2: Concordant (green cases) and discordant results (red and blue) when age increases from 50 to 80 y. Results are expressed as absolute difference in mL/min.</w:t>
      </w:r>
      <w:r w:rsidR="00E77B7A" w:rsidRPr="00CB1774">
        <w:rPr>
          <w:rFonts w:ascii="Times New Roman" w:hAnsi="Times New Roman" w:cs="Times New Roman"/>
          <w:sz w:val="24"/>
          <w:szCs w:val="24"/>
          <w:lang w:val="en-US"/>
        </w:rPr>
        <w:t xml:space="preserve"> Creatinine values are expressed in mg/dL. To convert in µmol/L, multiply by 88.</w:t>
      </w:r>
    </w:p>
    <w:p w:rsidR="00D41D69" w:rsidRPr="00CB1774" w:rsidRDefault="00D41D69" w:rsidP="00D41D69">
      <w:pPr>
        <w:spacing w:after="0" w:line="480" w:lineRule="auto"/>
        <w:rPr>
          <w:rFonts w:ascii="Times New Roman" w:hAnsi="Times New Roman" w:cs="Times New Roman"/>
          <w:sz w:val="24"/>
          <w:szCs w:val="24"/>
          <w:lang w:val="en-US"/>
        </w:rPr>
      </w:pPr>
    </w:p>
    <w:p w:rsidR="00ED0CA7" w:rsidRPr="00CB1774" w:rsidRDefault="00D41D69" w:rsidP="00ED0CA7">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Figure 3: Concordant (green cases) and discordant results (red and blue) when age increases from 50 to 80 y. Results are expressed as relative difference in %.</w:t>
      </w:r>
      <w:r w:rsidR="00ED0CA7" w:rsidRPr="00CB1774">
        <w:rPr>
          <w:rFonts w:ascii="Times New Roman" w:hAnsi="Times New Roman" w:cs="Times New Roman"/>
          <w:sz w:val="24"/>
          <w:szCs w:val="24"/>
          <w:lang w:val="en-US"/>
        </w:rPr>
        <w:t xml:space="preserve"> Creatinine values are expressed in mg/dL. To convert in µmol/L, multiply by 88.</w:t>
      </w:r>
    </w:p>
    <w:p w:rsidR="00ED0CA7" w:rsidRPr="00CB1774" w:rsidRDefault="00D41D69" w:rsidP="00ED0CA7">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Figure 4: Effect of age on relative difference between Cockcroft and CKD-EPI (</w:t>
      </w:r>
      <w:r w:rsidR="00F342BF" w:rsidRPr="00CB1774">
        <w:rPr>
          <w:rFonts w:ascii="Times New Roman" w:hAnsi="Times New Roman" w:cs="Times New Roman"/>
          <w:sz w:val="24"/>
          <w:szCs w:val="24"/>
          <w:lang w:val="en-US"/>
        </w:rPr>
        <w:t xml:space="preserve">clinical </w:t>
      </w:r>
      <w:r w:rsidRPr="00CB1774">
        <w:rPr>
          <w:rFonts w:ascii="Times New Roman" w:hAnsi="Times New Roman" w:cs="Times New Roman"/>
          <w:sz w:val="24"/>
          <w:szCs w:val="24"/>
          <w:lang w:val="en-US"/>
        </w:rPr>
        <w:t>data)</w:t>
      </w:r>
      <w:r w:rsidR="00ED0CA7" w:rsidRPr="00CB1774">
        <w:rPr>
          <w:rFonts w:ascii="Times New Roman" w:hAnsi="Times New Roman" w:cs="Times New Roman"/>
          <w:sz w:val="24"/>
          <w:szCs w:val="24"/>
          <w:lang w:val="en-US"/>
        </w:rPr>
        <w:t>. .</w:t>
      </w:r>
    </w:p>
    <w:p w:rsidR="00ED0CA7" w:rsidRPr="00CB1774" w:rsidRDefault="00D41D69" w:rsidP="00ED0CA7">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t>Figure 5: Effect of weight on relative difference between Cockcroft and CKD-EPI (</w:t>
      </w:r>
      <w:r w:rsidR="00F70148" w:rsidRPr="00CB1774">
        <w:rPr>
          <w:rFonts w:ascii="Times New Roman" w:hAnsi="Times New Roman" w:cs="Times New Roman"/>
          <w:sz w:val="24"/>
          <w:szCs w:val="24"/>
          <w:lang w:val="en-US"/>
        </w:rPr>
        <w:t>clinical data</w:t>
      </w:r>
      <w:r w:rsidRPr="00CB1774">
        <w:rPr>
          <w:rFonts w:ascii="Times New Roman" w:hAnsi="Times New Roman" w:cs="Times New Roman"/>
          <w:sz w:val="24"/>
          <w:szCs w:val="24"/>
          <w:lang w:val="en-US"/>
        </w:rPr>
        <w:t>)</w:t>
      </w:r>
      <w:r w:rsidR="00ED0CA7" w:rsidRPr="00CB1774">
        <w:rPr>
          <w:rFonts w:ascii="Times New Roman" w:hAnsi="Times New Roman" w:cs="Times New Roman"/>
          <w:sz w:val="24"/>
          <w:szCs w:val="24"/>
          <w:lang w:val="en-US"/>
        </w:rPr>
        <w:t xml:space="preserve">. </w:t>
      </w:r>
    </w:p>
    <w:p w:rsidR="00ED0CA7" w:rsidRPr="00CB1774" w:rsidRDefault="00D41D69" w:rsidP="00ED0CA7">
      <w:pPr>
        <w:pStyle w:val="Paragraphedeliste"/>
        <w:spacing w:after="0" w:line="480" w:lineRule="auto"/>
        <w:ind w:left="0"/>
        <w:rPr>
          <w:rFonts w:ascii="Times New Roman" w:hAnsi="Times New Roman" w:cs="Times New Roman"/>
          <w:sz w:val="24"/>
          <w:szCs w:val="24"/>
          <w:lang w:val="en-US"/>
        </w:rPr>
      </w:pPr>
      <w:r w:rsidRPr="00CB1774">
        <w:rPr>
          <w:rFonts w:ascii="Times New Roman" w:hAnsi="Times New Roman" w:cs="Times New Roman"/>
          <w:sz w:val="24"/>
          <w:szCs w:val="24"/>
          <w:lang w:val="en-US"/>
        </w:rPr>
        <w:lastRenderedPageBreak/>
        <w:t>Figure 6: Effect of Serum creatinine on relative difference between Cockcroft and CKD-EPI (</w:t>
      </w:r>
      <w:r w:rsidR="00F70148" w:rsidRPr="00CB1774">
        <w:rPr>
          <w:rFonts w:ascii="Times New Roman" w:hAnsi="Times New Roman" w:cs="Times New Roman"/>
          <w:sz w:val="24"/>
          <w:szCs w:val="24"/>
          <w:lang w:val="en-US"/>
        </w:rPr>
        <w:t>clinical data</w:t>
      </w:r>
      <w:r w:rsidRPr="00CB1774">
        <w:rPr>
          <w:rFonts w:ascii="Times New Roman" w:hAnsi="Times New Roman" w:cs="Times New Roman"/>
          <w:sz w:val="24"/>
          <w:szCs w:val="24"/>
          <w:lang w:val="en-US"/>
        </w:rPr>
        <w:t>)</w:t>
      </w:r>
      <w:r w:rsidR="00ED0CA7" w:rsidRPr="00CB1774">
        <w:rPr>
          <w:rFonts w:ascii="Times New Roman" w:hAnsi="Times New Roman" w:cs="Times New Roman"/>
          <w:sz w:val="24"/>
          <w:szCs w:val="24"/>
          <w:lang w:val="en-US"/>
        </w:rPr>
        <w:t>. Creatinine values are expressed in mg/dL. To convert in µmol/L, multiply by 88.</w:t>
      </w:r>
    </w:p>
    <w:p w:rsidR="00D41D69" w:rsidRPr="00CB1774" w:rsidRDefault="00D41D69" w:rsidP="00D41D69">
      <w:pPr>
        <w:spacing w:after="0" w:line="480" w:lineRule="auto"/>
        <w:rPr>
          <w:rFonts w:ascii="Times New Roman" w:hAnsi="Times New Roman" w:cs="Times New Roman"/>
          <w:sz w:val="24"/>
          <w:szCs w:val="24"/>
          <w:lang w:val="en-US"/>
        </w:rPr>
      </w:pPr>
    </w:p>
    <w:p w:rsidR="00D41D69" w:rsidRPr="00CB1774" w:rsidRDefault="00D41D69" w:rsidP="00C6013D">
      <w:pPr>
        <w:spacing w:after="0" w:line="480" w:lineRule="auto"/>
        <w:rPr>
          <w:rFonts w:ascii="Times New Roman" w:hAnsi="Times New Roman" w:cs="Times New Roman"/>
          <w:sz w:val="24"/>
          <w:szCs w:val="24"/>
          <w:lang w:val="en-US"/>
        </w:rPr>
      </w:pPr>
    </w:p>
    <w:sectPr w:rsidR="00D41D69" w:rsidRPr="00CB177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8EB" w:rsidRDefault="00AF08EB" w:rsidP="0052575E">
      <w:pPr>
        <w:spacing w:after="0" w:line="240" w:lineRule="auto"/>
      </w:pPr>
      <w:r>
        <w:separator/>
      </w:r>
    </w:p>
  </w:endnote>
  <w:endnote w:type="continuationSeparator" w:id="0">
    <w:p w:rsidR="00AF08EB" w:rsidRDefault="00AF08EB" w:rsidP="00525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2747463"/>
      <w:docPartObj>
        <w:docPartGallery w:val="Page Numbers (Bottom of Page)"/>
        <w:docPartUnique/>
      </w:docPartObj>
    </w:sdtPr>
    <w:sdtEndPr/>
    <w:sdtContent>
      <w:p w:rsidR="00A637D0" w:rsidRDefault="00A637D0">
        <w:pPr>
          <w:pStyle w:val="Pieddepage"/>
          <w:jc w:val="right"/>
        </w:pPr>
        <w:r>
          <w:fldChar w:fldCharType="begin"/>
        </w:r>
        <w:r>
          <w:instrText>PAGE   \* MERGEFORMAT</w:instrText>
        </w:r>
        <w:r>
          <w:fldChar w:fldCharType="separate"/>
        </w:r>
        <w:r w:rsidR="002E4AFE" w:rsidRPr="002E4AFE">
          <w:rPr>
            <w:noProof/>
            <w:lang w:val="fr-FR"/>
          </w:rPr>
          <w:t>4</w:t>
        </w:r>
        <w:r>
          <w:fldChar w:fldCharType="end"/>
        </w:r>
      </w:p>
    </w:sdtContent>
  </w:sdt>
  <w:p w:rsidR="00A637D0" w:rsidRDefault="00A637D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8EB" w:rsidRDefault="00AF08EB" w:rsidP="0052575E">
      <w:pPr>
        <w:spacing w:after="0" w:line="240" w:lineRule="auto"/>
      </w:pPr>
      <w:r>
        <w:separator/>
      </w:r>
    </w:p>
  </w:footnote>
  <w:footnote w:type="continuationSeparator" w:id="0">
    <w:p w:rsidR="00AF08EB" w:rsidRDefault="00AF08EB" w:rsidP="00525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340AEF"/>
    <w:multiLevelType w:val="hybridMultilevel"/>
    <w:tmpl w:val="FF889062"/>
    <w:lvl w:ilvl="0" w:tplc="4B18415E">
      <w:numFmt w:val="bullet"/>
      <w:lvlText w:val=""/>
      <w:lvlJc w:val="left"/>
      <w:pPr>
        <w:ind w:left="720" w:hanging="360"/>
      </w:pPr>
      <w:rPr>
        <w:rFonts w:ascii="Symbol" w:eastAsiaTheme="minorHAns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644C78B0"/>
    <w:multiLevelType w:val="hybridMultilevel"/>
    <w:tmpl w:val="859E9C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5F52D3C"/>
    <w:multiLevelType w:val="hybridMultilevel"/>
    <w:tmpl w:val="FEF832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41B09A5"/>
    <w:multiLevelType w:val="hybridMultilevel"/>
    <w:tmpl w:val="7144D8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642"/>
    <w:rsid w:val="00003074"/>
    <w:rsid w:val="000141C6"/>
    <w:rsid w:val="00016642"/>
    <w:rsid w:val="000302F0"/>
    <w:rsid w:val="00037255"/>
    <w:rsid w:val="00037551"/>
    <w:rsid w:val="00047D63"/>
    <w:rsid w:val="000558C5"/>
    <w:rsid w:val="000560E7"/>
    <w:rsid w:val="0006390C"/>
    <w:rsid w:val="00072B2B"/>
    <w:rsid w:val="00080DD5"/>
    <w:rsid w:val="000958E3"/>
    <w:rsid w:val="000C006C"/>
    <w:rsid w:val="000D159D"/>
    <w:rsid w:val="000D5374"/>
    <w:rsid w:val="000E1578"/>
    <w:rsid w:val="00104FBC"/>
    <w:rsid w:val="001241EF"/>
    <w:rsid w:val="00137515"/>
    <w:rsid w:val="001503FA"/>
    <w:rsid w:val="001617A6"/>
    <w:rsid w:val="001621E7"/>
    <w:rsid w:val="0017677F"/>
    <w:rsid w:val="00184B79"/>
    <w:rsid w:val="0018732C"/>
    <w:rsid w:val="00192C7D"/>
    <w:rsid w:val="001957FC"/>
    <w:rsid w:val="00195F7A"/>
    <w:rsid w:val="001A728A"/>
    <w:rsid w:val="001B2887"/>
    <w:rsid w:val="001B3812"/>
    <w:rsid w:val="001C3BB7"/>
    <w:rsid w:val="001C559F"/>
    <w:rsid w:val="001D34CE"/>
    <w:rsid w:val="001E0900"/>
    <w:rsid w:val="001F0B5A"/>
    <w:rsid w:val="00203A6C"/>
    <w:rsid w:val="00204C7B"/>
    <w:rsid w:val="00230E64"/>
    <w:rsid w:val="002357CA"/>
    <w:rsid w:val="002374F8"/>
    <w:rsid w:val="00264B58"/>
    <w:rsid w:val="0027696A"/>
    <w:rsid w:val="00284C5E"/>
    <w:rsid w:val="0029173F"/>
    <w:rsid w:val="002A1BD7"/>
    <w:rsid w:val="002A6F9A"/>
    <w:rsid w:val="002C7D8F"/>
    <w:rsid w:val="002D21AF"/>
    <w:rsid w:val="002E4AFE"/>
    <w:rsid w:val="00314671"/>
    <w:rsid w:val="0032277B"/>
    <w:rsid w:val="0032795A"/>
    <w:rsid w:val="0033537A"/>
    <w:rsid w:val="00355C98"/>
    <w:rsid w:val="00372061"/>
    <w:rsid w:val="003847E4"/>
    <w:rsid w:val="00384E7F"/>
    <w:rsid w:val="00386B3F"/>
    <w:rsid w:val="00387324"/>
    <w:rsid w:val="00390900"/>
    <w:rsid w:val="003B013D"/>
    <w:rsid w:val="003C41EB"/>
    <w:rsid w:val="00404285"/>
    <w:rsid w:val="004218DA"/>
    <w:rsid w:val="00424B3B"/>
    <w:rsid w:val="00433E34"/>
    <w:rsid w:val="00434CEC"/>
    <w:rsid w:val="0044090A"/>
    <w:rsid w:val="00444660"/>
    <w:rsid w:val="00474E4D"/>
    <w:rsid w:val="00483B10"/>
    <w:rsid w:val="004955B9"/>
    <w:rsid w:val="004A283B"/>
    <w:rsid w:val="004A2DB7"/>
    <w:rsid w:val="004B26E4"/>
    <w:rsid w:val="004C18EB"/>
    <w:rsid w:val="004E17CF"/>
    <w:rsid w:val="004E3E57"/>
    <w:rsid w:val="00501BA6"/>
    <w:rsid w:val="00523836"/>
    <w:rsid w:val="0052575E"/>
    <w:rsid w:val="005317CD"/>
    <w:rsid w:val="005557D0"/>
    <w:rsid w:val="00562400"/>
    <w:rsid w:val="0056539E"/>
    <w:rsid w:val="00572964"/>
    <w:rsid w:val="00575803"/>
    <w:rsid w:val="005835F1"/>
    <w:rsid w:val="00584B73"/>
    <w:rsid w:val="00585A8B"/>
    <w:rsid w:val="00586D83"/>
    <w:rsid w:val="00593C3F"/>
    <w:rsid w:val="005C7152"/>
    <w:rsid w:val="005F5EFC"/>
    <w:rsid w:val="005F75CA"/>
    <w:rsid w:val="006221F0"/>
    <w:rsid w:val="006330AA"/>
    <w:rsid w:val="00637670"/>
    <w:rsid w:val="0064139A"/>
    <w:rsid w:val="00642C3B"/>
    <w:rsid w:val="00660F89"/>
    <w:rsid w:val="006816EF"/>
    <w:rsid w:val="006851F0"/>
    <w:rsid w:val="006853E0"/>
    <w:rsid w:val="006A1A2B"/>
    <w:rsid w:val="006A313D"/>
    <w:rsid w:val="006A3338"/>
    <w:rsid w:val="006A77EB"/>
    <w:rsid w:val="006D6E7E"/>
    <w:rsid w:val="006E16E0"/>
    <w:rsid w:val="006E77F4"/>
    <w:rsid w:val="006F7D12"/>
    <w:rsid w:val="00701E48"/>
    <w:rsid w:val="0070360A"/>
    <w:rsid w:val="007078F4"/>
    <w:rsid w:val="007106CA"/>
    <w:rsid w:val="00722F2B"/>
    <w:rsid w:val="007265F7"/>
    <w:rsid w:val="007470B6"/>
    <w:rsid w:val="00757F49"/>
    <w:rsid w:val="00760DCA"/>
    <w:rsid w:val="00765579"/>
    <w:rsid w:val="00774BE2"/>
    <w:rsid w:val="0077641F"/>
    <w:rsid w:val="00777CA3"/>
    <w:rsid w:val="00785740"/>
    <w:rsid w:val="00787888"/>
    <w:rsid w:val="00796504"/>
    <w:rsid w:val="007A2333"/>
    <w:rsid w:val="007B66A1"/>
    <w:rsid w:val="007B79A7"/>
    <w:rsid w:val="007C7160"/>
    <w:rsid w:val="007D0CBD"/>
    <w:rsid w:val="007E1BFE"/>
    <w:rsid w:val="007F2218"/>
    <w:rsid w:val="00806CA4"/>
    <w:rsid w:val="008113E7"/>
    <w:rsid w:val="0081494A"/>
    <w:rsid w:val="00815F9E"/>
    <w:rsid w:val="0082240D"/>
    <w:rsid w:val="0082769C"/>
    <w:rsid w:val="0083738E"/>
    <w:rsid w:val="00845050"/>
    <w:rsid w:val="00854240"/>
    <w:rsid w:val="00854883"/>
    <w:rsid w:val="008561E6"/>
    <w:rsid w:val="008700BD"/>
    <w:rsid w:val="0087590A"/>
    <w:rsid w:val="008B5FC9"/>
    <w:rsid w:val="008B6D45"/>
    <w:rsid w:val="008C0DA6"/>
    <w:rsid w:val="008E10F0"/>
    <w:rsid w:val="008F614E"/>
    <w:rsid w:val="00905B18"/>
    <w:rsid w:val="00915EC2"/>
    <w:rsid w:val="00933413"/>
    <w:rsid w:val="00935461"/>
    <w:rsid w:val="00935779"/>
    <w:rsid w:val="0094107B"/>
    <w:rsid w:val="00945D51"/>
    <w:rsid w:val="009525EC"/>
    <w:rsid w:val="00965A88"/>
    <w:rsid w:val="00971AA9"/>
    <w:rsid w:val="00973B20"/>
    <w:rsid w:val="009861A4"/>
    <w:rsid w:val="00995E0F"/>
    <w:rsid w:val="009A7647"/>
    <w:rsid w:val="009B205B"/>
    <w:rsid w:val="009C6F2E"/>
    <w:rsid w:val="00A01233"/>
    <w:rsid w:val="00A23456"/>
    <w:rsid w:val="00A36676"/>
    <w:rsid w:val="00A637D0"/>
    <w:rsid w:val="00A9702A"/>
    <w:rsid w:val="00AB008F"/>
    <w:rsid w:val="00AC5896"/>
    <w:rsid w:val="00AC5956"/>
    <w:rsid w:val="00AC756B"/>
    <w:rsid w:val="00AE7549"/>
    <w:rsid w:val="00AF05D4"/>
    <w:rsid w:val="00AF08EB"/>
    <w:rsid w:val="00B07DB0"/>
    <w:rsid w:val="00B25F11"/>
    <w:rsid w:val="00B562CD"/>
    <w:rsid w:val="00B61436"/>
    <w:rsid w:val="00B74EAA"/>
    <w:rsid w:val="00B86CFC"/>
    <w:rsid w:val="00BB0CC9"/>
    <w:rsid w:val="00BB0F53"/>
    <w:rsid w:val="00BC0C9C"/>
    <w:rsid w:val="00BD2420"/>
    <w:rsid w:val="00BE08A1"/>
    <w:rsid w:val="00BF0798"/>
    <w:rsid w:val="00BF618C"/>
    <w:rsid w:val="00BF67F1"/>
    <w:rsid w:val="00BF7CD7"/>
    <w:rsid w:val="00C107B6"/>
    <w:rsid w:val="00C12E21"/>
    <w:rsid w:val="00C17203"/>
    <w:rsid w:val="00C2383C"/>
    <w:rsid w:val="00C23FDE"/>
    <w:rsid w:val="00C268B3"/>
    <w:rsid w:val="00C27774"/>
    <w:rsid w:val="00C54418"/>
    <w:rsid w:val="00C6013D"/>
    <w:rsid w:val="00C61893"/>
    <w:rsid w:val="00C66C45"/>
    <w:rsid w:val="00C706A7"/>
    <w:rsid w:val="00C72F78"/>
    <w:rsid w:val="00C80AE9"/>
    <w:rsid w:val="00C9213D"/>
    <w:rsid w:val="00C92980"/>
    <w:rsid w:val="00CA27AE"/>
    <w:rsid w:val="00CA46A6"/>
    <w:rsid w:val="00CB1774"/>
    <w:rsid w:val="00CC1A2D"/>
    <w:rsid w:val="00CC5C3B"/>
    <w:rsid w:val="00D124EB"/>
    <w:rsid w:val="00D41D69"/>
    <w:rsid w:val="00D438E6"/>
    <w:rsid w:val="00D614D4"/>
    <w:rsid w:val="00D84AC0"/>
    <w:rsid w:val="00D9381B"/>
    <w:rsid w:val="00D93E2E"/>
    <w:rsid w:val="00DA580F"/>
    <w:rsid w:val="00DB14C0"/>
    <w:rsid w:val="00DB299F"/>
    <w:rsid w:val="00DB3A36"/>
    <w:rsid w:val="00DB48AD"/>
    <w:rsid w:val="00DC0138"/>
    <w:rsid w:val="00DE2002"/>
    <w:rsid w:val="00DF1817"/>
    <w:rsid w:val="00DF3A5B"/>
    <w:rsid w:val="00DF4CB8"/>
    <w:rsid w:val="00E020EE"/>
    <w:rsid w:val="00E06847"/>
    <w:rsid w:val="00E11B9A"/>
    <w:rsid w:val="00E3102B"/>
    <w:rsid w:val="00E371E1"/>
    <w:rsid w:val="00E435B8"/>
    <w:rsid w:val="00E43C8B"/>
    <w:rsid w:val="00E479C5"/>
    <w:rsid w:val="00E53D79"/>
    <w:rsid w:val="00E55057"/>
    <w:rsid w:val="00E61FB0"/>
    <w:rsid w:val="00E70026"/>
    <w:rsid w:val="00E73BE3"/>
    <w:rsid w:val="00E7481B"/>
    <w:rsid w:val="00E77B7A"/>
    <w:rsid w:val="00E87CDF"/>
    <w:rsid w:val="00EB675D"/>
    <w:rsid w:val="00ED0CA7"/>
    <w:rsid w:val="00EE1EE0"/>
    <w:rsid w:val="00EF6636"/>
    <w:rsid w:val="00EF68EF"/>
    <w:rsid w:val="00F02F10"/>
    <w:rsid w:val="00F268F0"/>
    <w:rsid w:val="00F342BF"/>
    <w:rsid w:val="00F43794"/>
    <w:rsid w:val="00F511D3"/>
    <w:rsid w:val="00F5697B"/>
    <w:rsid w:val="00F64B08"/>
    <w:rsid w:val="00F65F12"/>
    <w:rsid w:val="00F70148"/>
    <w:rsid w:val="00F82C03"/>
    <w:rsid w:val="00F91A82"/>
    <w:rsid w:val="00F9343D"/>
    <w:rsid w:val="00F94F97"/>
    <w:rsid w:val="00FB199F"/>
    <w:rsid w:val="00FC1D3D"/>
    <w:rsid w:val="00FD01CF"/>
    <w:rsid w:val="00FD1708"/>
    <w:rsid w:val="00FD3E33"/>
    <w:rsid w:val="00FE35C0"/>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E9CBB"/>
  <w15:docId w15:val="{B351C99E-EAAD-4CFA-9A5B-E25424FA4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15EC2"/>
    <w:pPr>
      <w:ind w:left="720"/>
      <w:contextualSpacing/>
    </w:pPr>
  </w:style>
  <w:style w:type="table" w:styleId="Grilledutableau">
    <w:name w:val="Table Grid"/>
    <w:basedOn w:val="TableauNormal"/>
    <w:uiPriority w:val="59"/>
    <w:rsid w:val="00642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52575E"/>
    <w:pPr>
      <w:tabs>
        <w:tab w:val="center" w:pos="4536"/>
        <w:tab w:val="right" w:pos="9072"/>
      </w:tabs>
      <w:spacing w:after="0" w:line="240" w:lineRule="auto"/>
    </w:pPr>
  </w:style>
  <w:style w:type="character" w:customStyle="1" w:styleId="En-tteCar">
    <w:name w:val="En-tête Car"/>
    <w:basedOn w:val="Policepardfaut"/>
    <w:link w:val="En-tte"/>
    <w:uiPriority w:val="99"/>
    <w:rsid w:val="0052575E"/>
  </w:style>
  <w:style w:type="paragraph" w:styleId="Pieddepage">
    <w:name w:val="footer"/>
    <w:basedOn w:val="Normal"/>
    <w:link w:val="PieddepageCar"/>
    <w:uiPriority w:val="99"/>
    <w:unhideWhenUsed/>
    <w:rsid w:val="0052575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2575E"/>
  </w:style>
  <w:style w:type="character" w:styleId="Marquedecommentaire">
    <w:name w:val="annotation reference"/>
    <w:basedOn w:val="Policepardfaut"/>
    <w:uiPriority w:val="99"/>
    <w:semiHidden/>
    <w:unhideWhenUsed/>
    <w:rsid w:val="00390900"/>
    <w:rPr>
      <w:sz w:val="16"/>
      <w:szCs w:val="16"/>
    </w:rPr>
  </w:style>
  <w:style w:type="paragraph" w:styleId="Commentaire">
    <w:name w:val="annotation text"/>
    <w:basedOn w:val="Normal"/>
    <w:link w:val="CommentaireCar"/>
    <w:uiPriority w:val="99"/>
    <w:unhideWhenUsed/>
    <w:rsid w:val="00390900"/>
    <w:pPr>
      <w:spacing w:line="240" w:lineRule="auto"/>
    </w:pPr>
    <w:rPr>
      <w:sz w:val="20"/>
      <w:szCs w:val="20"/>
    </w:rPr>
  </w:style>
  <w:style w:type="character" w:customStyle="1" w:styleId="CommentaireCar">
    <w:name w:val="Commentaire Car"/>
    <w:basedOn w:val="Policepardfaut"/>
    <w:link w:val="Commentaire"/>
    <w:uiPriority w:val="99"/>
    <w:rsid w:val="0039090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72758">
      <w:bodyDiv w:val="1"/>
      <w:marLeft w:val="0"/>
      <w:marRight w:val="0"/>
      <w:marTop w:val="0"/>
      <w:marBottom w:val="0"/>
      <w:divBdr>
        <w:top w:val="none" w:sz="0" w:space="0" w:color="auto"/>
        <w:left w:val="none" w:sz="0" w:space="0" w:color="auto"/>
        <w:bottom w:val="none" w:sz="0" w:space="0" w:color="auto"/>
        <w:right w:val="none" w:sz="0" w:space="0" w:color="auto"/>
      </w:divBdr>
    </w:div>
    <w:div w:id="1348285502">
      <w:bodyDiv w:val="1"/>
      <w:marLeft w:val="0"/>
      <w:marRight w:val="0"/>
      <w:marTop w:val="0"/>
      <w:marBottom w:val="0"/>
      <w:divBdr>
        <w:top w:val="none" w:sz="0" w:space="0" w:color="auto"/>
        <w:left w:val="none" w:sz="0" w:space="0" w:color="auto"/>
        <w:bottom w:val="none" w:sz="0" w:space="0" w:color="auto"/>
        <w:right w:val="none" w:sz="0" w:space="0" w:color="auto"/>
      </w:divBdr>
      <w:divsChild>
        <w:div w:id="1308588288">
          <w:marLeft w:val="0"/>
          <w:marRight w:val="0"/>
          <w:marTop w:val="0"/>
          <w:marBottom w:val="0"/>
          <w:divBdr>
            <w:top w:val="none" w:sz="0" w:space="0" w:color="auto"/>
            <w:left w:val="none" w:sz="0" w:space="0" w:color="auto"/>
            <w:bottom w:val="none" w:sz="0" w:space="0" w:color="auto"/>
            <w:right w:val="none" w:sz="0" w:space="0" w:color="auto"/>
          </w:divBdr>
        </w:div>
        <w:div w:id="3127605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13749F-9E82-4783-B685-4C3859E9B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4</Pages>
  <Words>62362</Words>
  <Characters>355470</Characters>
  <Application>Microsoft Office Word</Application>
  <DocSecurity>0</DocSecurity>
  <Lines>2962</Lines>
  <Paragraphs>8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ie Bonmariage</dc:creator>
  <cp:lastModifiedBy>PDelanaye</cp:lastModifiedBy>
  <cp:revision>8</cp:revision>
  <dcterms:created xsi:type="dcterms:W3CDTF">2016-06-17T14:24:00Z</dcterms:created>
  <dcterms:modified xsi:type="dcterms:W3CDTF">2016-06-2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erre_delanaye@yahoo.fr@www.mendeley.com</vt:lpwstr>
  </property>
  <property fmtid="{D5CDD505-2E9C-101B-9397-08002B2CF9AE}" pid="4" name="Mendeley Recent Style Id 0_1">
    <vt:lpwstr>http://www.zotero.org/styles/american-journal-of-kidney-diseases</vt:lpwstr>
  </property>
  <property fmtid="{D5CDD505-2E9C-101B-9397-08002B2CF9AE}" pid="5" name="Mendeley Recent Style Name 0_1">
    <vt:lpwstr>American Journal of Kidney Diseases</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linical-pharmacokinetics</vt:lpwstr>
  </property>
  <property fmtid="{D5CDD505-2E9C-101B-9397-08002B2CF9AE}" pid="11" name="Mendeley Recent Style Name 3_1">
    <vt:lpwstr>Clinical Pharmacokinetic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nature-reviews-nephrology</vt:lpwstr>
  </property>
  <property fmtid="{D5CDD505-2E9C-101B-9397-08002B2CF9AE}" pid="17" name="Mendeley Recent Style Name 6_1">
    <vt:lpwstr>Nature Reviews Nephrology</vt:lpwstr>
  </property>
  <property fmtid="{D5CDD505-2E9C-101B-9397-08002B2CF9AE}" pid="18" name="Mendeley Recent Style Id 7_1">
    <vt:lpwstr>http://www.zotero.org/styles/nephrologie-et-therapeutique</vt:lpwstr>
  </property>
  <property fmtid="{D5CDD505-2E9C-101B-9397-08002B2CF9AE}" pid="19" name="Mendeley Recent Style Name 7_1">
    <vt:lpwstr>Nephrologie et Thérapeutique</vt:lpwstr>
  </property>
  <property fmtid="{D5CDD505-2E9C-101B-9397-08002B2CF9AE}" pid="20" name="Mendeley Recent Style Id 8_1">
    <vt:lpwstr>http://www.zotero.org/styles/nephrology-dialysis-transplantation</vt:lpwstr>
  </property>
  <property fmtid="{D5CDD505-2E9C-101B-9397-08002B2CF9AE}" pid="21" name="Mendeley Recent Style Name 8_1">
    <vt:lpwstr>Nephrology Dialysis Transplantation</vt:lpwstr>
  </property>
  <property fmtid="{D5CDD505-2E9C-101B-9397-08002B2CF9AE}" pid="22" name="Mendeley Recent Style Id 9_1">
    <vt:lpwstr>http://www.zotero.org/styles/the-new-england-journal-of-medicine</vt:lpwstr>
  </property>
  <property fmtid="{D5CDD505-2E9C-101B-9397-08002B2CF9AE}" pid="23" name="Mendeley Recent Style Name 9_1">
    <vt:lpwstr>The New England Journal of Medicine</vt:lpwstr>
  </property>
  <property fmtid="{D5CDD505-2E9C-101B-9397-08002B2CF9AE}" pid="24" name="Mendeley Citation Style_1">
    <vt:lpwstr>http://www.zotero.org/styles/clinical-pharmacokinetics</vt:lpwstr>
  </property>
</Properties>
</file>